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8ED1C" w14:textId="3D9856BE" w:rsidR="00F10B34" w:rsidRPr="005215A3" w:rsidRDefault="00F10B34" w:rsidP="00C83227">
      <w:pPr>
        <w:spacing w:line="360" w:lineRule="auto"/>
        <w:rPr>
          <w:sz w:val="40"/>
          <w:szCs w:val="40"/>
        </w:rPr>
      </w:pPr>
      <w:r w:rsidRPr="005215A3">
        <w:rPr>
          <w:sz w:val="40"/>
          <w:szCs w:val="40"/>
        </w:rPr>
        <w:t>Title: Sarcasm Detection in Hinglish Language</w:t>
      </w:r>
    </w:p>
    <w:p w14:paraId="0EBD141C" w14:textId="5B62AAE3" w:rsidR="00463161" w:rsidRDefault="00463161" w:rsidP="00463161">
      <w:pPr>
        <w:pStyle w:val="Heading1"/>
        <w:numPr>
          <w:ilvl w:val="0"/>
          <w:numId w:val="0"/>
        </w:numPr>
        <w:ind w:left="357" w:hanging="357"/>
      </w:pPr>
      <w:bookmarkStart w:id="0" w:name="_Toc48254504"/>
      <w:r>
        <w:t>Dedication</w:t>
      </w:r>
      <w:bookmarkEnd w:id="0"/>
    </w:p>
    <w:p w14:paraId="7342B2E2" w14:textId="60D581EF" w:rsidR="00463161" w:rsidRDefault="00463161">
      <w:pPr>
        <w:tabs>
          <w:tab w:val="clear" w:pos="720"/>
        </w:tabs>
        <w:overflowPunct/>
        <w:autoSpaceDE/>
        <w:autoSpaceDN/>
        <w:adjustRightInd/>
        <w:spacing w:after="160" w:line="259" w:lineRule="auto"/>
        <w:jc w:val="left"/>
        <w:textAlignment w:val="auto"/>
      </w:pPr>
      <w:r>
        <w:br w:type="page"/>
      </w:r>
    </w:p>
    <w:p w14:paraId="6C76D628" w14:textId="77777777" w:rsidR="00463161" w:rsidRDefault="00463161" w:rsidP="00463161">
      <w:pPr>
        <w:pStyle w:val="Heading1"/>
        <w:numPr>
          <w:ilvl w:val="0"/>
          <w:numId w:val="0"/>
        </w:numPr>
        <w:ind w:left="357" w:hanging="357"/>
      </w:pPr>
      <w:bookmarkStart w:id="1" w:name="_Toc48254505"/>
      <w:r>
        <w:lastRenderedPageBreak/>
        <w:t>Acknowledgements</w:t>
      </w:r>
      <w:bookmarkEnd w:id="1"/>
    </w:p>
    <w:p w14:paraId="51741107" w14:textId="77777777" w:rsidR="00463161" w:rsidRDefault="00463161">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1D32BA55" w14:textId="785AC616" w:rsidR="00CF1258" w:rsidRPr="00DC6BE0" w:rsidRDefault="0048232F" w:rsidP="00DC6BE0">
      <w:pPr>
        <w:pStyle w:val="Heading1"/>
        <w:numPr>
          <w:ilvl w:val="0"/>
          <w:numId w:val="0"/>
        </w:numPr>
        <w:ind w:left="357" w:hanging="357"/>
      </w:pPr>
      <w:bookmarkStart w:id="2" w:name="_Toc48254506"/>
      <w:r w:rsidRPr="00DC6BE0">
        <w:lastRenderedPageBreak/>
        <w:t>Abstract</w:t>
      </w:r>
      <w:bookmarkEnd w:id="2"/>
    </w:p>
    <w:p w14:paraId="7355EF21" w14:textId="5B189DC3" w:rsidR="005215A3" w:rsidRPr="005215A3" w:rsidRDefault="00A778E4" w:rsidP="005215A3">
      <w:r>
        <w:t>Hinglish is 3</w:t>
      </w:r>
      <w:r w:rsidRPr="00A778E4">
        <w:rPr>
          <w:vertAlign w:val="superscript"/>
        </w:rPr>
        <w:t>rd</w:t>
      </w:r>
      <w:r>
        <w:t xml:space="preserve"> or 4</w:t>
      </w:r>
      <w:r w:rsidRPr="00A778E4">
        <w:rPr>
          <w:vertAlign w:val="superscript"/>
        </w:rPr>
        <w:t>th</w:t>
      </w:r>
      <w:r>
        <w:t xml:space="preserve"> most spoken language on the planet.</w:t>
      </w:r>
      <w:r w:rsidR="00867970">
        <w:t xml:space="preserve"> </w:t>
      </w:r>
      <w:r w:rsidR="00867970">
        <w:fldChar w:fldCharType="begin" w:fldLock="1"/>
      </w:r>
      <w:r w:rsidR="00764B06">
        <w:instrText>ADDIN CSL_CITATION {"citationItems":[{"id":"ITEM-1","itemData":{"id":"ITEM-1","issued":{"date-parts":[["0"]]},"title":"Demographics of India - Wikipedia","type":"webpage"},"uris":["http://www.mendeley.com/documents/?uuid=5cc7e4cc-b6ec-3068-937f-c7e1e5176f82","http://www.mendeley.com/documents/?uuid=a540be8d-4ed2-47f5-af71-1e1818ee1df4"]}],"mendeley":{"formattedCitation":"(Demographics of India - Wikipedia, n.d.)","plainTextFormattedCitation":"(Demographics of India - Wikipedia, n.d.)","previouslyFormattedCitation":"(Demographics of India - Wikipedia, n.d.)"},"properties":{"noteIndex":0},"schema":"https://github.com/citation-style-language/schema/raw/master/csl-citation.json"}</w:instrText>
      </w:r>
      <w:r w:rsidR="00867970">
        <w:fldChar w:fldCharType="separate"/>
      </w:r>
      <w:r w:rsidR="0089574F" w:rsidRPr="0089574F">
        <w:rPr>
          <w:noProof/>
        </w:rPr>
        <w:t>(Demographics of India - Wikipedia, n.d.)</w:t>
      </w:r>
      <w:r w:rsidR="00867970">
        <w:fldChar w:fldCharType="end"/>
      </w:r>
      <w:r w:rsidR="00867970">
        <w:t xml:space="preserve"> states that 65% of Indian population is </w:t>
      </w:r>
      <w:r w:rsidR="00081B93">
        <w:t>under</w:t>
      </w:r>
      <w:r w:rsidR="00867970">
        <w:t xml:space="preserve"> 35 years age.</w:t>
      </w:r>
      <w:r>
        <w:t xml:space="preserve"> Several disruptions like low cost mobile phone, extremely cheap data, digital India initiatives by government of India </w:t>
      </w:r>
      <w:r w:rsidR="00F11F32">
        <w:t xml:space="preserve">has cause huge surge in Hinglish </w:t>
      </w:r>
      <w:r w:rsidR="00081B93">
        <w:t xml:space="preserve">language </w:t>
      </w:r>
      <w:r w:rsidR="00F11F32">
        <w:t xml:space="preserve">content. This context is available in audio, video, </w:t>
      </w:r>
      <w:r w:rsidR="00081B93">
        <w:t xml:space="preserve">images, </w:t>
      </w:r>
      <w:r w:rsidR="00F11F32">
        <w:t xml:space="preserve">and text format. </w:t>
      </w:r>
      <w:r w:rsidR="00081B93">
        <w:t>W</w:t>
      </w:r>
      <w:r w:rsidR="00F11F32">
        <w:t xml:space="preserve">e can find </w:t>
      </w:r>
      <w:r w:rsidR="00081B93">
        <w:t>Hinglish content i</w:t>
      </w:r>
      <w:r w:rsidR="00F11F32">
        <w:t xml:space="preserve">n comment box of product, new articles, service feedback, WhatsApp, social media like YouTube, Facebook, twitter etc. To engage with </w:t>
      </w:r>
      <w:r w:rsidR="00634C01">
        <w:t>consumer,</w:t>
      </w:r>
      <w:r w:rsidR="00F11F32">
        <w:t xml:space="preserve"> it </w:t>
      </w:r>
      <w:r w:rsidR="00634C01">
        <w:t xml:space="preserve">is </w:t>
      </w:r>
      <w:r w:rsidR="00F11F32">
        <w:t xml:space="preserve">extremely important to analyse the </w:t>
      </w:r>
      <w:r w:rsidR="00AF7CA3">
        <w:t>sentiments,</w:t>
      </w:r>
      <w:r w:rsidR="00F11F32">
        <w:t xml:space="preserve"> but </w:t>
      </w:r>
      <w:r w:rsidR="00AF7CA3">
        <w:t xml:space="preserve">to perform sentiment analysis </w:t>
      </w:r>
      <w:r w:rsidR="00F11F32">
        <w:t xml:space="preserve">it is not possible to read </w:t>
      </w:r>
      <w:r w:rsidR="00081B93">
        <w:t>every</w:t>
      </w:r>
      <w:r w:rsidR="00F11F32">
        <w:t xml:space="preserve"> comment </w:t>
      </w:r>
      <w:r w:rsidR="00AF7CA3">
        <w:t>or</w:t>
      </w:r>
      <w:r w:rsidR="00F11F32">
        <w:t xml:space="preserve"> feedback using human eyes. With increasing number of education and sophistication people</w:t>
      </w:r>
      <w:r w:rsidR="00634C01">
        <w:t xml:space="preserve"> in Indian society</w:t>
      </w:r>
      <w:r w:rsidR="00F11F32">
        <w:t xml:space="preserve"> it is evident </w:t>
      </w:r>
      <w:r w:rsidR="00634C01">
        <w:t xml:space="preserve">that </w:t>
      </w:r>
      <w:r w:rsidR="00F11F32">
        <w:t xml:space="preserve">people do not say negative </w:t>
      </w:r>
      <w:r w:rsidR="00634C01">
        <w:t xml:space="preserve">things </w:t>
      </w:r>
      <w:r w:rsidR="00F11F32">
        <w:t xml:space="preserve">directly even when they want to say. Educated and advance mind is more diplomatic than less educated or </w:t>
      </w:r>
      <w:r w:rsidR="00634C01">
        <w:t>village people who are not exposed enough to the world.</w:t>
      </w:r>
      <w:r w:rsidR="00F11F32">
        <w:t xml:space="preserve"> </w:t>
      </w:r>
      <w:r w:rsidR="00634C01">
        <w:t>Due to this reason people use more sarcastic language, they say negative things in positive words</w:t>
      </w:r>
      <w:r w:rsidR="00F11F32">
        <w:t>.</w:t>
      </w:r>
      <w:r w:rsidR="00634C01">
        <w:t xml:space="preserve"> Thus, it becomes necessary to identify the true sentiments in this kind of conversation.</w:t>
      </w:r>
      <w:r w:rsidR="00F11F32">
        <w:t xml:space="preserve"> </w:t>
      </w:r>
      <w:r w:rsidR="00634C01">
        <w:t>I</w:t>
      </w:r>
      <w:r w:rsidR="00F11F32">
        <w:t>n th</w:t>
      </w:r>
      <w:r w:rsidR="00634C01">
        <w:t>is</w:t>
      </w:r>
      <w:r w:rsidR="00F11F32">
        <w:t xml:space="preserve"> paper we </w:t>
      </w:r>
      <w:r w:rsidR="00634C01">
        <w:t>are demonstrating</w:t>
      </w:r>
      <w:r w:rsidR="00F11F32">
        <w:t xml:space="preserve"> a system which can help in automatic sarcasm detection.</w:t>
      </w:r>
      <w:r w:rsidR="00AF7CA3">
        <w:t xml:space="preserve"> In this work we are extracting text from Hindi twitter handles and Hindi blogs. We take all the tweets which are written in Roman or Devanagari scripts</w:t>
      </w:r>
      <w:r w:rsidR="00081B93">
        <w:t>, but</w:t>
      </w:r>
      <w:r w:rsidR="00AF7CA3">
        <w:t xml:space="preserve"> words can be from any </w:t>
      </w:r>
      <w:r w:rsidR="00081B93">
        <w:t xml:space="preserve">Indian </w:t>
      </w:r>
      <w:r w:rsidR="00AF7CA3">
        <w:t>language</w:t>
      </w:r>
      <w:r w:rsidR="00081B93">
        <w:t xml:space="preserve"> or </w:t>
      </w:r>
      <w:proofErr w:type="spellStart"/>
      <w:r w:rsidR="00081B93">
        <w:t>Enlish</w:t>
      </w:r>
      <w:proofErr w:type="spellEnd"/>
      <w:r w:rsidR="00AF7CA3">
        <w:t xml:space="preserve">. Because the text written can also have Roman letters </w:t>
      </w:r>
      <w:r w:rsidR="007317A6">
        <w:t>therefore,</w:t>
      </w:r>
      <w:r w:rsidR="00AF7CA3">
        <w:t xml:space="preserve"> we are converting that text to Devanagari script. We are perform</w:t>
      </w:r>
      <w:r w:rsidR="00081B93">
        <w:t>ing</w:t>
      </w:r>
      <w:r w:rsidR="00AF7CA3">
        <w:t xml:space="preserve"> series of activities to clean the text</w:t>
      </w:r>
      <w:r w:rsidR="00081B93">
        <w:t>;</w:t>
      </w:r>
      <w:r w:rsidR="00AF7CA3">
        <w:t xml:space="preserve"> so that it can be used for ML work. We know there are not enough good size </w:t>
      </w:r>
      <w:r w:rsidR="007317A6">
        <w:t>corpus</w:t>
      </w:r>
      <w:r w:rsidR="00AF7CA3">
        <w:t xml:space="preserve"> for Hindi language therefore we will use 2-3 the best available Hindi language </w:t>
      </w:r>
      <w:r w:rsidR="007317A6">
        <w:t>corpus</w:t>
      </w:r>
      <w:r w:rsidR="00AF7CA3">
        <w:t xml:space="preserve"> </w:t>
      </w:r>
      <w:r w:rsidR="007317A6">
        <w:t xml:space="preserve">for embedding purpose. Not much work has been done in Hindi Language sarcasm detection therefore we </w:t>
      </w:r>
      <w:proofErr w:type="gramStart"/>
      <w:r w:rsidR="007317A6">
        <w:t>don’t</w:t>
      </w:r>
      <w:proofErr w:type="gramEnd"/>
      <w:r w:rsidR="007317A6">
        <w:t xml:space="preserve"> know which algorithm will give good results. To address that we are going to use SVM, Naïve Bayesian, Logistic Regression and Neural Network (RNN/GRU) algorithms to </w:t>
      </w:r>
      <w:r w:rsidR="00081B93">
        <w:t xml:space="preserve">develop </w:t>
      </w:r>
      <w:r w:rsidR="007317A6">
        <w:t xml:space="preserve">different models. We will do prediction using all these models </w:t>
      </w:r>
      <w:proofErr w:type="gramStart"/>
      <w:r w:rsidR="007317A6">
        <w:t>and also</w:t>
      </w:r>
      <w:proofErr w:type="gramEnd"/>
      <w:r w:rsidR="007317A6">
        <w:t xml:space="preserve"> </w:t>
      </w:r>
      <w:r w:rsidR="00081B93">
        <w:t>develop</w:t>
      </w:r>
      <w:r w:rsidR="007317A6">
        <w:t xml:space="preserve"> an ensemble model which can do the best prediction. To measure the performance of models we will use F1 Score, Accuracy, Recall, Precision.</w:t>
      </w:r>
    </w:p>
    <w:p w14:paraId="736E9A1C" w14:textId="38FFC340" w:rsidR="00463161" w:rsidRDefault="00463161" w:rsidP="00463161">
      <w:pPr>
        <w:spacing w:line="360" w:lineRule="auto"/>
      </w:pPr>
      <w:r>
        <w:tab/>
      </w:r>
    </w:p>
    <w:p w14:paraId="362057A7" w14:textId="77777777" w:rsidR="00E554A6" w:rsidRDefault="00E554A6" w:rsidP="00C83227">
      <w:pPr>
        <w:tabs>
          <w:tab w:val="clear" w:pos="720"/>
        </w:tabs>
        <w:overflowPunct/>
        <w:autoSpaceDE/>
        <w:autoSpaceDN/>
        <w:adjustRightInd/>
        <w:spacing w:after="160" w:line="360" w:lineRule="auto"/>
        <w:jc w:val="left"/>
        <w:textAlignment w:val="auto"/>
        <w:rPr>
          <w:szCs w:val="24"/>
        </w:rPr>
      </w:pPr>
      <w:r>
        <w:rPr>
          <w:szCs w:val="24"/>
        </w:rPr>
        <w:br w:type="page"/>
      </w:r>
    </w:p>
    <w:p w14:paraId="319B9544" w14:textId="7391CF5F" w:rsidR="007A23C7" w:rsidRPr="007A23C7" w:rsidRDefault="007A23C7" w:rsidP="007A23C7">
      <w:pPr>
        <w:pStyle w:val="TOCHeading"/>
        <w:numPr>
          <w:ilvl w:val="0"/>
          <w:numId w:val="0"/>
        </w:numPr>
        <w:ind w:left="363" w:hanging="360"/>
        <w:rPr>
          <w:rFonts w:ascii="Times New Roman" w:hAnsi="Times New Roman" w:cs="Times New Roman"/>
          <w:b/>
          <w:bCs/>
          <w:color w:val="auto"/>
        </w:rPr>
      </w:pPr>
      <w:r w:rsidRPr="007A23C7">
        <w:rPr>
          <w:rFonts w:ascii="Times New Roman" w:hAnsi="Times New Roman" w:cs="Times New Roman"/>
          <w:b/>
          <w:bCs/>
          <w:color w:val="auto"/>
        </w:rPr>
        <w:lastRenderedPageBreak/>
        <w:t>Table of Contents</w:t>
      </w:r>
    </w:p>
    <w:p w14:paraId="42E45346" w14:textId="7A36A672" w:rsidR="006A1324" w:rsidRDefault="00516CC0">
      <w:pPr>
        <w:pStyle w:val="TOC1"/>
        <w:tabs>
          <w:tab w:val="right" w:leader="dot" w:pos="9061"/>
        </w:tabs>
        <w:rPr>
          <w:rFonts w:asciiTheme="minorHAnsi" w:eastAsiaTheme="minorEastAsia" w:hAnsiTheme="minorHAnsi" w:cstheme="minorBidi"/>
          <w:noProof/>
          <w:sz w:val="22"/>
          <w:lang w:val="en-US" w:eastAsia="en-US" w:bidi="hi-IN"/>
        </w:rPr>
      </w:pPr>
      <w:r>
        <w:fldChar w:fldCharType="begin"/>
      </w:r>
      <w:r>
        <w:instrText xml:space="preserve"> TOC \o "1-2" \h \z \u </w:instrText>
      </w:r>
      <w:r>
        <w:fldChar w:fldCharType="separate"/>
      </w:r>
      <w:hyperlink w:anchor="_Toc48254504" w:history="1">
        <w:r w:rsidR="006A1324" w:rsidRPr="00E4636E">
          <w:rPr>
            <w:rStyle w:val="Hyperlink"/>
            <w:noProof/>
          </w:rPr>
          <w:t>Dedication</w:t>
        </w:r>
        <w:r w:rsidR="006A1324">
          <w:rPr>
            <w:noProof/>
            <w:webHidden/>
          </w:rPr>
          <w:tab/>
        </w:r>
        <w:r w:rsidR="006A1324">
          <w:rPr>
            <w:noProof/>
            <w:webHidden/>
          </w:rPr>
          <w:fldChar w:fldCharType="begin"/>
        </w:r>
        <w:r w:rsidR="006A1324">
          <w:rPr>
            <w:noProof/>
            <w:webHidden/>
          </w:rPr>
          <w:instrText xml:space="preserve"> PAGEREF _Toc48254504 \h </w:instrText>
        </w:r>
        <w:r w:rsidR="006A1324">
          <w:rPr>
            <w:noProof/>
            <w:webHidden/>
          </w:rPr>
        </w:r>
        <w:r w:rsidR="006A1324">
          <w:rPr>
            <w:noProof/>
            <w:webHidden/>
          </w:rPr>
          <w:fldChar w:fldCharType="separate"/>
        </w:r>
        <w:r w:rsidR="006A1324">
          <w:rPr>
            <w:noProof/>
            <w:webHidden/>
          </w:rPr>
          <w:t>1</w:t>
        </w:r>
        <w:r w:rsidR="006A1324">
          <w:rPr>
            <w:noProof/>
            <w:webHidden/>
          </w:rPr>
          <w:fldChar w:fldCharType="end"/>
        </w:r>
      </w:hyperlink>
    </w:p>
    <w:p w14:paraId="4C5B738E" w14:textId="693516F7" w:rsidR="006A1324" w:rsidRDefault="006A1324">
      <w:pPr>
        <w:pStyle w:val="TOC1"/>
        <w:tabs>
          <w:tab w:val="right" w:leader="dot" w:pos="9061"/>
        </w:tabs>
        <w:rPr>
          <w:rFonts w:asciiTheme="minorHAnsi" w:eastAsiaTheme="minorEastAsia" w:hAnsiTheme="minorHAnsi" w:cstheme="minorBidi"/>
          <w:noProof/>
          <w:sz w:val="22"/>
          <w:lang w:val="en-US" w:eastAsia="en-US" w:bidi="hi-IN"/>
        </w:rPr>
      </w:pPr>
      <w:hyperlink w:anchor="_Toc48254505" w:history="1">
        <w:r w:rsidRPr="00E4636E">
          <w:rPr>
            <w:rStyle w:val="Hyperlink"/>
            <w:noProof/>
          </w:rPr>
          <w:t>Acknowledgements</w:t>
        </w:r>
        <w:r>
          <w:rPr>
            <w:noProof/>
            <w:webHidden/>
          </w:rPr>
          <w:tab/>
        </w:r>
        <w:r>
          <w:rPr>
            <w:noProof/>
            <w:webHidden/>
          </w:rPr>
          <w:fldChar w:fldCharType="begin"/>
        </w:r>
        <w:r>
          <w:rPr>
            <w:noProof/>
            <w:webHidden/>
          </w:rPr>
          <w:instrText xml:space="preserve"> PAGEREF _Toc48254505 \h </w:instrText>
        </w:r>
        <w:r>
          <w:rPr>
            <w:noProof/>
            <w:webHidden/>
          </w:rPr>
        </w:r>
        <w:r>
          <w:rPr>
            <w:noProof/>
            <w:webHidden/>
          </w:rPr>
          <w:fldChar w:fldCharType="separate"/>
        </w:r>
        <w:r>
          <w:rPr>
            <w:noProof/>
            <w:webHidden/>
          </w:rPr>
          <w:t>2</w:t>
        </w:r>
        <w:r>
          <w:rPr>
            <w:noProof/>
            <w:webHidden/>
          </w:rPr>
          <w:fldChar w:fldCharType="end"/>
        </w:r>
      </w:hyperlink>
    </w:p>
    <w:p w14:paraId="6B6CE13B" w14:textId="32EA8CF3" w:rsidR="006A1324" w:rsidRDefault="006A1324">
      <w:pPr>
        <w:pStyle w:val="TOC1"/>
        <w:tabs>
          <w:tab w:val="right" w:leader="dot" w:pos="9061"/>
        </w:tabs>
        <w:rPr>
          <w:rFonts w:asciiTheme="minorHAnsi" w:eastAsiaTheme="minorEastAsia" w:hAnsiTheme="minorHAnsi" w:cstheme="minorBidi"/>
          <w:noProof/>
          <w:sz w:val="22"/>
          <w:lang w:val="en-US" w:eastAsia="en-US" w:bidi="hi-IN"/>
        </w:rPr>
      </w:pPr>
      <w:hyperlink w:anchor="_Toc48254506" w:history="1">
        <w:r w:rsidRPr="00E4636E">
          <w:rPr>
            <w:rStyle w:val="Hyperlink"/>
            <w:noProof/>
          </w:rPr>
          <w:t>Abstract</w:t>
        </w:r>
        <w:r>
          <w:rPr>
            <w:noProof/>
            <w:webHidden/>
          </w:rPr>
          <w:tab/>
        </w:r>
        <w:r>
          <w:rPr>
            <w:noProof/>
            <w:webHidden/>
          </w:rPr>
          <w:fldChar w:fldCharType="begin"/>
        </w:r>
        <w:r>
          <w:rPr>
            <w:noProof/>
            <w:webHidden/>
          </w:rPr>
          <w:instrText xml:space="preserve"> PAGEREF _Toc48254506 \h </w:instrText>
        </w:r>
        <w:r>
          <w:rPr>
            <w:noProof/>
            <w:webHidden/>
          </w:rPr>
        </w:r>
        <w:r>
          <w:rPr>
            <w:noProof/>
            <w:webHidden/>
          </w:rPr>
          <w:fldChar w:fldCharType="separate"/>
        </w:r>
        <w:r>
          <w:rPr>
            <w:noProof/>
            <w:webHidden/>
          </w:rPr>
          <w:t>3</w:t>
        </w:r>
        <w:r>
          <w:rPr>
            <w:noProof/>
            <w:webHidden/>
          </w:rPr>
          <w:fldChar w:fldCharType="end"/>
        </w:r>
      </w:hyperlink>
    </w:p>
    <w:p w14:paraId="4B097BAF" w14:textId="67345066" w:rsidR="006A1324" w:rsidRDefault="006A1324">
      <w:pPr>
        <w:pStyle w:val="TOC1"/>
        <w:tabs>
          <w:tab w:val="right" w:leader="dot" w:pos="9061"/>
        </w:tabs>
        <w:rPr>
          <w:rFonts w:asciiTheme="minorHAnsi" w:eastAsiaTheme="minorEastAsia" w:hAnsiTheme="minorHAnsi" w:cstheme="minorBidi"/>
          <w:noProof/>
          <w:sz w:val="22"/>
          <w:lang w:val="en-US" w:eastAsia="en-US" w:bidi="hi-IN"/>
        </w:rPr>
      </w:pPr>
      <w:hyperlink w:anchor="_Toc48254507" w:history="1">
        <w:r w:rsidRPr="00E4636E">
          <w:rPr>
            <w:rStyle w:val="Hyperlink"/>
            <w:noProof/>
          </w:rPr>
          <w:t>LIST OF FIGURES</w:t>
        </w:r>
        <w:r>
          <w:rPr>
            <w:noProof/>
            <w:webHidden/>
          </w:rPr>
          <w:tab/>
        </w:r>
        <w:r>
          <w:rPr>
            <w:noProof/>
            <w:webHidden/>
          </w:rPr>
          <w:fldChar w:fldCharType="begin"/>
        </w:r>
        <w:r>
          <w:rPr>
            <w:noProof/>
            <w:webHidden/>
          </w:rPr>
          <w:instrText xml:space="preserve"> PAGEREF _Toc48254507 \h </w:instrText>
        </w:r>
        <w:r>
          <w:rPr>
            <w:noProof/>
            <w:webHidden/>
          </w:rPr>
        </w:r>
        <w:r>
          <w:rPr>
            <w:noProof/>
            <w:webHidden/>
          </w:rPr>
          <w:fldChar w:fldCharType="separate"/>
        </w:r>
        <w:r>
          <w:rPr>
            <w:noProof/>
            <w:webHidden/>
          </w:rPr>
          <w:t>5</w:t>
        </w:r>
        <w:r>
          <w:rPr>
            <w:noProof/>
            <w:webHidden/>
          </w:rPr>
          <w:fldChar w:fldCharType="end"/>
        </w:r>
      </w:hyperlink>
    </w:p>
    <w:p w14:paraId="45DACE1A" w14:textId="20648502" w:rsidR="006A1324" w:rsidRDefault="006A1324">
      <w:pPr>
        <w:pStyle w:val="TOC1"/>
        <w:tabs>
          <w:tab w:val="right" w:leader="dot" w:pos="9061"/>
        </w:tabs>
        <w:rPr>
          <w:rFonts w:asciiTheme="minorHAnsi" w:eastAsiaTheme="minorEastAsia" w:hAnsiTheme="minorHAnsi" w:cstheme="minorBidi"/>
          <w:noProof/>
          <w:sz w:val="22"/>
          <w:lang w:val="en-US" w:eastAsia="en-US" w:bidi="hi-IN"/>
        </w:rPr>
      </w:pPr>
      <w:hyperlink w:anchor="_Toc48254508" w:history="1">
        <w:r w:rsidRPr="00E4636E">
          <w:rPr>
            <w:rStyle w:val="Hyperlink"/>
            <w:noProof/>
          </w:rPr>
          <w:t>LIST OF ABBREVIATIONS</w:t>
        </w:r>
        <w:r>
          <w:rPr>
            <w:noProof/>
            <w:webHidden/>
          </w:rPr>
          <w:tab/>
        </w:r>
        <w:r>
          <w:rPr>
            <w:noProof/>
            <w:webHidden/>
          </w:rPr>
          <w:fldChar w:fldCharType="begin"/>
        </w:r>
        <w:r>
          <w:rPr>
            <w:noProof/>
            <w:webHidden/>
          </w:rPr>
          <w:instrText xml:space="preserve"> PAGEREF _Toc48254508 \h </w:instrText>
        </w:r>
        <w:r>
          <w:rPr>
            <w:noProof/>
            <w:webHidden/>
          </w:rPr>
        </w:r>
        <w:r>
          <w:rPr>
            <w:noProof/>
            <w:webHidden/>
          </w:rPr>
          <w:fldChar w:fldCharType="separate"/>
        </w:r>
        <w:r>
          <w:rPr>
            <w:noProof/>
            <w:webHidden/>
          </w:rPr>
          <w:t>6</w:t>
        </w:r>
        <w:r>
          <w:rPr>
            <w:noProof/>
            <w:webHidden/>
          </w:rPr>
          <w:fldChar w:fldCharType="end"/>
        </w:r>
      </w:hyperlink>
    </w:p>
    <w:p w14:paraId="76219A00" w14:textId="3D867274" w:rsidR="006A1324" w:rsidRDefault="006A1324">
      <w:pPr>
        <w:pStyle w:val="TOC1"/>
        <w:tabs>
          <w:tab w:val="left" w:pos="480"/>
          <w:tab w:val="right" w:leader="dot" w:pos="9061"/>
        </w:tabs>
        <w:rPr>
          <w:rFonts w:asciiTheme="minorHAnsi" w:eastAsiaTheme="minorEastAsia" w:hAnsiTheme="minorHAnsi" w:cstheme="minorBidi"/>
          <w:noProof/>
          <w:sz w:val="22"/>
          <w:lang w:val="en-US" w:eastAsia="en-US" w:bidi="hi-IN"/>
        </w:rPr>
      </w:pPr>
      <w:hyperlink w:anchor="_Toc48254509" w:history="1">
        <w:r w:rsidRPr="00E4636E">
          <w:rPr>
            <w:rStyle w:val="Hyperlink"/>
            <w:noProof/>
          </w:rPr>
          <w:t>1.</w:t>
        </w:r>
        <w:r>
          <w:rPr>
            <w:rFonts w:asciiTheme="minorHAnsi" w:eastAsiaTheme="minorEastAsia" w:hAnsiTheme="minorHAnsi" w:cstheme="minorBidi"/>
            <w:noProof/>
            <w:sz w:val="22"/>
            <w:lang w:val="en-US" w:eastAsia="en-US" w:bidi="hi-IN"/>
          </w:rPr>
          <w:tab/>
        </w:r>
        <w:r w:rsidRPr="00E4636E">
          <w:rPr>
            <w:rStyle w:val="Hyperlink"/>
            <w:noProof/>
          </w:rPr>
          <w:t>CHAPTER 1: INTRODUCTION</w:t>
        </w:r>
        <w:r>
          <w:rPr>
            <w:noProof/>
            <w:webHidden/>
          </w:rPr>
          <w:tab/>
        </w:r>
        <w:r>
          <w:rPr>
            <w:noProof/>
            <w:webHidden/>
          </w:rPr>
          <w:fldChar w:fldCharType="begin"/>
        </w:r>
        <w:r>
          <w:rPr>
            <w:noProof/>
            <w:webHidden/>
          </w:rPr>
          <w:instrText xml:space="preserve"> PAGEREF _Toc48254509 \h </w:instrText>
        </w:r>
        <w:r>
          <w:rPr>
            <w:noProof/>
            <w:webHidden/>
          </w:rPr>
        </w:r>
        <w:r>
          <w:rPr>
            <w:noProof/>
            <w:webHidden/>
          </w:rPr>
          <w:fldChar w:fldCharType="separate"/>
        </w:r>
        <w:r>
          <w:rPr>
            <w:noProof/>
            <w:webHidden/>
          </w:rPr>
          <w:t>6</w:t>
        </w:r>
        <w:r>
          <w:rPr>
            <w:noProof/>
            <w:webHidden/>
          </w:rPr>
          <w:fldChar w:fldCharType="end"/>
        </w:r>
      </w:hyperlink>
    </w:p>
    <w:p w14:paraId="021DFB0C" w14:textId="25F40E2F"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0" w:history="1">
        <w:r w:rsidRPr="00E4636E">
          <w:rPr>
            <w:rStyle w:val="Hyperlink"/>
            <w:noProof/>
          </w:rPr>
          <w:t>1.1</w:t>
        </w:r>
        <w:r>
          <w:rPr>
            <w:rFonts w:asciiTheme="minorHAnsi" w:eastAsiaTheme="minorEastAsia" w:hAnsiTheme="minorHAnsi" w:cstheme="minorBidi"/>
            <w:noProof/>
            <w:sz w:val="22"/>
            <w:lang w:val="en-US" w:eastAsia="en-US" w:bidi="hi-IN"/>
          </w:rPr>
          <w:tab/>
        </w:r>
        <w:r w:rsidRPr="00E4636E">
          <w:rPr>
            <w:rStyle w:val="Hyperlink"/>
            <w:noProof/>
          </w:rPr>
          <w:t>Introduction / Overview</w:t>
        </w:r>
        <w:r>
          <w:rPr>
            <w:noProof/>
            <w:webHidden/>
          </w:rPr>
          <w:tab/>
        </w:r>
        <w:r>
          <w:rPr>
            <w:noProof/>
            <w:webHidden/>
          </w:rPr>
          <w:fldChar w:fldCharType="begin"/>
        </w:r>
        <w:r>
          <w:rPr>
            <w:noProof/>
            <w:webHidden/>
          </w:rPr>
          <w:instrText xml:space="preserve"> PAGEREF _Toc48254510 \h </w:instrText>
        </w:r>
        <w:r>
          <w:rPr>
            <w:noProof/>
            <w:webHidden/>
          </w:rPr>
        </w:r>
        <w:r>
          <w:rPr>
            <w:noProof/>
            <w:webHidden/>
          </w:rPr>
          <w:fldChar w:fldCharType="separate"/>
        </w:r>
        <w:r>
          <w:rPr>
            <w:noProof/>
            <w:webHidden/>
          </w:rPr>
          <w:t>6</w:t>
        </w:r>
        <w:r>
          <w:rPr>
            <w:noProof/>
            <w:webHidden/>
          </w:rPr>
          <w:fldChar w:fldCharType="end"/>
        </w:r>
      </w:hyperlink>
    </w:p>
    <w:p w14:paraId="5334B760" w14:textId="41258D90"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1" w:history="1">
        <w:r w:rsidRPr="00E4636E">
          <w:rPr>
            <w:rStyle w:val="Hyperlink"/>
            <w:noProof/>
          </w:rPr>
          <w:t>1.2</w:t>
        </w:r>
        <w:r>
          <w:rPr>
            <w:rFonts w:asciiTheme="minorHAnsi" w:eastAsiaTheme="minorEastAsia" w:hAnsiTheme="minorHAnsi" w:cstheme="minorBidi"/>
            <w:noProof/>
            <w:sz w:val="22"/>
            <w:lang w:val="en-US" w:eastAsia="en-US" w:bidi="hi-IN"/>
          </w:rPr>
          <w:tab/>
        </w:r>
        <w:r w:rsidRPr="00E4636E">
          <w:rPr>
            <w:rStyle w:val="Hyperlink"/>
            <w:noProof/>
          </w:rPr>
          <w:t>Problem Statement</w:t>
        </w:r>
        <w:r>
          <w:rPr>
            <w:noProof/>
            <w:webHidden/>
          </w:rPr>
          <w:tab/>
        </w:r>
        <w:r>
          <w:rPr>
            <w:noProof/>
            <w:webHidden/>
          </w:rPr>
          <w:fldChar w:fldCharType="begin"/>
        </w:r>
        <w:r>
          <w:rPr>
            <w:noProof/>
            <w:webHidden/>
          </w:rPr>
          <w:instrText xml:space="preserve"> PAGEREF _Toc48254511 \h </w:instrText>
        </w:r>
        <w:r>
          <w:rPr>
            <w:noProof/>
            <w:webHidden/>
          </w:rPr>
        </w:r>
        <w:r>
          <w:rPr>
            <w:noProof/>
            <w:webHidden/>
          </w:rPr>
          <w:fldChar w:fldCharType="separate"/>
        </w:r>
        <w:r>
          <w:rPr>
            <w:noProof/>
            <w:webHidden/>
          </w:rPr>
          <w:t>18</w:t>
        </w:r>
        <w:r>
          <w:rPr>
            <w:noProof/>
            <w:webHidden/>
          </w:rPr>
          <w:fldChar w:fldCharType="end"/>
        </w:r>
      </w:hyperlink>
    </w:p>
    <w:p w14:paraId="286BCAAD" w14:textId="4BAEF869"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2" w:history="1">
        <w:r w:rsidRPr="00E4636E">
          <w:rPr>
            <w:rStyle w:val="Hyperlink"/>
            <w:noProof/>
          </w:rPr>
          <w:t>1.3</w:t>
        </w:r>
        <w:r>
          <w:rPr>
            <w:rFonts w:asciiTheme="minorHAnsi" w:eastAsiaTheme="minorEastAsia" w:hAnsiTheme="minorHAnsi" w:cstheme="minorBidi"/>
            <w:noProof/>
            <w:sz w:val="22"/>
            <w:lang w:val="en-US" w:eastAsia="en-US" w:bidi="hi-IN"/>
          </w:rPr>
          <w:tab/>
        </w:r>
        <w:r w:rsidRPr="00E4636E">
          <w:rPr>
            <w:rStyle w:val="Hyperlink"/>
            <w:noProof/>
          </w:rPr>
          <w:t>Aim and Objectives</w:t>
        </w:r>
        <w:r>
          <w:rPr>
            <w:noProof/>
            <w:webHidden/>
          </w:rPr>
          <w:tab/>
        </w:r>
        <w:r>
          <w:rPr>
            <w:noProof/>
            <w:webHidden/>
          </w:rPr>
          <w:fldChar w:fldCharType="begin"/>
        </w:r>
        <w:r>
          <w:rPr>
            <w:noProof/>
            <w:webHidden/>
          </w:rPr>
          <w:instrText xml:space="preserve"> PAGEREF _Toc48254512 \h </w:instrText>
        </w:r>
        <w:r>
          <w:rPr>
            <w:noProof/>
            <w:webHidden/>
          </w:rPr>
        </w:r>
        <w:r>
          <w:rPr>
            <w:noProof/>
            <w:webHidden/>
          </w:rPr>
          <w:fldChar w:fldCharType="separate"/>
        </w:r>
        <w:r>
          <w:rPr>
            <w:noProof/>
            <w:webHidden/>
          </w:rPr>
          <w:t>18</w:t>
        </w:r>
        <w:r>
          <w:rPr>
            <w:noProof/>
            <w:webHidden/>
          </w:rPr>
          <w:fldChar w:fldCharType="end"/>
        </w:r>
      </w:hyperlink>
    </w:p>
    <w:p w14:paraId="4A4B0F6F" w14:textId="3E4C5B3A"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3" w:history="1">
        <w:r w:rsidRPr="00E4636E">
          <w:rPr>
            <w:rStyle w:val="Hyperlink"/>
            <w:noProof/>
          </w:rPr>
          <w:t>1.4</w:t>
        </w:r>
        <w:r>
          <w:rPr>
            <w:rFonts w:asciiTheme="minorHAnsi" w:eastAsiaTheme="minorEastAsia" w:hAnsiTheme="minorHAnsi" w:cstheme="minorBidi"/>
            <w:noProof/>
            <w:sz w:val="22"/>
            <w:lang w:val="en-US" w:eastAsia="en-US" w:bidi="hi-IN"/>
          </w:rPr>
          <w:tab/>
        </w:r>
        <w:r w:rsidRPr="00E4636E">
          <w:rPr>
            <w:rStyle w:val="Hyperlink"/>
            <w:noProof/>
          </w:rPr>
          <w:t>Research Questions</w:t>
        </w:r>
        <w:r>
          <w:rPr>
            <w:noProof/>
            <w:webHidden/>
          </w:rPr>
          <w:tab/>
        </w:r>
        <w:r>
          <w:rPr>
            <w:noProof/>
            <w:webHidden/>
          </w:rPr>
          <w:fldChar w:fldCharType="begin"/>
        </w:r>
        <w:r>
          <w:rPr>
            <w:noProof/>
            <w:webHidden/>
          </w:rPr>
          <w:instrText xml:space="preserve"> PAGEREF _Toc48254513 \h </w:instrText>
        </w:r>
        <w:r>
          <w:rPr>
            <w:noProof/>
            <w:webHidden/>
          </w:rPr>
        </w:r>
        <w:r>
          <w:rPr>
            <w:noProof/>
            <w:webHidden/>
          </w:rPr>
          <w:fldChar w:fldCharType="separate"/>
        </w:r>
        <w:r>
          <w:rPr>
            <w:noProof/>
            <w:webHidden/>
          </w:rPr>
          <w:t>19</w:t>
        </w:r>
        <w:r>
          <w:rPr>
            <w:noProof/>
            <w:webHidden/>
          </w:rPr>
          <w:fldChar w:fldCharType="end"/>
        </w:r>
      </w:hyperlink>
    </w:p>
    <w:p w14:paraId="3C9C0531" w14:textId="6FBBEE00"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4" w:history="1">
        <w:r w:rsidRPr="00E4636E">
          <w:rPr>
            <w:rStyle w:val="Hyperlink"/>
            <w:noProof/>
          </w:rPr>
          <w:t>1.5</w:t>
        </w:r>
        <w:r>
          <w:rPr>
            <w:rFonts w:asciiTheme="minorHAnsi" w:eastAsiaTheme="minorEastAsia" w:hAnsiTheme="minorHAnsi" w:cstheme="minorBidi"/>
            <w:noProof/>
            <w:sz w:val="22"/>
            <w:lang w:val="en-US" w:eastAsia="en-US" w:bidi="hi-IN"/>
          </w:rPr>
          <w:tab/>
        </w:r>
        <w:r w:rsidRPr="00E4636E">
          <w:rPr>
            <w:rStyle w:val="Hyperlink"/>
            <w:noProof/>
          </w:rPr>
          <w:t>Scope of the Study</w:t>
        </w:r>
        <w:r>
          <w:rPr>
            <w:noProof/>
            <w:webHidden/>
          </w:rPr>
          <w:tab/>
        </w:r>
        <w:r>
          <w:rPr>
            <w:noProof/>
            <w:webHidden/>
          </w:rPr>
          <w:fldChar w:fldCharType="begin"/>
        </w:r>
        <w:r>
          <w:rPr>
            <w:noProof/>
            <w:webHidden/>
          </w:rPr>
          <w:instrText xml:space="preserve"> PAGEREF _Toc48254514 \h </w:instrText>
        </w:r>
        <w:r>
          <w:rPr>
            <w:noProof/>
            <w:webHidden/>
          </w:rPr>
        </w:r>
        <w:r>
          <w:rPr>
            <w:noProof/>
            <w:webHidden/>
          </w:rPr>
          <w:fldChar w:fldCharType="separate"/>
        </w:r>
        <w:r>
          <w:rPr>
            <w:noProof/>
            <w:webHidden/>
          </w:rPr>
          <w:t>20</w:t>
        </w:r>
        <w:r>
          <w:rPr>
            <w:noProof/>
            <w:webHidden/>
          </w:rPr>
          <w:fldChar w:fldCharType="end"/>
        </w:r>
      </w:hyperlink>
    </w:p>
    <w:p w14:paraId="488009E8" w14:textId="29F146F2"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5" w:history="1">
        <w:r w:rsidRPr="00E4636E">
          <w:rPr>
            <w:rStyle w:val="Hyperlink"/>
            <w:noProof/>
          </w:rPr>
          <w:t>1.6</w:t>
        </w:r>
        <w:r>
          <w:rPr>
            <w:rFonts w:asciiTheme="minorHAnsi" w:eastAsiaTheme="minorEastAsia" w:hAnsiTheme="minorHAnsi" w:cstheme="minorBidi"/>
            <w:noProof/>
            <w:sz w:val="22"/>
            <w:lang w:val="en-US" w:eastAsia="en-US" w:bidi="hi-IN"/>
          </w:rPr>
          <w:tab/>
        </w:r>
        <w:r w:rsidRPr="00E4636E">
          <w:rPr>
            <w:rStyle w:val="Hyperlink"/>
            <w:noProof/>
          </w:rPr>
          <w:t>Signiﬁcance of the Study</w:t>
        </w:r>
        <w:r>
          <w:rPr>
            <w:noProof/>
            <w:webHidden/>
          </w:rPr>
          <w:tab/>
        </w:r>
        <w:r>
          <w:rPr>
            <w:noProof/>
            <w:webHidden/>
          </w:rPr>
          <w:fldChar w:fldCharType="begin"/>
        </w:r>
        <w:r>
          <w:rPr>
            <w:noProof/>
            <w:webHidden/>
          </w:rPr>
          <w:instrText xml:space="preserve"> PAGEREF _Toc48254515 \h </w:instrText>
        </w:r>
        <w:r>
          <w:rPr>
            <w:noProof/>
            <w:webHidden/>
          </w:rPr>
        </w:r>
        <w:r>
          <w:rPr>
            <w:noProof/>
            <w:webHidden/>
          </w:rPr>
          <w:fldChar w:fldCharType="separate"/>
        </w:r>
        <w:r>
          <w:rPr>
            <w:noProof/>
            <w:webHidden/>
          </w:rPr>
          <w:t>21</w:t>
        </w:r>
        <w:r>
          <w:rPr>
            <w:noProof/>
            <w:webHidden/>
          </w:rPr>
          <w:fldChar w:fldCharType="end"/>
        </w:r>
      </w:hyperlink>
    </w:p>
    <w:p w14:paraId="7308F2B4" w14:textId="3963DC6C"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6" w:history="1">
        <w:r w:rsidRPr="00E4636E">
          <w:rPr>
            <w:rStyle w:val="Hyperlink"/>
            <w:noProof/>
          </w:rPr>
          <w:t>1.7</w:t>
        </w:r>
        <w:r>
          <w:rPr>
            <w:rFonts w:asciiTheme="minorHAnsi" w:eastAsiaTheme="minorEastAsia" w:hAnsiTheme="minorHAnsi" w:cstheme="minorBidi"/>
            <w:noProof/>
            <w:sz w:val="22"/>
            <w:lang w:val="en-US" w:eastAsia="en-US" w:bidi="hi-IN"/>
          </w:rPr>
          <w:tab/>
        </w:r>
        <w:r w:rsidRPr="00E4636E">
          <w:rPr>
            <w:rStyle w:val="Hyperlink"/>
            <w:noProof/>
          </w:rPr>
          <w:t>Structure of the Study</w:t>
        </w:r>
        <w:r>
          <w:rPr>
            <w:noProof/>
            <w:webHidden/>
          </w:rPr>
          <w:tab/>
        </w:r>
        <w:r>
          <w:rPr>
            <w:noProof/>
            <w:webHidden/>
          </w:rPr>
          <w:fldChar w:fldCharType="begin"/>
        </w:r>
        <w:r>
          <w:rPr>
            <w:noProof/>
            <w:webHidden/>
          </w:rPr>
          <w:instrText xml:space="preserve"> PAGEREF _Toc48254516 \h </w:instrText>
        </w:r>
        <w:r>
          <w:rPr>
            <w:noProof/>
            <w:webHidden/>
          </w:rPr>
        </w:r>
        <w:r>
          <w:rPr>
            <w:noProof/>
            <w:webHidden/>
          </w:rPr>
          <w:fldChar w:fldCharType="separate"/>
        </w:r>
        <w:r>
          <w:rPr>
            <w:noProof/>
            <w:webHidden/>
          </w:rPr>
          <w:t>23</w:t>
        </w:r>
        <w:r>
          <w:rPr>
            <w:noProof/>
            <w:webHidden/>
          </w:rPr>
          <w:fldChar w:fldCharType="end"/>
        </w:r>
      </w:hyperlink>
    </w:p>
    <w:p w14:paraId="3953D309" w14:textId="503EB6B3" w:rsidR="006A1324" w:rsidRDefault="006A1324">
      <w:pPr>
        <w:pStyle w:val="TOC1"/>
        <w:tabs>
          <w:tab w:val="left" w:pos="480"/>
          <w:tab w:val="right" w:leader="dot" w:pos="9061"/>
        </w:tabs>
        <w:rPr>
          <w:rFonts w:asciiTheme="minorHAnsi" w:eastAsiaTheme="minorEastAsia" w:hAnsiTheme="minorHAnsi" w:cstheme="minorBidi"/>
          <w:noProof/>
          <w:sz w:val="22"/>
          <w:lang w:val="en-US" w:eastAsia="en-US" w:bidi="hi-IN"/>
        </w:rPr>
      </w:pPr>
      <w:hyperlink w:anchor="_Toc48254517" w:history="1">
        <w:r w:rsidRPr="00E4636E">
          <w:rPr>
            <w:rStyle w:val="Hyperlink"/>
            <w:noProof/>
          </w:rPr>
          <w:t>2.</w:t>
        </w:r>
        <w:r>
          <w:rPr>
            <w:rFonts w:asciiTheme="minorHAnsi" w:eastAsiaTheme="minorEastAsia" w:hAnsiTheme="minorHAnsi" w:cstheme="minorBidi"/>
            <w:noProof/>
            <w:sz w:val="22"/>
            <w:lang w:val="en-US" w:eastAsia="en-US" w:bidi="hi-IN"/>
          </w:rPr>
          <w:tab/>
        </w:r>
        <w:r w:rsidRPr="00E4636E">
          <w:rPr>
            <w:rStyle w:val="Hyperlink"/>
            <w:noProof/>
          </w:rPr>
          <w:t>CHAPTER 2: LITERATURE REVIEW</w:t>
        </w:r>
        <w:r>
          <w:rPr>
            <w:noProof/>
            <w:webHidden/>
          </w:rPr>
          <w:tab/>
        </w:r>
        <w:r>
          <w:rPr>
            <w:noProof/>
            <w:webHidden/>
          </w:rPr>
          <w:fldChar w:fldCharType="begin"/>
        </w:r>
        <w:r>
          <w:rPr>
            <w:noProof/>
            <w:webHidden/>
          </w:rPr>
          <w:instrText xml:space="preserve"> PAGEREF _Toc48254517 \h </w:instrText>
        </w:r>
        <w:r>
          <w:rPr>
            <w:noProof/>
            <w:webHidden/>
          </w:rPr>
        </w:r>
        <w:r>
          <w:rPr>
            <w:noProof/>
            <w:webHidden/>
          </w:rPr>
          <w:fldChar w:fldCharType="separate"/>
        </w:r>
        <w:r>
          <w:rPr>
            <w:noProof/>
            <w:webHidden/>
          </w:rPr>
          <w:t>23</w:t>
        </w:r>
        <w:r>
          <w:rPr>
            <w:noProof/>
            <w:webHidden/>
          </w:rPr>
          <w:fldChar w:fldCharType="end"/>
        </w:r>
      </w:hyperlink>
    </w:p>
    <w:p w14:paraId="5FD3CC9F" w14:textId="7E2C6DD2"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8" w:history="1">
        <w:r w:rsidRPr="00E4636E">
          <w:rPr>
            <w:rStyle w:val="Hyperlink"/>
            <w:noProof/>
          </w:rPr>
          <w:t>2.1</w:t>
        </w:r>
        <w:r>
          <w:rPr>
            <w:rFonts w:asciiTheme="minorHAnsi" w:eastAsiaTheme="minorEastAsia" w:hAnsiTheme="minorHAnsi" w:cstheme="minorBidi"/>
            <w:noProof/>
            <w:sz w:val="22"/>
            <w:lang w:val="en-US" w:eastAsia="en-US" w:bidi="hi-IN"/>
          </w:rPr>
          <w:tab/>
        </w:r>
        <w:r w:rsidRPr="00E4636E">
          <w:rPr>
            <w:rStyle w:val="Hyperlink"/>
            <w:noProof/>
          </w:rPr>
          <w:t>Introduction</w:t>
        </w:r>
        <w:r>
          <w:rPr>
            <w:noProof/>
            <w:webHidden/>
          </w:rPr>
          <w:tab/>
        </w:r>
        <w:r>
          <w:rPr>
            <w:noProof/>
            <w:webHidden/>
          </w:rPr>
          <w:fldChar w:fldCharType="begin"/>
        </w:r>
        <w:r>
          <w:rPr>
            <w:noProof/>
            <w:webHidden/>
          </w:rPr>
          <w:instrText xml:space="preserve"> PAGEREF _Toc48254518 \h </w:instrText>
        </w:r>
        <w:r>
          <w:rPr>
            <w:noProof/>
            <w:webHidden/>
          </w:rPr>
        </w:r>
        <w:r>
          <w:rPr>
            <w:noProof/>
            <w:webHidden/>
          </w:rPr>
          <w:fldChar w:fldCharType="separate"/>
        </w:r>
        <w:r>
          <w:rPr>
            <w:noProof/>
            <w:webHidden/>
          </w:rPr>
          <w:t>23</w:t>
        </w:r>
        <w:r>
          <w:rPr>
            <w:noProof/>
            <w:webHidden/>
          </w:rPr>
          <w:fldChar w:fldCharType="end"/>
        </w:r>
      </w:hyperlink>
    </w:p>
    <w:p w14:paraId="5B5DCD1F" w14:textId="5AE5CD5D"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19" w:history="1">
        <w:r w:rsidRPr="00E4636E">
          <w:rPr>
            <w:rStyle w:val="Hyperlink"/>
            <w:noProof/>
          </w:rPr>
          <w:t>2.2</w:t>
        </w:r>
        <w:r>
          <w:rPr>
            <w:rFonts w:asciiTheme="minorHAnsi" w:eastAsiaTheme="minorEastAsia" w:hAnsiTheme="minorHAnsi" w:cstheme="minorBidi"/>
            <w:noProof/>
            <w:sz w:val="22"/>
            <w:lang w:val="en-US" w:eastAsia="en-US" w:bidi="hi-IN"/>
          </w:rPr>
          <w:tab/>
        </w:r>
        <w:r w:rsidRPr="00E4636E">
          <w:rPr>
            <w:rStyle w:val="Hyperlink"/>
            <w:noProof/>
          </w:rPr>
          <w:t>Sarcasm Detection Systems</w:t>
        </w:r>
        <w:r>
          <w:rPr>
            <w:noProof/>
            <w:webHidden/>
          </w:rPr>
          <w:tab/>
        </w:r>
        <w:r>
          <w:rPr>
            <w:noProof/>
            <w:webHidden/>
          </w:rPr>
          <w:fldChar w:fldCharType="begin"/>
        </w:r>
        <w:r>
          <w:rPr>
            <w:noProof/>
            <w:webHidden/>
          </w:rPr>
          <w:instrText xml:space="preserve"> PAGEREF _Toc48254519 \h </w:instrText>
        </w:r>
        <w:r>
          <w:rPr>
            <w:noProof/>
            <w:webHidden/>
          </w:rPr>
        </w:r>
        <w:r>
          <w:rPr>
            <w:noProof/>
            <w:webHidden/>
          </w:rPr>
          <w:fldChar w:fldCharType="separate"/>
        </w:r>
        <w:r>
          <w:rPr>
            <w:noProof/>
            <w:webHidden/>
          </w:rPr>
          <w:t>23</w:t>
        </w:r>
        <w:r>
          <w:rPr>
            <w:noProof/>
            <w:webHidden/>
          </w:rPr>
          <w:fldChar w:fldCharType="end"/>
        </w:r>
      </w:hyperlink>
    </w:p>
    <w:p w14:paraId="3893048A" w14:textId="108D215F"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0" w:history="1">
        <w:r w:rsidRPr="00E4636E">
          <w:rPr>
            <w:rStyle w:val="Hyperlink"/>
            <w:bCs/>
            <w:noProof/>
          </w:rPr>
          <w:t>2.3</w:t>
        </w:r>
        <w:r>
          <w:rPr>
            <w:rFonts w:asciiTheme="minorHAnsi" w:eastAsiaTheme="minorEastAsia" w:hAnsiTheme="minorHAnsi" w:cstheme="minorBidi"/>
            <w:noProof/>
            <w:sz w:val="22"/>
            <w:lang w:val="en-US" w:eastAsia="en-US" w:bidi="hi-IN"/>
          </w:rPr>
          <w:tab/>
        </w:r>
        <w:r w:rsidRPr="00E4636E">
          <w:rPr>
            <w:rStyle w:val="Hyperlink"/>
            <w:bCs/>
            <w:noProof/>
          </w:rPr>
          <w:t>Challenges in Hinglish Sarcasm Detection system</w:t>
        </w:r>
        <w:r>
          <w:rPr>
            <w:noProof/>
            <w:webHidden/>
          </w:rPr>
          <w:tab/>
        </w:r>
        <w:r>
          <w:rPr>
            <w:noProof/>
            <w:webHidden/>
          </w:rPr>
          <w:fldChar w:fldCharType="begin"/>
        </w:r>
        <w:r>
          <w:rPr>
            <w:noProof/>
            <w:webHidden/>
          </w:rPr>
          <w:instrText xml:space="preserve"> PAGEREF _Toc48254520 \h </w:instrText>
        </w:r>
        <w:r>
          <w:rPr>
            <w:noProof/>
            <w:webHidden/>
          </w:rPr>
        </w:r>
        <w:r>
          <w:rPr>
            <w:noProof/>
            <w:webHidden/>
          </w:rPr>
          <w:fldChar w:fldCharType="separate"/>
        </w:r>
        <w:r>
          <w:rPr>
            <w:noProof/>
            <w:webHidden/>
          </w:rPr>
          <w:t>27</w:t>
        </w:r>
        <w:r>
          <w:rPr>
            <w:noProof/>
            <w:webHidden/>
          </w:rPr>
          <w:fldChar w:fldCharType="end"/>
        </w:r>
      </w:hyperlink>
    </w:p>
    <w:p w14:paraId="7B21F9A5" w14:textId="5E7CD20F"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1" w:history="1">
        <w:r w:rsidRPr="00E4636E">
          <w:rPr>
            <w:rStyle w:val="Hyperlink"/>
            <w:noProof/>
          </w:rPr>
          <w:t>2.4</w:t>
        </w:r>
        <w:r>
          <w:rPr>
            <w:rFonts w:asciiTheme="minorHAnsi" w:eastAsiaTheme="minorEastAsia" w:hAnsiTheme="minorHAnsi" w:cstheme="minorBidi"/>
            <w:noProof/>
            <w:sz w:val="22"/>
            <w:lang w:val="en-US" w:eastAsia="en-US" w:bidi="hi-IN"/>
          </w:rPr>
          <w:tab/>
        </w:r>
        <w:r w:rsidRPr="00E4636E">
          <w:rPr>
            <w:rStyle w:val="Hyperlink"/>
            <w:noProof/>
          </w:rPr>
          <w:t>Comparison of Techniques</w:t>
        </w:r>
        <w:r>
          <w:rPr>
            <w:noProof/>
            <w:webHidden/>
          </w:rPr>
          <w:tab/>
        </w:r>
        <w:r>
          <w:rPr>
            <w:noProof/>
            <w:webHidden/>
          </w:rPr>
          <w:fldChar w:fldCharType="begin"/>
        </w:r>
        <w:r>
          <w:rPr>
            <w:noProof/>
            <w:webHidden/>
          </w:rPr>
          <w:instrText xml:space="preserve"> PAGEREF _Toc48254521 \h </w:instrText>
        </w:r>
        <w:r>
          <w:rPr>
            <w:noProof/>
            <w:webHidden/>
          </w:rPr>
        </w:r>
        <w:r>
          <w:rPr>
            <w:noProof/>
            <w:webHidden/>
          </w:rPr>
          <w:fldChar w:fldCharType="separate"/>
        </w:r>
        <w:r>
          <w:rPr>
            <w:noProof/>
            <w:webHidden/>
          </w:rPr>
          <w:t>27</w:t>
        </w:r>
        <w:r>
          <w:rPr>
            <w:noProof/>
            <w:webHidden/>
          </w:rPr>
          <w:fldChar w:fldCharType="end"/>
        </w:r>
      </w:hyperlink>
    </w:p>
    <w:p w14:paraId="61733523" w14:textId="10A03054"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2" w:history="1">
        <w:r w:rsidRPr="00E4636E">
          <w:rPr>
            <w:rStyle w:val="Hyperlink"/>
            <w:noProof/>
          </w:rPr>
          <w:t>2.5</w:t>
        </w:r>
        <w:r>
          <w:rPr>
            <w:rFonts w:asciiTheme="minorHAnsi" w:eastAsiaTheme="minorEastAsia" w:hAnsiTheme="minorHAnsi" w:cstheme="minorBidi"/>
            <w:noProof/>
            <w:sz w:val="22"/>
            <w:lang w:val="en-US" w:eastAsia="en-US" w:bidi="hi-IN"/>
          </w:rPr>
          <w:tab/>
        </w:r>
        <w:r w:rsidRPr="00E4636E">
          <w:rPr>
            <w:rStyle w:val="Hyperlink"/>
            <w:noProof/>
          </w:rPr>
          <w:t>Discussion</w:t>
        </w:r>
        <w:r>
          <w:rPr>
            <w:noProof/>
            <w:webHidden/>
          </w:rPr>
          <w:tab/>
        </w:r>
        <w:r>
          <w:rPr>
            <w:noProof/>
            <w:webHidden/>
          </w:rPr>
          <w:fldChar w:fldCharType="begin"/>
        </w:r>
        <w:r>
          <w:rPr>
            <w:noProof/>
            <w:webHidden/>
          </w:rPr>
          <w:instrText xml:space="preserve"> PAGEREF _Toc48254522 \h </w:instrText>
        </w:r>
        <w:r>
          <w:rPr>
            <w:noProof/>
            <w:webHidden/>
          </w:rPr>
        </w:r>
        <w:r>
          <w:rPr>
            <w:noProof/>
            <w:webHidden/>
          </w:rPr>
          <w:fldChar w:fldCharType="separate"/>
        </w:r>
        <w:r>
          <w:rPr>
            <w:noProof/>
            <w:webHidden/>
          </w:rPr>
          <w:t>28</w:t>
        </w:r>
        <w:r>
          <w:rPr>
            <w:noProof/>
            <w:webHidden/>
          </w:rPr>
          <w:fldChar w:fldCharType="end"/>
        </w:r>
      </w:hyperlink>
    </w:p>
    <w:p w14:paraId="1BCA65D8" w14:textId="1524F48E"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3" w:history="1">
        <w:r w:rsidRPr="00E4636E">
          <w:rPr>
            <w:rStyle w:val="Hyperlink"/>
            <w:noProof/>
          </w:rPr>
          <w:t>2.6</w:t>
        </w:r>
        <w:r>
          <w:rPr>
            <w:rFonts w:asciiTheme="minorHAnsi" w:eastAsiaTheme="minorEastAsia" w:hAnsiTheme="minorHAnsi" w:cstheme="minorBidi"/>
            <w:noProof/>
            <w:sz w:val="22"/>
            <w:lang w:val="en-US" w:eastAsia="en-US" w:bidi="hi-IN"/>
          </w:rPr>
          <w:tab/>
        </w:r>
        <w:r w:rsidRPr="00E4636E">
          <w:rPr>
            <w:rStyle w:val="Hyperlink"/>
            <w:noProof/>
          </w:rPr>
          <w:t>Summary</w:t>
        </w:r>
        <w:r>
          <w:rPr>
            <w:noProof/>
            <w:webHidden/>
          </w:rPr>
          <w:tab/>
        </w:r>
        <w:r>
          <w:rPr>
            <w:noProof/>
            <w:webHidden/>
          </w:rPr>
          <w:fldChar w:fldCharType="begin"/>
        </w:r>
        <w:r>
          <w:rPr>
            <w:noProof/>
            <w:webHidden/>
          </w:rPr>
          <w:instrText xml:space="preserve"> PAGEREF _Toc48254523 \h </w:instrText>
        </w:r>
        <w:r>
          <w:rPr>
            <w:noProof/>
            <w:webHidden/>
          </w:rPr>
        </w:r>
        <w:r>
          <w:rPr>
            <w:noProof/>
            <w:webHidden/>
          </w:rPr>
          <w:fldChar w:fldCharType="separate"/>
        </w:r>
        <w:r>
          <w:rPr>
            <w:noProof/>
            <w:webHidden/>
          </w:rPr>
          <w:t>28</w:t>
        </w:r>
        <w:r>
          <w:rPr>
            <w:noProof/>
            <w:webHidden/>
          </w:rPr>
          <w:fldChar w:fldCharType="end"/>
        </w:r>
      </w:hyperlink>
    </w:p>
    <w:p w14:paraId="3EB1D90C" w14:textId="280A83A1" w:rsidR="006A1324" w:rsidRDefault="006A1324">
      <w:pPr>
        <w:pStyle w:val="TOC1"/>
        <w:tabs>
          <w:tab w:val="left" w:pos="480"/>
          <w:tab w:val="right" w:leader="dot" w:pos="9061"/>
        </w:tabs>
        <w:rPr>
          <w:rFonts w:asciiTheme="minorHAnsi" w:eastAsiaTheme="minorEastAsia" w:hAnsiTheme="minorHAnsi" w:cstheme="minorBidi"/>
          <w:noProof/>
          <w:sz w:val="22"/>
          <w:lang w:val="en-US" w:eastAsia="en-US" w:bidi="hi-IN"/>
        </w:rPr>
      </w:pPr>
      <w:hyperlink w:anchor="_Toc48254524" w:history="1">
        <w:r w:rsidRPr="00E4636E">
          <w:rPr>
            <w:rStyle w:val="Hyperlink"/>
            <w:noProof/>
          </w:rPr>
          <w:t>3.</w:t>
        </w:r>
        <w:r>
          <w:rPr>
            <w:rFonts w:asciiTheme="minorHAnsi" w:eastAsiaTheme="minorEastAsia" w:hAnsiTheme="minorHAnsi" w:cstheme="minorBidi"/>
            <w:noProof/>
            <w:sz w:val="22"/>
            <w:lang w:val="en-US" w:eastAsia="en-US" w:bidi="hi-IN"/>
          </w:rPr>
          <w:tab/>
        </w:r>
        <w:r w:rsidRPr="00E4636E">
          <w:rPr>
            <w:rStyle w:val="Hyperlink"/>
            <w:noProof/>
          </w:rPr>
          <w:t>CHAPTER 3: RESEARCH METHODOLOGY</w:t>
        </w:r>
        <w:r>
          <w:rPr>
            <w:noProof/>
            <w:webHidden/>
          </w:rPr>
          <w:tab/>
        </w:r>
        <w:r>
          <w:rPr>
            <w:noProof/>
            <w:webHidden/>
          </w:rPr>
          <w:fldChar w:fldCharType="begin"/>
        </w:r>
        <w:r>
          <w:rPr>
            <w:noProof/>
            <w:webHidden/>
          </w:rPr>
          <w:instrText xml:space="preserve"> PAGEREF _Toc48254524 \h </w:instrText>
        </w:r>
        <w:r>
          <w:rPr>
            <w:noProof/>
            <w:webHidden/>
          </w:rPr>
        </w:r>
        <w:r>
          <w:rPr>
            <w:noProof/>
            <w:webHidden/>
          </w:rPr>
          <w:fldChar w:fldCharType="separate"/>
        </w:r>
        <w:r>
          <w:rPr>
            <w:noProof/>
            <w:webHidden/>
          </w:rPr>
          <w:t>28</w:t>
        </w:r>
        <w:r>
          <w:rPr>
            <w:noProof/>
            <w:webHidden/>
          </w:rPr>
          <w:fldChar w:fldCharType="end"/>
        </w:r>
      </w:hyperlink>
    </w:p>
    <w:p w14:paraId="47E0896F" w14:textId="58B7D739"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5" w:history="1">
        <w:r w:rsidRPr="00E4636E">
          <w:rPr>
            <w:rStyle w:val="Hyperlink"/>
            <w:noProof/>
          </w:rPr>
          <w:t>3.1</w:t>
        </w:r>
        <w:r>
          <w:rPr>
            <w:rFonts w:asciiTheme="minorHAnsi" w:eastAsiaTheme="minorEastAsia" w:hAnsiTheme="minorHAnsi" w:cstheme="minorBidi"/>
            <w:noProof/>
            <w:sz w:val="22"/>
            <w:lang w:val="en-US" w:eastAsia="en-US" w:bidi="hi-IN"/>
          </w:rPr>
          <w:tab/>
        </w:r>
        <w:r w:rsidRPr="00E4636E">
          <w:rPr>
            <w:rStyle w:val="Hyperlink"/>
            <w:noProof/>
          </w:rPr>
          <w:t>Introduction</w:t>
        </w:r>
        <w:r>
          <w:rPr>
            <w:noProof/>
            <w:webHidden/>
          </w:rPr>
          <w:tab/>
        </w:r>
        <w:r>
          <w:rPr>
            <w:noProof/>
            <w:webHidden/>
          </w:rPr>
          <w:fldChar w:fldCharType="begin"/>
        </w:r>
        <w:r>
          <w:rPr>
            <w:noProof/>
            <w:webHidden/>
          </w:rPr>
          <w:instrText xml:space="preserve"> PAGEREF _Toc48254525 \h </w:instrText>
        </w:r>
        <w:r>
          <w:rPr>
            <w:noProof/>
            <w:webHidden/>
          </w:rPr>
        </w:r>
        <w:r>
          <w:rPr>
            <w:noProof/>
            <w:webHidden/>
          </w:rPr>
          <w:fldChar w:fldCharType="separate"/>
        </w:r>
        <w:r>
          <w:rPr>
            <w:noProof/>
            <w:webHidden/>
          </w:rPr>
          <w:t>28</w:t>
        </w:r>
        <w:r>
          <w:rPr>
            <w:noProof/>
            <w:webHidden/>
          </w:rPr>
          <w:fldChar w:fldCharType="end"/>
        </w:r>
      </w:hyperlink>
    </w:p>
    <w:p w14:paraId="0C054CA1" w14:textId="02DA9470"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6" w:history="1">
        <w:r w:rsidRPr="00E4636E">
          <w:rPr>
            <w:rStyle w:val="Hyperlink"/>
            <w:noProof/>
          </w:rPr>
          <w:t>3.2</w:t>
        </w:r>
        <w:r>
          <w:rPr>
            <w:rFonts w:asciiTheme="minorHAnsi" w:eastAsiaTheme="minorEastAsia" w:hAnsiTheme="minorHAnsi" w:cstheme="minorBidi"/>
            <w:noProof/>
            <w:sz w:val="22"/>
            <w:lang w:val="en-US" w:eastAsia="en-US" w:bidi="hi-IN"/>
          </w:rPr>
          <w:tab/>
        </w:r>
        <w:r w:rsidRPr="00E4636E">
          <w:rPr>
            <w:rStyle w:val="Hyperlink"/>
            <w:noProof/>
          </w:rPr>
          <w:t>Methodology</w:t>
        </w:r>
        <w:r>
          <w:rPr>
            <w:noProof/>
            <w:webHidden/>
          </w:rPr>
          <w:tab/>
        </w:r>
        <w:r>
          <w:rPr>
            <w:noProof/>
            <w:webHidden/>
          </w:rPr>
          <w:fldChar w:fldCharType="begin"/>
        </w:r>
        <w:r>
          <w:rPr>
            <w:noProof/>
            <w:webHidden/>
          </w:rPr>
          <w:instrText xml:space="preserve"> PAGEREF _Toc48254526 \h </w:instrText>
        </w:r>
        <w:r>
          <w:rPr>
            <w:noProof/>
            <w:webHidden/>
          </w:rPr>
        </w:r>
        <w:r>
          <w:rPr>
            <w:noProof/>
            <w:webHidden/>
          </w:rPr>
          <w:fldChar w:fldCharType="separate"/>
        </w:r>
        <w:r>
          <w:rPr>
            <w:noProof/>
            <w:webHidden/>
          </w:rPr>
          <w:t>28</w:t>
        </w:r>
        <w:r>
          <w:rPr>
            <w:noProof/>
            <w:webHidden/>
          </w:rPr>
          <w:fldChar w:fldCharType="end"/>
        </w:r>
      </w:hyperlink>
    </w:p>
    <w:p w14:paraId="42598625" w14:textId="17637A80"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7" w:history="1">
        <w:r w:rsidRPr="00E4636E">
          <w:rPr>
            <w:rStyle w:val="Hyperlink"/>
            <w:noProof/>
          </w:rPr>
          <w:t>3.3</w:t>
        </w:r>
        <w:r>
          <w:rPr>
            <w:rFonts w:asciiTheme="minorHAnsi" w:eastAsiaTheme="minorEastAsia" w:hAnsiTheme="minorHAnsi" w:cstheme="minorBidi"/>
            <w:noProof/>
            <w:sz w:val="22"/>
            <w:lang w:val="en-US" w:eastAsia="en-US" w:bidi="hi-IN"/>
          </w:rPr>
          <w:tab/>
        </w:r>
        <w:r w:rsidRPr="00E4636E">
          <w:rPr>
            <w:rStyle w:val="Hyperlink"/>
            <w:noProof/>
          </w:rPr>
          <w:t>Logical flow of the system</w:t>
        </w:r>
        <w:r>
          <w:rPr>
            <w:noProof/>
            <w:webHidden/>
          </w:rPr>
          <w:tab/>
        </w:r>
        <w:r>
          <w:rPr>
            <w:noProof/>
            <w:webHidden/>
          </w:rPr>
          <w:fldChar w:fldCharType="begin"/>
        </w:r>
        <w:r>
          <w:rPr>
            <w:noProof/>
            <w:webHidden/>
          </w:rPr>
          <w:instrText xml:space="preserve"> PAGEREF _Toc48254527 \h </w:instrText>
        </w:r>
        <w:r>
          <w:rPr>
            <w:noProof/>
            <w:webHidden/>
          </w:rPr>
        </w:r>
        <w:r>
          <w:rPr>
            <w:noProof/>
            <w:webHidden/>
          </w:rPr>
          <w:fldChar w:fldCharType="separate"/>
        </w:r>
        <w:r>
          <w:rPr>
            <w:noProof/>
            <w:webHidden/>
          </w:rPr>
          <w:t>28</w:t>
        </w:r>
        <w:r>
          <w:rPr>
            <w:noProof/>
            <w:webHidden/>
          </w:rPr>
          <w:fldChar w:fldCharType="end"/>
        </w:r>
      </w:hyperlink>
    </w:p>
    <w:p w14:paraId="7F7C021E" w14:textId="71FDBEF8"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8" w:history="1">
        <w:r w:rsidRPr="00E4636E">
          <w:rPr>
            <w:rStyle w:val="Hyperlink"/>
            <w:noProof/>
          </w:rPr>
          <w:t>3.4</w:t>
        </w:r>
        <w:r>
          <w:rPr>
            <w:rFonts w:asciiTheme="minorHAnsi" w:eastAsiaTheme="minorEastAsia" w:hAnsiTheme="minorHAnsi" w:cstheme="minorBidi"/>
            <w:noProof/>
            <w:sz w:val="22"/>
            <w:lang w:val="en-US" w:eastAsia="en-US" w:bidi="hi-IN"/>
          </w:rPr>
          <w:tab/>
        </w:r>
        <w:r w:rsidRPr="00E4636E">
          <w:rPr>
            <w:rStyle w:val="Hyperlink"/>
            <w:noProof/>
          </w:rPr>
          <w:t>Item based collaborative filtering</w:t>
        </w:r>
        <w:r>
          <w:rPr>
            <w:noProof/>
            <w:webHidden/>
          </w:rPr>
          <w:tab/>
        </w:r>
        <w:r>
          <w:rPr>
            <w:noProof/>
            <w:webHidden/>
          </w:rPr>
          <w:fldChar w:fldCharType="begin"/>
        </w:r>
        <w:r>
          <w:rPr>
            <w:noProof/>
            <w:webHidden/>
          </w:rPr>
          <w:instrText xml:space="preserve"> PAGEREF _Toc48254528 \h </w:instrText>
        </w:r>
        <w:r>
          <w:rPr>
            <w:noProof/>
            <w:webHidden/>
          </w:rPr>
        </w:r>
        <w:r>
          <w:rPr>
            <w:noProof/>
            <w:webHidden/>
          </w:rPr>
          <w:fldChar w:fldCharType="separate"/>
        </w:r>
        <w:r>
          <w:rPr>
            <w:noProof/>
            <w:webHidden/>
          </w:rPr>
          <w:t>28</w:t>
        </w:r>
        <w:r>
          <w:rPr>
            <w:noProof/>
            <w:webHidden/>
          </w:rPr>
          <w:fldChar w:fldCharType="end"/>
        </w:r>
      </w:hyperlink>
    </w:p>
    <w:p w14:paraId="536A4071" w14:textId="0A6FC59E"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29" w:history="1">
        <w:r w:rsidRPr="00E4636E">
          <w:rPr>
            <w:rStyle w:val="Hyperlink"/>
            <w:noProof/>
          </w:rPr>
          <w:t>3.5</w:t>
        </w:r>
        <w:r>
          <w:rPr>
            <w:rFonts w:asciiTheme="minorHAnsi" w:eastAsiaTheme="minorEastAsia" w:hAnsiTheme="minorHAnsi" w:cstheme="minorBidi"/>
            <w:noProof/>
            <w:sz w:val="22"/>
            <w:lang w:val="en-US" w:eastAsia="en-US" w:bidi="hi-IN"/>
          </w:rPr>
          <w:tab/>
        </w:r>
        <w:r w:rsidRPr="00E4636E">
          <w:rPr>
            <w:rStyle w:val="Hyperlink"/>
            <w:noProof/>
          </w:rPr>
          <w:t>Rating Prediction Computation</w:t>
        </w:r>
        <w:r>
          <w:rPr>
            <w:noProof/>
            <w:webHidden/>
          </w:rPr>
          <w:tab/>
        </w:r>
        <w:r>
          <w:rPr>
            <w:noProof/>
            <w:webHidden/>
          </w:rPr>
          <w:fldChar w:fldCharType="begin"/>
        </w:r>
        <w:r>
          <w:rPr>
            <w:noProof/>
            <w:webHidden/>
          </w:rPr>
          <w:instrText xml:space="preserve"> PAGEREF _Toc48254529 \h </w:instrText>
        </w:r>
        <w:r>
          <w:rPr>
            <w:noProof/>
            <w:webHidden/>
          </w:rPr>
        </w:r>
        <w:r>
          <w:rPr>
            <w:noProof/>
            <w:webHidden/>
          </w:rPr>
          <w:fldChar w:fldCharType="separate"/>
        </w:r>
        <w:r>
          <w:rPr>
            <w:noProof/>
            <w:webHidden/>
          </w:rPr>
          <w:t>28</w:t>
        </w:r>
        <w:r>
          <w:rPr>
            <w:noProof/>
            <w:webHidden/>
          </w:rPr>
          <w:fldChar w:fldCharType="end"/>
        </w:r>
      </w:hyperlink>
    </w:p>
    <w:p w14:paraId="2E371F85" w14:textId="160FC69E"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30" w:history="1">
        <w:r w:rsidRPr="00E4636E">
          <w:rPr>
            <w:rStyle w:val="Hyperlink"/>
            <w:noProof/>
          </w:rPr>
          <w:t>3.6</w:t>
        </w:r>
        <w:r>
          <w:rPr>
            <w:rFonts w:asciiTheme="minorHAnsi" w:eastAsiaTheme="minorEastAsia" w:hAnsiTheme="minorHAnsi" w:cstheme="minorBidi"/>
            <w:noProof/>
            <w:sz w:val="22"/>
            <w:lang w:val="en-US" w:eastAsia="en-US" w:bidi="hi-IN"/>
          </w:rPr>
          <w:tab/>
        </w:r>
        <w:r w:rsidRPr="00E4636E">
          <w:rPr>
            <w:rStyle w:val="Hyperlink"/>
            <w:noProof/>
          </w:rPr>
          <w:t>Generating Recommendation</w:t>
        </w:r>
        <w:r>
          <w:rPr>
            <w:noProof/>
            <w:webHidden/>
          </w:rPr>
          <w:tab/>
        </w:r>
        <w:r>
          <w:rPr>
            <w:noProof/>
            <w:webHidden/>
          </w:rPr>
          <w:fldChar w:fldCharType="begin"/>
        </w:r>
        <w:r>
          <w:rPr>
            <w:noProof/>
            <w:webHidden/>
          </w:rPr>
          <w:instrText xml:space="preserve"> PAGEREF _Toc48254530 \h </w:instrText>
        </w:r>
        <w:r>
          <w:rPr>
            <w:noProof/>
            <w:webHidden/>
          </w:rPr>
        </w:r>
        <w:r>
          <w:rPr>
            <w:noProof/>
            <w:webHidden/>
          </w:rPr>
          <w:fldChar w:fldCharType="separate"/>
        </w:r>
        <w:r>
          <w:rPr>
            <w:noProof/>
            <w:webHidden/>
          </w:rPr>
          <w:t>28</w:t>
        </w:r>
        <w:r>
          <w:rPr>
            <w:noProof/>
            <w:webHidden/>
          </w:rPr>
          <w:fldChar w:fldCharType="end"/>
        </w:r>
      </w:hyperlink>
    </w:p>
    <w:p w14:paraId="13C0FD72" w14:textId="5C079F6C"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31" w:history="1">
        <w:r w:rsidRPr="00E4636E">
          <w:rPr>
            <w:rStyle w:val="Hyperlink"/>
            <w:noProof/>
          </w:rPr>
          <w:t>3.7</w:t>
        </w:r>
        <w:r>
          <w:rPr>
            <w:rFonts w:asciiTheme="minorHAnsi" w:eastAsiaTheme="minorEastAsia" w:hAnsiTheme="minorHAnsi" w:cstheme="minorBidi"/>
            <w:noProof/>
            <w:sz w:val="22"/>
            <w:lang w:val="en-US" w:eastAsia="en-US" w:bidi="hi-IN"/>
          </w:rPr>
          <w:tab/>
        </w:r>
        <w:r w:rsidRPr="00E4636E">
          <w:rPr>
            <w:rStyle w:val="Hyperlink"/>
            <w:noProof/>
          </w:rPr>
          <w:t>Tools</w:t>
        </w:r>
        <w:r>
          <w:rPr>
            <w:noProof/>
            <w:webHidden/>
          </w:rPr>
          <w:tab/>
        </w:r>
        <w:r>
          <w:rPr>
            <w:noProof/>
            <w:webHidden/>
          </w:rPr>
          <w:fldChar w:fldCharType="begin"/>
        </w:r>
        <w:r>
          <w:rPr>
            <w:noProof/>
            <w:webHidden/>
          </w:rPr>
          <w:instrText xml:space="preserve"> PAGEREF _Toc48254531 \h </w:instrText>
        </w:r>
        <w:r>
          <w:rPr>
            <w:noProof/>
            <w:webHidden/>
          </w:rPr>
        </w:r>
        <w:r>
          <w:rPr>
            <w:noProof/>
            <w:webHidden/>
          </w:rPr>
          <w:fldChar w:fldCharType="separate"/>
        </w:r>
        <w:r>
          <w:rPr>
            <w:noProof/>
            <w:webHidden/>
          </w:rPr>
          <w:t>28</w:t>
        </w:r>
        <w:r>
          <w:rPr>
            <w:noProof/>
            <w:webHidden/>
          </w:rPr>
          <w:fldChar w:fldCharType="end"/>
        </w:r>
      </w:hyperlink>
    </w:p>
    <w:p w14:paraId="6DC7C6DE" w14:textId="26CE2DD2" w:rsidR="006A1324" w:rsidRDefault="006A1324">
      <w:pPr>
        <w:pStyle w:val="TOC2"/>
        <w:tabs>
          <w:tab w:val="left" w:pos="880"/>
          <w:tab w:val="right" w:leader="dot" w:pos="9061"/>
        </w:tabs>
        <w:rPr>
          <w:rFonts w:asciiTheme="minorHAnsi" w:eastAsiaTheme="minorEastAsia" w:hAnsiTheme="minorHAnsi" w:cstheme="minorBidi"/>
          <w:noProof/>
          <w:sz w:val="22"/>
          <w:lang w:val="en-US" w:eastAsia="en-US" w:bidi="hi-IN"/>
        </w:rPr>
      </w:pPr>
      <w:hyperlink w:anchor="_Toc48254532" w:history="1">
        <w:r w:rsidRPr="00E4636E">
          <w:rPr>
            <w:rStyle w:val="Hyperlink"/>
            <w:noProof/>
          </w:rPr>
          <w:t>3.8</w:t>
        </w:r>
        <w:r>
          <w:rPr>
            <w:rFonts w:asciiTheme="minorHAnsi" w:eastAsiaTheme="minorEastAsia" w:hAnsiTheme="minorHAnsi" w:cstheme="minorBidi"/>
            <w:noProof/>
            <w:sz w:val="22"/>
            <w:lang w:val="en-US" w:eastAsia="en-US" w:bidi="hi-IN"/>
          </w:rPr>
          <w:tab/>
        </w:r>
        <w:r w:rsidRPr="00E4636E">
          <w:rPr>
            <w:rStyle w:val="Hyperlink"/>
            <w:noProof/>
          </w:rPr>
          <w:t>Summary</w:t>
        </w:r>
        <w:r>
          <w:rPr>
            <w:noProof/>
            <w:webHidden/>
          </w:rPr>
          <w:tab/>
        </w:r>
        <w:r>
          <w:rPr>
            <w:noProof/>
            <w:webHidden/>
          </w:rPr>
          <w:fldChar w:fldCharType="begin"/>
        </w:r>
        <w:r>
          <w:rPr>
            <w:noProof/>
            <w:webHidden/>
          </w:rPr>
          <w:instrText xml:space="preserve"> PAGEREF _Toc48254532 \h </w:instrText>
        </w:r>
        <w:r>
          <w:rPr>
            <w:noProof/>
            <w:webHidden/>
          </w:rPr>
        </w:r>
        <w:r>
          <w:rPr>
            <w:noProof/>
            <w:webHidden/>
          </w:rPr>
          <w:fldChar w:fldCharType="separate"/>
        </w:r>
        <w:r>
          <w:rPr>
            <w:noProof/>
            <w:webHidden/>
          </w:rPr>
          <w:t>28</w:t>
        </w:r>
        <w:r>
          <w:rPr>
            <w:noProof/>
            <w:webHidden/>
          </w:rPr>
          <w:fldChar w:fldCharType="end"/>
        </w:r>
      </w:hyperlink>
    </w:p>
    <w:p w14:paraId="2425254A" w14:textId="5B147FFD" w:rsidR="006A1324" w:rsidRDefault="006A1324">
      <w:pPr>
        <w:pStyle w:val="TOC1"/>
        <w:tabs>
          <w:tab w:val="right" w:leader="dot" w:pos="9061"/>
        </w:tabs>
        <w:rPr>
          <w:rFonts w:asciiTheme="minorHAnsi" w:eastAsiaTheme="minorEastAsia" w:hAnsiTheme="minorHAnsi" w:cstheme="minorBidi"/>
          <w:noProof/>
          <w:sz w:val="22"/>
          <w:lang w:val="en-US" w:eastAsia="en-US" w:bidi="hi-IN"/>
        </w:rPr>
      </w:pPr>
      <w:hyperlink w:anchor="_Toc48254533" w:history="1">
        <w:r w:rsidRPr="00E4636E">
          <w:rPr>
            <w:rStyle w:val="Hyperlink"/>
            <w:noProof/>
          </w:rPr>
          <w:t>REFERENCES</w:t>
        </w:r>
        <w:r>
          <w:rPr>
            <w:noProof/>
            <w:webHidden/>
          </w:rPr>
          <w:tab/>
        </w:r>
        <w:r>
          <w:rPr>
            <w:noProof/>
            <w:webHidden/>
          </w:rPr>
          <w:fldChar w:fldCharType="begin"/>
        </w:r>
        <w:r>
          <w:rPr>
            <w:noProof/>
            <w:webHidden/>
          </w:rPr>
          <w:instrText xml:space="preserve"> PAGEREF _Toc48254533 \h </w:instrText>
        </w:r>
        <w:r>
          <w:rPr>
            <w:noProof/>
            <w:webHidden/>
          </w:rPr>
        </w:r>
        <w:r>
          <w:rPr>
            <w:noProof/>
            <w:webHidden/>
          </w:rPr>
          <w:fldChar w:fldCharType="separate"/>
        </w:r>
        <w:r>
          <w:rPr>
            <w:noProof/>
            <w:webHidden/>
          </w:rPr>
          <w:t>29</w:t>
        </w:r>
        <w:r>
          <w:rPr>
            <w:noProof/>
            <w:webHidden/>
          </w:rPr>
          <w:fldChar w:fldCharType="end"/>
        </w:r>
      </w:hyperlink>
    </w:p>
    <w:p w14:paraId="40145E6D" w14:textId="2E5964E0" w:rsidR="006A1324" w:rsidRDefault="006A1324">
      <w:pPr>
        <w:pStyle w:val="TOC1"/>
        <w:tabs>
          <w:tab w:val="right" w:leader="dot" w:pos="9061"/>
        </w:tabs>
        <w:rPr>
          <w:rFonts w:asciiTheme="minorHAnsi" w:eastAsiaTheme="minorEastAsia" w:hAnsiTheme="minorHAnsi" w:cstheme="minorBidi"/>
          <w:noProof/>
          <w:sz w:val="22"/>
          <w:lang w:val="en-US" w:eastAsia="en-US" w:bidi="hi-IN"/>
        </w:rPr>
      </w:pPr>
      <w:hyperlink w:anchor="_Toc48254534" w:history="1">
        <w:r w:rsidRPr="00E4636E">
          <w:rPr>
            <w:rStyle w:val="Hyperlink"/>
            <w:noProof/>
          </w:rPr>
          <w:t>APPENDIX A: RESEARCH PLAN</w:t>
        </w:r>
        <w:r>
          <w:rPr>
            <w:noProof/>
            <w:webHidden/>
          </w:rPr>
          <w:tab/>
        </w:r>
        <w:r>
          <w:rPr>
            <w:noProof/>
            <w:webHidden/>
          </w:rPr>
          <w:fldChar w:fldCharType="begin"/>
        </w:r>
        <w:r>
          <w:rPr>
            <w:noProof/>
            <w:webHidden/>
          </w:rPr>
          <w:instrText xml:space="preserve"> PAGEREF _Toc48254534 \h </w:instrText>
        </w:r>
        <w:r>
          <w:rPr>
            <w:noProof/>
            <w:webHidden/>
          </w:rPr>
        </w:r>
        <w:r>
          <w:rPr>
            <w:noProof/>
            <w:webHidden/>
          </w:rPr>
          <w:fldChar w:fldCharType="separate"/>
        </w:r>
        <w:r>
          <w:rPr>
            <w:noProof/>
            <w:webHidden/>
          </w:rPr>
          <w:t>30</w:t>
        </w:r>
        <w:r>
          <w:rPr>
            <w:noProof/>
            <w:webHidden/>
          </w:rPr>
          <w:fldChar w:fldCharType="end"/>
        </w:r>
      </w:hyperlink>
    </w:p>
    <w:p w14:paraId="68774D91" w14:textId="5EEC5903" w:rsidR="006A1324" w:rsidRDefault="006A1324">
      <w:pPr>
        <w:pStyle w:val="TOC1"/>
        <w:tabs>
          <w:tab w:val="right" w:leader="dot" w:pos="9061"/>
        </w:tabs>
        <w:rPr>
          <w:rFonts w:asciiTheme="minorHAnsi" w:eastAsiaTheme="minorEastAsia" w:hAnsiTheme="minorHAnsi" w:cstheme="minorBidi"/>
          <w:noProof/>
          <w:sz w:val="22"/>
          <w:lang w:val="en-US" w:eastAsia="en-US" w:bidi="hi-IN"/>
        </w:rPr>
      </w:pPr>
      <w:hyperlink w:anchor="_Toc48254535" w:history="1">
        <w:r w:rsidRPr="00E4636E">
          <w:rPr>
            <w:rStyle w:val="Hyperlink"/>
            <w:noProof/>
          </w:rPr>
          <w:t>APPENDIX B: RESEARCH PROPOSAL</w:t>
        </w:r>
        <w:r>
          <w:rPr>
            <w:noProof/>
            <w:webHidden/>
          </w:rPr>
          <w:tab/>
        </w:r>
        <w:r>
          <w:rPr>
            <w:noProof/>
            <w:webHidden/>
          </w:rPr>
          <w:fldChar w:fldCharType="begin"/>
        </w:r>
        <w:r>
          <w:rPr>
            <w:noProof/>
            <w:webHidden/>
          </w:rPr>
          <w:instrText xml:space="preserve"> PAGEREF _Toc48254535 \h </w:instrText>
        </w:r>
        <w:r>
          <w:rPr>
            <w:noProof/>
            <w:webHidden/>
          </w:rPr>
        </w:r>
        <w:r>
          <w:rPr>
            <w:noProof/>
            <w:webHidden/>
          </w:rPr>
          <w:fldChar w:fldCharType="separate"/>
        </w:r>
        <w:r>
          <w:rPr>
            <w:noProof/>
            <w:webHidden/>
          </w:rPr>
          <w:t>31</w:t>
        </w:r>
        <w:r>
          <w:rPr>
            <w:noProof/>
            <w:webHidden/>
          </w:rPr>
          <w:fldChar w:fldCharType="end"/>
        </w:r>
      </w:hyperlink>
    </w:p>
    <w:p w14:paraId="43E7A8F0" w14:textId="41693FC4" w:rsidR="006A1324" w:rsidRDefault="006A1324">
      <w:pPr>
        <w:pStyle w:val="TOC1"/>
        <w:tabs>
          <w:tab w:val="right" w:leader="dot" w:pos="9061"/>
        </w:tabs>
        <w:rPr>
          <w:rFonts w:asciiTheme="minorHAnsi" w:eastAsiaTheme="minorEastAsia" w:hAnsiTheme="minorHAnsi" w:cstheme="minorBidi"/>
          <w:noProof/>
          <w:sz w:val="22"/>
          <w:lang w:val="en-US" w:eastAsia="en-US" w:bidi="hi-IN"/>
        </w:rPr>
      </w:pPr>
      <w:hyperlink w:anchor="_Toc48254536" w:history="1">
        <w:r w:rsidRPr="00E4636E">
          <w:rPr>
            <w:rStyle w:val="Hyperlink"/>
            <w:noProof/>
            <w:lang w:val="en-US"/>
          </w:rPr>
          <w:t>APPENDIX C: ETHICS FORMS</w:t>
        </w:r>
        <w:r>
          <w:rPr>
            <w:noProof/>
            <w:webHidden/>
          </w:rPr>
          <w:tab/>
        </w:r>
        <w:r>
          <w:rPr>
            <w:noProof/>
            <w:webHidden/>
          </w:rPr>
          <w:fldChar w:fldCharType="begin"/>
        </w:r>
        <w:r>
          <w:rPr>
            <w:noProof/>
            <w:webHidden/>
          </w:rPr>
          <w:instrText xml:space="preserve"> PAGEREF _Toc48254536 \h </w:instrText>
        </w:r>
        <w:r>
          <w:rPr>
            <w:noProof/>
            <w:webHidden/>
          </w:rPr>
        </w:r>
        <w:r>
          <w:rPr>
            <w:noProof/>
            <w:webHidden/>
          </w:rPr>
          <w:fldChar w:fldCharType="separate"/>
        </w:r>
        <w:r>
          <w:rPr>
            <w:noProof/>
            <w:webHidden/>
          </w:rPr>
          <w:t>57</w:t>
        </w:r>
        <w:r>
          <w:rPr>
            <w:noProof/>
            <w:webHidden/>
          </w:rPr>
          <w:fldChar w:fldCharType="end"/>
        </w:r>
      </w:hyperlink>
    </w:p>
    <w:p w14:paraId="3562F116" w14:textId="2948E34B" w:rsidR="00463161" w:rsidRPr="006A1324" w:rsidRDefault="00516CC0" w:rsidP="006A1324">
      <w:pPr>
        <w:pStyle w:val="Heading1"/>
        <w:numPr>
          <w:ilvl w:val="0"/>
          <w:numId w:val="0"/>
        </w:numPr>
        <w:ind w:left="363" w:hanging="360"/>
      </w:pPr>
      <w:r>
        <w:lastRenderedPageBreak/>
        <w:fldChar w:fldCharType="end"/>
      </w:r>
      <w:bookmarkStart w:id="3" w:name="_Toc48254507"/>
      <w:r w:rsidR="00463161">
        <w:t>LIST OF FIGURES</w:t>
      </w:r>
      <w:bookmarkEnd w:id="3"/>
    </w:p>
    <w:p w14:paraId="09571C3B" w14:textId="3445D2B4" w:rsidR="00B6134D" w:rsidRDefault="00B6134D">
      <w:pPr>
        <w:pStyle w:val="TableofFigures"/>
        <w:tabs>
          <w:tab w:val="right" w:leader="dot" w:pos="9061"/>
        </w:tabs>
        <w:rPr>
          <w:rFonts w:asciiTheme="minorHAnsi" w:eastAsiaTheme="minorEastAsia" w:hAnsiTheme="minorHAnsi" w:cstheme="minorBidi"/>
          <w:noProof/>
          <w:sz w:val="22"/>
          <w:lang w:val="en-US" w:eastAsia="en-US" w:bidi="hi-IN"/>
        </w:rPr>
      </w:pPr>
      <w:r>
        <w:fldChar w:fldCharType="begin"/>
      </w:r>
      <w:r>
        <w:instrText xml:space="preserve"> TOC \h \z \c "Figure" </w:instrText>
      </w:r>
      <w:r>
        <w:fldChar w:fldCharType="separate"/>
      </w:r>
      <w:hyperlink w:anchor="_Toc48136472" w:history="1">
        <w:r w:rsidRPr="00F75F3A">
          <w:rPr>
            <w:rStyle w:val="Hyperlink"/>
            <w:noProof/>
          </w:rPr>
          <w:t>Figure 1</w:t>
        </w:r>
        <w:r w:rsidRPr="00F75F3A">
          <w:rPr>
            <w:rStyle w:val="Hyperlink"/>
            <w:noProof/>
            <w:lang w:val="en-US"/>
          </w:rPr>
          <w:t>: Evolution of Hinglish</w:t>
        </w:r>
        <w:r>
          <w:rPr>
            <w:noProof/>
            <w:webHidden/>
          </w:rPr>
          <w:tab/>
        </w:r>
        <w:r>
          <w:rPr>
            <w:noProof/>
            <w:webHidden/>
          </w:rPr>
          <w:fldChar w:fldCharType="begin"/>
        </w:r>
        <w:r>
          <w:rPr>
            <w:noProof/>
            <w:webHidden/>
          </w:rPr>
          <w:instrText xml:space="preserve"> PAGEREF _Toc48136472 \h </w:instrText>
        </w:r>
        <w:r>
          <w:rPr>
            <w:noProof/>
            <w:webHidden/>
          </w:rPr>
        </w:r>
        <w:r>
          <w:rPr>
            <w:noProof/>
            <w:webHidden/>
          </w:rPr>
          <w:fldChar w:fldCharType="separate"/>
        </w:r>
        <w:r>
          <w:rPr>
            <w:noProof/>
            <w:webHidden/>
          </w:rPr>
          <w:t>15</w:t>
        </w:r>
        <w:r>
          <w:rPr>
            <w:noProof/>
            <w:webHidden/>
          </w:rPr>
          <w:fldChar w:fldCharType="end"/>
        </w:r>
      </w:hyperlink>
    </w:p>
    <w:p w14:paraId="6DE2C811" w14:textId="57237799" w:rsidR="00B6134D" w:rsidRDefault="001E486E">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3" w:history="1">
        <w:r w:rsidR="00B6134D" w:rsidRPr="00F75F3A">
          <w:rPr>
            <w:rStyle w:val="Hyperlink"/>
            <w:noProof/>
          </w:rPr>
          <w:t>Figure 2: Sarcasm &amp; Satire Relationship</w:t>
        </w:r>
        <w:r w:rsidR="00B6134D">
          <w:rPr>
            <w:noProof/>
            <w:webHidden/>
          </w:rPr>
          <w:tab/>
        </w:r>
        <w:r w:rsidR="00B6134D">
          <w:rPr>
            <w:noProof/>
            <w:webHidden/>
          </w:rPr>
          <w:fldChar w:fldCharType="begin"/>
        </w:r>
        <w:r w:rsidR="00B6134D">
          <w:rPr>
            <w:noProof/>
            <w:webHidden/>
          </w:rPr>
          <w:instrText xml:space="preserve"> PAGEREF _Toc48136473 \h </w:instrText>
        </w:r>
        <w:r w:rsidR="00B6134D">
          <w:rPr>
            <w:noProof/>
            <w:webHidden/>
          </w:rPr>
        </w:r>
        <w:r w:rsidR="00B6134D">
          <w:rPr>
            <w:noProof/>
            <w:webHidden/>
          </w:rPr>
          <w:fldChar w:fldCharType="separate"/>
        </w:r>
        <w:r w:rsidR="00B6134D">
          <w:rPr>
            <w:noProof/>
            <w:webHidden/>
          </w:rPr>
          <w:t>16</w:t>
        </w:r>
        <w:r w:rsidR="00B6134D">
          <w:rPr>
            <w:noProof/>
            <w:webHidden/>
          </w:rPr>
          <w:fldChar w:fldCharType="end"/>
        </w:r>
      </w:hyperlink>
    </w:p>
    <w:p w14:paraId="30221CB4" w14:textId="5B5C3780" w:rsidR="00B6134D" w:rsidRDefault="001E486E">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4" w:history="1">
        <w:r w:rsidR="00B6134D" w:rsidRPr="00F75F3A">
          <w:rPr>
            <w:rStyle w:val="Hyperlink"/>
            <w:noProof/>
          </w:rPr>
          <w:t>Figure 3</w:t>
        </w:r>
        <w:r w:rsidR="00B6134D" w:rsidRPr="00F75F3A">
          <w:rPr>
            <w:rStyle w:val="Hyperlink"/>
            <w:noProof/>
            <w:lang w:val="en-US"/>
          </w:rPr>
          <w:t>: Overall Approach</w:t>
        </w:r>
        <w:r w:rsidR="00B6134D">
          <w:rPr>
            <w:noProof/>
            <w:webHidden/>
          </w:rPr>
          <w:tab/>
        </w:r>
        <w:r w:rsidR="00B6134D">
          <w:rPr>
            <w:noProof/>
            <w:webHidden/>
          </w:rPr>
          <w:fldChar w:fldCharType="begin"/>
        </w:r>
        <w:r w:rsidR="00B6134D">
          <w:rPr>
            <w:noProof/>
            <w:webHidden/>
          </w:rPr>
          <w:instrText xml:space="preserve"> PAGEREF _Toc48136474 \h </w:instrText>
        </w:r>
        <w:r w:rsidR="00B6134D">
          <w:rPr>
            <w:noProof/>
            <w:webHidden/>
          </w:rPr>
        </w:r>
        <w:r w:rsidR="00B6134D">
          <w:rPr>
            <w:noProof/>
            <w:webHidden/>
          </w:rPr>
          <w:fldChar w:fldCharType="separate"/>
        </w:r>
        <w:r w:rsidR="00B6134D">
          <w:rPr>
            <w:noProof/>
            <w:webHidden/>
          </w:rPr>
          <w:t>34</w:t>
        </w:r>
        <w:r w:rsidR="00B6134D">
          <w:rPr>
            <w:noProof/>
            <w:webHidden/>
          </w:rPr>
          <w:fldChar w:fldCharType="end"/>
        </w:r>
      </w:hyperlink>
    </w:p>
    <w:p w14:paraId="27B3E7DB" w14:textId="7F770B34" w:rsidR="00B6134D" w:rsidRDefault="001E486E">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5" w:history="1">
        <w:r w:rsidR="00B6134D" w:rsidRPr="00F75F3A">
          <w:rPr>
            <w:rStyle w:val="Hyperlink"/>
            <w:noProof/>
          </w:rPr>
          <w:t>Figure 4</w:t>
        </w:r>
        <w:r w:rsidR="00B6134D" w:rsidRPr="00F75F3A">
          <w:rPr>
            <w:rStyle w:val="Hyperlink"/>
            <w:noProof/>
            <w:lang w:val="en-US"/>
          </w:rPr>
          <w:t>: Steps to Creating Dataset</w:t>
        </w:r>
        <w:r w:rsidR="00B6134D">
          <w:rPr>
            <w:noProof/>
            <w:webHidden/>
          </w:rPr>
          <w:tab/>
        </w:r>
        <w:r w:rsidR="00B6134D">
          <w:rPr>
            <w:noProof/>
            <w:webHidden/>
          </w:rPr>
          <w:fldChar w:fldCharType="begin"/>
        </w:r>
        <w:r w:rsidR="00B6134D">
          <w:rPr>
            <w:noProof/>
            <w:webHidden/>
          </w:rPr>
          <w:instrText xml:space="preserve"> PAGEREF _Toc48136475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3BD27475" w14:textId="094689DD" w:rsidR="00B6134D" w:rsidRDefault="001E486E">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6" w:history="1">
        <w:r w:rsidR="00B6134D" w:rsidRPr="00F75F3A">
          <w:rPr>
            <w:rStyle w:val="Hyperlink"/>
            <w:noProof/>
          </w:rPr>
          <w:t>Figure 5</w:t>
        </w:r>
        <w:r w:rsidR="00B6134D" w:rsidRPr="00F75F3A">
          <w:rPr>
            <w:rStyle w:val="Hyperlink"/>
            <w:noProof/>
            <w:lang w:val="en-US"/>
          </w:rPr>
          <w:t>: Steps for Labelling Sentences</w:t>
        </w:r>
        <w:r w:rsidR="00B6134D">
          <w:rPr>
            <w:noProof/>
            <w:webHidden/>
          </w:rPr>
          <w:tab/>
        </w:r>
        <w:r w:rsidR="00B6134D">
          <w:rPr>
            <w:noProof/>
            <w:webHidden/>
          </w:rPr>
          <w:fldChar w:fldCharType="begin"/>
        </w:r>
        <w:r w:rsidR="00B6134D">
          <w:rPr>
            <w:noProof/>
            <w:webHidden/>
          </w:rPr>
          <w:instrText xml:space="preserve"> PAGEREF _Toc48136476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13CA7350" w14:textId="6FD923B7" w:rsidR="00B6134D" w:rsidRDefault="001E486E">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7" w:history="1">
        <w:r w:rsidR="00B6134D" w:rsidRPr="00F75F3A">
          <w:rPr>
            <w:rStyle w:val="Hyperlink"/>
            <w:noProof/>
          </w:rPr>
          <w:t>Figure 6</w:t>
        </w:r>
        <w:r w:rsidR="00B6134D" w:rsidRPr="00F75F3A">
          <w:rPr>
            <w:rStyle w:val="Hyperlink"/>
            <w:noProof/>
            <w:lang w:val="en-US"/>
          </w:rPr>
          <w:t>: Steps to Create Clean Sentences</w:t>
        </w:r>
        <w:r w:rsidR="00B6134D">
          <w:rPr>
            <w:noProof/>
            <w:webHidden/>
          </w:rPr>
          <w:tab/>
        </w:r>
        <w:r w:rsidR="00B6134D">
          <w:rPr>
            <w:noProof/>
            <w:webHidden/>
          </w:rPr>
          <w:fldChar w:fldCharType="begin"/>
        </w:r>
        <w:r w:rsidR="00B6134D">
          <w:rPr>
            <w:noProof/>
            <w:webHidden/>
          </w:rPr>
          <w:instrText xml:space="preserve"> PAGEREF _Toc48136477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58B6907D" w14:textId="2888B368" w:rsidR="00B6134D" w:rsidRDefault="001E486E">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8" w:history="1">
        <w:r w:rsidR="00B6134D" w:rsidRPr="00F75F3A">
          <w:rPr>
            <w:rStyle w:val="Hyperlink"/>
            <w:noProof/>
          </w:rPr>
          <w:t>Figure 7</w:t>
        </w:r>
        <w:r w:rsidR="00B6134D" w:rsidRPr="00F75F3A">
          <w:rPr>
            <w:rStyle w:val="Hyperlink"/>
            <w:noProof/>
            <w:lang w:val="en-US"/>
          </w:rPr>
          <w:t>: Steps to Create Hashtags</w:t>
        </w:r>
        <w:r w:rsidR="00B6134D">
          <w:rPr>
            <w:noProof/>
            <w:webHidden/>
          </w:rPr>
          <w:tab/>
        </w:r>
        <w:r w:rsidR="00B6134D">
          <w:rPr>
            <w:noProof/>
            <w:webHidden/>
          </w:rPr>
          <w:fldChar w:fldCharType="begin"/>
        </w:r>
        <w:r w:rsidR="00B6134D">
          <w:rPr>
            <w:noProof/>
            <w:webHidden/>
          </w:rPr>
          <w:instrText xml:space="preserve"> PAGEREF _Toc48136478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6ED1EFBD" w14:textId="5E82CDFF" w:rsidR="00B6134D" w:rsidRDefault="001E486E">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9" w:history="1">
        <w:r w:rsidR="00B6134D" w:rsidRPr="00F75F3A">
          <w:rPr>
            <w:rStyle w:val="Hyperlink"/>
            <w:noProof/>
          </w:rPr>
          <w:t>Figure 8</w:t>
        </w:r>
        <w:r w:rsidR="00B6134D" w:rsidRPr="00F75F3A">
          <w:rPr>
            <w:rStyle w:val="Hyperlink"/>
            <w:noProof/>
            <w:lang w:val="en-US"/>
          </w:rPr>
          <w:t>: Model Selection based on Evaluation Metrics</w:t>
        </w:r>
        <w:r w:rsidR="00B6134D">
          <w:rPr>
            <w:noProof/>
            <w:webHidden/>
          </w:rPr>
          <w:tab/>
        </w:r>
        <w:r w:rsidR="00B6134D">
          <w:rPr>
            <w:noProof/>
            <w:webHidden/>
          </w:rPr>
          <w:fldChar w:fldCharType="begin"/>
        </w:r>
        <w:r w:rsidR="00B6134D">
          <w:rPr>
            <w:noProof/>
            <w:webHidden/>
          </w:rPr>
          <w:instrText xml:space="preserve"> PAGEREF _Toc48136479 \h </w:instrText>
        </w:r>
        <w:r w:rsidR="00B6134D">
          <w:rPr>
            <w:noProof/>
            <w:webHidden/>
          </w:rPr>
        </w:r>
        <w:r w:rsidR="00B6134D">
          <w:rPr>
            <w:noProof/>
            <w:webHidden/>
          </w:rPr>
          <w:fldChar w:fldCharType="separate"/>
        </w:r>
        <w:r w:rsidR="00B6134D">
          <w:rPr>
            <w:noProof/>
            <w:webHidden/>
          </w:rPr>
          <w:t>37</w:t>
        </w:r>
        <w:r w:rsidR="00B6134D">
          <w:rPr>
            <w:noProof/>
            <w:webHidden/>
          </w:rPr>
          <w:fldChar w:fldCharType="end"/>
        </w:r>
      </w:hyperlink>
    </w:p>
    <w:p w14:paraId="06E707D2" w14:textId="55F6EF50" w:rsidR="00B6134D" w:rsidRDefault="001E486E">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80" w:history="1">
        <w:r w:rsidR="00B6134D" w:rsidRPr="00F75F3A">
          <w:rPr>
            <w:rStyle w:val="Hyperlink"/>
            <w:noProof/>
          </w:rPr>
          <w:t>Figure 9</w:t>
        </w:r>
        <w:r w:rsidR="00B6134D" w:rsidRPr="00F75F3A">
          <w:rPr>
            <w:rStyle w:val="Hyperlink"/>
            <w:noProof/>
            <w:lang w:val="en-US"/>
          </w:rPr>
          <w:t>: Project Schedule</w:t>
        </w:r>
        <w:r w:rsidR="00B6134D">
          <w:rPr>
            <w:noProof/>
            <w:webHidden/>
          </w:rPr>
          <w:tab/>
        </w:r>
        <w:r w:rsidR="00B6134D">
          <w:rPr>
            <w:noProof/>
            <w:webHidden/>
          </w:rPr>
          <w:fldChar w:fldCharType="begin"/>
        </w:r>
        <w:r w:rsidR="00B6134D">
          <w:rPr>
            <w:noProof/>
            <w:webHidden/>
          </w:rPr>
          <w:instrText xml:space="preserve"> PAGEREF _Toc48136480 \h </w:instrText>
        </w:r>
        <w:r w:rsidR="00B6134D">
          <w:rPr>
            <w:noProof/>
            <w:webHidden/>
          </w:rPr>
        </w:r>
        <w:r w:rsidR="00B6134D">
          <w:rPr>
            <w:noProof/>
            <w:webHidden/>
          </w:rPr>
          <w:fldChar w:fldCharType="separate"/>
        </w:r>
        <w:r w:rsidR="00B6134D">
          <w:rPr>
            <w:noProof/>
            <w:webHidden/>
          </w:rPr>
          <w:t>38</w:t>
        </w:r>
        <w:r w:rsidR="00B6134D">
          <w:rPr>
            <w:noProof/>
            <w:webHidden/>
          </w:rPr>
          <w:fldChar w:fldCharType="end"/>
        </w:r>
      </w:hyperlink>
    </w:p>
    <w:p w14:paraId="1B29214F" w14:textId="6823B4F7" w:rsidR="00463161" w:rsidRDefault="00B6134D">
      <w:pPr>
        <w:tabs>
          <w:tab w:val="clear" w:pos="720"/>
        </w:tabs>
        <w:overflowPunct/>
        <w:autoSpaceDE/>
        <w:autoSpaceDN/>
        <w:adjustRightInd/>
        <w:spacing w:after="160" w:line="259" w:lineRule="auto"/>
        <w:jc w:val="left"/>
        <w:textAlignment w:val="auto"/>
        <w:rPr>
          <w:rFonts w:eastAsiaTheme="majorEastAsia" w:cstheme="majorBidi"/>
          <w:b/>
          <w:szCs w:val="32"/>
        </w:rPr>
      </w:pPr>
      <w:r>
        <w:fldChar w:fldCharType="end"/>
      </w:r>
      <w:r w:rsidR="00463161">
        <w:br w:type="page"/>
      </w:r>
    </w:p>
    <w:p w14:paraId="569F3938" w14:textId="13EF8AD9" w:rsidR="00463161" w:rsidRDefault="00463161" w:rsidP="00463161">
      <w:pPr>
        <w:pStyle w:val="Heading1"/>
        <w:numPr>
          <w:ilvl w:val="0"/>
          <w:numId w:val="0"/>
        </w:numPr>
        <w:ind w:left="357" w:hanging="357"/>
      </w:pPr>
      <w:bookmarkStart w:id="4" w:name="_Toc48254508"/>
      <w:r>
        <w:lastRenderedPageBreak/>
        <w:t>LIST OF ABBREVIATIONS</w:t>
      </w:r>
      <w:bookmarkEnd w:id="4"/>
    </w:p>
    <w:p w14:paraId="1C640E55" w14:textId="7D47A9AC" w:rsidR="00463161" w:rsidRDefault="00463161">
      <w:pPr>
        <w:tabs>
          <w:tab w:val="clear" w:pos="720"/>
        </w:tabs>
        <w:overflowPunct/>
        <w:autoSpaceDE/>
        <w:autoSpaceDN/>
        <w:adjustRightInd/>
        <w:spacing w:after="160" w:line="259" w:lineRule="auto"/>
        <w:jc w:val="left"/>
        <w:textAlignment w:val="auto"/>
        <w:rPr>
          <w:rFonts w:eastAsiaTheme="majorEastAsia" w:cstheme="majorBidi"/>
          <w:b/>
          <w:szCs w:val="32"/>
        </w:rPr>
      </w:pPr>
    </w:p>
    <w:p w14:paraId="5B15277B" w14:textId="77777777" w:rsidR="00463161" w:rsidRPr="00463161" w:rsidRDefault="00463161" w:rsidP="00941043">
      <w:pPr>
        <w:pStyle w:val="Heading1"/>
        <w:numPr>
          <w:ilvl w:val="0"/>
          <w:numId w:val="28"/>
        </w:numPr>
      </w:pPr>
      <w:bookmarkStart w:id="5" w:name="_Toc48254509"/>
      <w:r w:rsidRPr="00463161">
        <w:t>CHAPTER 1: INTRODUCTION</w:t>
      </w:r>
      <w:bookmarkEnd w:id="5"/>
    </w:p>
    <w:p w14:paraId="4951DB7F" w14:textId="645E67FC" w:rsidR="005B283D" w:rsidRDefault="005B283D" w:rsidP="005B283D"/>
    <w:p w14:paraId="01BE2C86" w14:textId="367D2022" w:rsidR="005B283D" w:rsidRPr="00DE1FD7" w:rsidRDefault="005B283D" w:rsidP="005B283D">
      <w:pPr>
        <w:pStyle w:val="Heading2"/>
        <w:numPr>
          <w:ilvl w:val="1"/>
          <w:numId w:val="8"/>
        </w:numPr>
        <w:tabs>
          <w:tab w:val="left" w:pos="426"/>
        </w:tabs>
        <w:ind w:left="851" w:hanging="851"/>
      </w:pPr>
      <w:bookmarkStart w:id="6" w:name="_Toc48254510"/>
      <w:r w:rsidRPr="00DE1FD7">
        <w:t>Introduction / Overview</w:t>
      </w:r>
      <w:bookmarkEnd w:id="6"/>
    </w:p>
    <w:p w14:paraId="77BEC7AD" w14:textId="77777777" w:rsidR="005B283D" w:rsidRDefault="005B283D" w:rsidP="005B283D">
      <w:pPr>
        <w:tabs>
          <w:tab w:val="clear" w:pos="720"/>
        </w:tabs>
        <w:overflowPunct/>
        <w:autoSpaceDE/>
        <w:autoSpaceDN/>
        <w:adjustRightInd/>
        <w:spacing w:line="360" w:lineRule="auto"/>
        <w:jc w:val="left"/>
        <w:textAlignment w:val="auto"/>
      </w:pPr>
      <w:r>
        <w:t>Mobile phones came to India in 1995</w:t>
      </w:r>
      <w:r w:rsidRPr="00DA24F3">
        <w:rPr>
          <w:rStyle w:val="FootnoteReference"/>
        </w:rPr>
        <w:footnoteReference w:id="1"/>
      </w:r>
      <w:r>
        <w:t xml:space="preserve"> and Internet was launched in India by VSNL in 1995</w:t>
      </w:r>
      <w:r w:rsidRPr="00DA24F3">
        <w:rPr>
          <w:rStyle w:val="FootnoteReference"/>
        </w:rPr>
        <w:footnoteReference w:id="2"/>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instrText>ADDIN CSL_CITATION {"citationItems":[{"id":"ITEM-1","itemData":{"id":"ITEM-1","issued":{"date-parts":[["0"]]},"title":"Internet in India - Wikipedia","type":"webpage"},"uris":["http://www.mendeley.com/documents/?uuid=1ec9a105-83ad-39d2-8e77-b6e82077a153","http://www.mendeley.com/documents/?uuid=63ed10b7-b02e-45c0-bc7e-b292d13b9a27"]}],"mendeley":{"formattedCitation":"(Internet in India - Wikipedia, n.d.)","plainTextFormattedCitation":"(Internet in India - Wikipedia, n.d.)","previouslyFormattedCitation":"(Internet in India - Wikipedia, n.d.)"},"properties":{"noteIndex":0},"schema":"https://github.com/citation-style-language/schema/raw/master/csl-citation.json"}</w:instrText>
      </w:r>
      <w:r>
        <w:fldChar w:fldCharType="separate"/>
      </w:r>
      <w:r w:rsidRPr="0089574F">
        <w:rPr>
          <w:noProof/>
        </w:rPr>
        <w:t>(Internet in India - Wikipedia,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6CFF1E20" w14:textId="77777777" w:rsidR="005B283D" w:rsidRDefault="005B283D" w:rsidP="005B283D">
      <w:pPr>
        <w:tabs>
          <w:tab w:val="clear" w:pos="720"/>
        </w:tabs>
        <w:overflowPunct/>
        <w:autoSpaceDE/>
        <w:autoSpaceDN/>
        <w:adjustRightInd/>
        <w:spacing w:line="360" w:lineRule="auto"/>
        <w:jc w:val="left"/>
        <w:textAlignment w:val="auto"/>
      </w:pPr>
    </w:p>
    <w:p w14:paraId="1233A026" w14:textId="77777777" w:rsidR="005B283D" w:rsidRDefault="005B283D" w:rsidP="005B283D">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61938248" w14:textId="77777777" w:rsidR="005B283D" w:rsidRDefault="005B283D" w:rsidP="005B283D">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w:t>
      </w:r>
      <w:r>
        <w:lastRenderedPageBreak/>
        <w:t xml:space="preserve">responsibility of government, business community, professionals, </w:t>
      </w:r>
      <w:proofErr w:type="gramStart"/>
      <w:r>
        <w:t>NGO</w:t>
      </w:r>
      <w:proofErr w:type="gramEnd"/>
      <w:r>
        <w:t xml:space="preserve"> and others to understand the feeling of public and respond accordingly. But the biggest challenge is how to analyse the content which is written in mix of Indian languages. It is impossible to analyse the Hinglish language text manually or using traditional systems. </w:t>
      </w:r>
    </w:p>
    <w:p w14:paraId="72F9F200" w14:textId="77777777" w:rsidR="005B283D" w:rsidRDefault="005B283D" w:rsidP="005B283D">
      <w:pPr>
        <w:spacing w:line="360" w:lineRule="auto"/>
      </w:pPr>
    </w:p>
    <w:p w14:paraId="79C5CEC6" w14:textId="77777777" w:rsidR="005B283D" w:rsidRDefault="005B283D" w:rsidP="005B283D">
      <w:pPr>
        <w:spacing w:line="360" w:lineRule="auto"/>
      </w:pPr>
      <w:r>
        <w:t xml:space="preserve">This section is organized as 1.1 What is Hinglish, 1.2 Origin of Hinglish, </w:t>
      </w:r>
      <w:r w:rsidRPr="001F2C33">
        <w:t xml:space="preserve">1.3. What is </w:t>
      </w:r>
      <w:proofErr w:type="gramStart"/>
      <w:r w:rsidRPr="001F2C33">
        <w:t>Sarcasm?,</w:t>
      </w:r>
      <w:proofErr w:type="gramEnd"/>
      <w:r w:rsidRPr="001F2C33">
        <w:t xml:space="preserve"> 1.4.</w:t>
      </w:r>
      <w:r>
        <w:t xml:space="preserve"> </w:t>
      </w:r>
      <w:r w:rsidRPr="001F2C33">
        <w:t xml:space="preserve">Why Sarcasm Detection is </w:t>
      </w:r>
      <w:proofErr w:type="gramStart"/>
      <w:r w:rsidRPr="001F2C33">
        <w:t>Critical?,</w:t>
      </w:r>
      <w:proofErr w:type="gramEnd"/>
      <w:r w:rsidRPr="001F2C33">
        <w:t xml:space="preserve"> 1.5. Why Sarcasm Detection is Critical in Electronic Media</w:t>
      </w:r>
      <w:proofErr w:type="gramStart"/>
      <w:r w:rsidRPr="001F2C33">
        <w:t>? ,</w:t>
      </w:r>
      <w:proofErr w:type="gramEnd"/>
      <w:r w:rsidRPr="001F2C33">
        <w:t xml:space="preserve">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349A8DF9" w14:textId="77777777" w:rsidR="005B283D" w:rsidRDefault="005B283D" w:rsidP="005B283D">
      <w:pPr>
        <w:spacing w:line="360" w:lineRule="auto"/>
      </w:pPr>
    </w:p>
    <w:p w14:paraId="28454FAB" w14:textId="23FBB61E" w:rsidR="005B283D" w:rsidRPr="004A2B85" w:rsidRDefault="005B283D" w:rsidP="00F0682A">
      <w:pPr>
        <w:pStyle w:val="Heading3"/>
      </w:pPr>
      <w:r w:rsidRPr="004A2B85">
        <w:t>What is Hinglish?</w:t>
      </w:r>
    </w:p>
    <w:p w14:paraId="060E0E2B" w14:textId="77777777" w:rsidR="005B283D" w:rsidRDefault="005B283D" w:rsidP="005B283D">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3"/>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4"/>
      </w:r>
    </w:p>
    <w:p w14:paraId="64424031" w14:textId="77777777" w:rsidR="005B283D" w:rsidRDefault="005B283D" w:rsidP="005B283D">
      <w:pPr>
        <w:spacing w:line="360" w:lineRule="auto"/>
        <w:rPr>
          <w:szCs w:val="24"/>
        </w:rPr>
      </w:pPr>
    </w:p>
    <w:p w14:paraId="5CA576F5" w14:textId="77777777" w:rsidR="005B283D" w:rsidRDefault="005B283D" w:rsidP="005B283D">
      <w:pPr>
        <w:spacing w:line="360" w:lineRule="auto"/>
        <w:rPr>
          <w:szCs w:val="24"/>
        </w:rPr>
      </w:pPr>
    </w:p>
    <w:p w14:paraId="52D18911" w14:textId="50272F8C" w:rsidR="005B283D" w:rsidRPr="005B283D" w:rsidRDefault="005B283D" w:rsidP="00F0682A">
      <w:pPr>
        <w:pStyle w:val="Heading3"/>
      </w:pPr>
      <w:r w:rsidRPr="005B283D">
        <w:lastRenderedPageBreak/>
        <w:t>Origin of Hinglish</w:t>
      </w:r>
    </w:p>
    <w:p w14:paraId="4B8438E0" w14:textId="77777777" w:rsidR="005B283D" w:rsidRDefault="005B283D" w:rsidP="005B283D">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2A86D234" w14:textId="77777777" w:rsidR="005B283D" w:rsidRDefault="005B283D" w:rsidP="005B283D">
      <w:pPr>
        <w:spacing w:line="360" w:lineRule="auto"/>
        <w:rPr>
          <w:szCs w:val="24"/>
        </w:rPr>
      </w:pPr>
    </w:p>
    <w:p w14:paraId="113ACCCA" w14:textId="77777777" w:rsidR="005B283D" w:rsidRDefault="005B283D" w:rsidP="005B283D">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17CF2831" w14:textId="77777777" w:rsidR="005B283D" w:rsidRDefault="005B283D" w:rsidP="005B283D">
      <w:pPr>
        <w:spacing w:line="360" w:lineRule="auto"/>
        <w:rPr>
          <w:szCs w:val="24"/>
        </w:rPr>
      </w:pPr>
    </w:p>
    <w:p w14:paraId="0145AC3B" w14:textId="77777777" w:rsidR="005B283D" w:rsidRDefault="005B283D" w:rsidP="005B283D">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8ED1166" w14:textId="77777777" w:rsidR="005B283D" w:rsidRDefault="005B283D" w:rsidP="005B283D">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69C15836" w14:textId="77777777" w:rsidR="005B283D" w:rsidRDefault="005B283D" w:rsidP="005B283D">
      <w:pPr>
        <w:spacing w:line="360" w:lineRule="auto"/>
        <w:rPr>
          <w:szCs w:val="24"/>
          <w:lang w:val="en-US"/>
        </w:rPr>
      </w:pPr>
    </w:p>
    <w:p w14:paraId="3961F2F9" w14:textId="77777777" w:rsidR="005B283D" w:rsidRDefault="005B283D" w:rsidP="005B283D">
      <w:pPr>
        <w:pStyle w:val="Caption"/>
      </w:pPr>
      <w:r w:rsidRPr="00C3171E">
        <w:rPr>
          <w:noProof/>
        </w:rPr>
        <w:lastRenderedPageBreak/>
        <w:drawing>
          <wp:inline distT="0" distB="0" distL="0" distR="0" wp14:anchorId="090159EF" wp14:editId="13E3C84B">
            <wp:extent cx="2619777" cy="279953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22767" cy="2802732"/>
                    </a:xfrm>
                    <a:prstGeom prst="rect">
                      <a:avLst/>
                    </a:prstGeom>
                  </pic:spPr>
                </pic:pic>
              </a:graphicData>
            </a:graphic>
          </wp:inline>
        </w:drawing>
      </w:r>
    </w:p>
    <w:p w14:paraId="7DB30EBF" w14:textId="77777777" w:rsidR="005B283D" w:rsidRDefault="005B283D" w:rsidP="005B283D">
      <w:pPr>
        <w:pStyle w:val="Caption"/>
        <w:rPr>
          <w:szCs w:val="24"/>
          <w:lang w:val="en-US"/>
        </w:rPr>
      </w:pPr>
      <w:r>
        <w:t xml:space="preserve">Figure </w:t>
      </w:r>
      <w:r>
        <w:fldChar w:fldCharType="begin"/>
      </w:r>
      <w:r>
        <w:instrText xml:space="preserve"> SEQ Figure \* ARABIC </w:instrText>
      </w:r>
      <w:r>
        <w:fldChar w:fldCharType="separate"/>
      </w:r>
      <w:r>
        <w:rPr>
          <w:noProof/>
        </w:rPr>
        <w:t>1</w:t>
      </w:r>
      <w:r>
        <w:rPr>
          <w:noProof/>
        </w:rPr>
        <w:fldChar w:fldCharType="end"/>
      </w:r>
      <w:r>
        <w:rPr>
          <w:lang w:val="en-US"/>
        </w:rPr>
        <w:t>: Evolution of Hinglish</w:t>
      </w:r>
    </w:p>
    <w:p w14:paraId="5949C2DA" w14:textId="77777777" w:rsidR="005B283D" w:rsidRDefault="005B283D" w:rsidP="005B283D">
      <w:pPr>
        <w:spacing w:line="360" w:lineRule="auto"/>
        <w:rPr>
          <w:rFonts w:ascii="Helvetica" w:hAnsi="Helvetica" w:cs="Mangal"/>
          <w:color w:val="000000"/>
          <w:lang w:bidi="hi-IN"/>
        </w:rPr>
      </w:pPr>
      <w:r>
        <w:rPr>
          <w:szCs w:val="24"/>
          <w:lang w:val="en-US"/>
        </w:rPr>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7DC4FCA2" w14:textId="77777777" w:rsidR="005B283D" w:rsidRDefault="005B283D" w:rsidP="005B283D">
      <w:pPr>
        <w:spacing w:line="360" w:lineRule="auto"/>
        <w:rPr>
          <w:rFonts w:ascii="Helvetica" w:hAnsi="Helvetica" w:cs="Mangal"/>
          <w:color w:val="000000"/>
          <w:lang w:bidi="hi-IN"/>
        </w:rPr>
      </w:pPr>
    </w:p>
    <w:p w14:paraId="091CD215" w14:textId="77777777" w:rsidR="005B283D" w:rsidRDefault="005B283D" w:rsidP="005B283D">
      <w:pPr>
        <w:spacing w:line="360" w:lineRule="auto"/>
      </w:pPr>
      <w:r>
        <w:t>Today Hindi social media, Hindi comment boxes of product, Hindi news articles are full of this kind of language, Hinglish. Therefore, this work using Hinglish language is high value from the angle of practical usage.</w:t>
      </w:r>
    </w:p>
    <w:p w14:paraId="31B43397" w14:textId="77777777" w:rsidR="005B283D" w:rsidRPr="00901A88" w:rsidRDefault="005B283D" w:rsidP="005B283D">
      <w:pPr>
        <w:spacing w:line="360" w:lineRule="auto"/>
      </w:pPr>
    </w:p>
    <w:p w14:paraId="692BF807" w14:textId="03095635" w:rsidR="005B283D" w:rsidRPr="005B283D" w:rsidRDefault="005B283D" w:rsidP="00F0682A">
      <w:pPr>
        <w:pStyle w:val="Heading3"/>
      </w:pPr>
      <w:r w:rsidRPr="005B283D">
        <w:t>What is Sarcasm?</w:t>
      </w:r>
    </w:p>
    <w:p w14:paraId="56D70C05" w14:textId="77777777" w:rsidR="005B283D" w:rsidRDefault="005B283D" w:rsidP="005B283D">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12F4EFBD" w14:textId="77777777" w:rsidR="005B283D" w:rsidRDefault="005B283D" w:rsidP="005B283D">
      <w:pPr>
        <w:spacing w:line="360" w:lineRule="auto"/>
        <w:rPr>
          <w:szCs w:val="24"/>
        </w:rPr>
      </w:pPr>
    </w:p>
    <w:p w14:paraId="599DE9EB" w14:textId="77777777" w:rsidR="005B283D" w:rsidRDefault="005B283D" w:rsidP="005B283D">
      <w:pPr>
        <w:spacing w:line="360" w:lineRule="auto"/>
        <w:rPr>
          <w:szCs w:val="24"/>
        </w:rPr>
      </w:pPr>
      <w:r>
        <w:rPr>
          <w:szCs w:val="24"/>
        </w:rPr>
        <w:t xml:space="preserve">For example, you open the door for your friend, and he says wow! your looking handsome in this T-shirt. You know that this is an old T-shirt and many times your friend has seen this. But still not aware of full context, you hesitantly say thank and you invite him inside. After 15 </w:t>
      </w:r>
      <w:r>
        <w:rPr>
          <w:szCs w:val="24"/>
        </w:rPr>
        <w:lastRenderedPageBreak/>
        <w:t>minutes you check yourself in the mirror and realised that you are wearing T-shirt flip side. Now you are embarrassed for your “Thank you” response.</w:t>
      </w:r>
    </w:p>
    <w:p w14:paraId="1A23C86C" w14:textId="77777777" w:rsidR="005B283D" w:rsidRDefault="005B283D" w:rsidP="005B283D">
      <w:pPr>
        <w:spacing w:line="360" w:lineRule="auto"/>
        <w:rPr>
          <w:szCs w:val="24"/>
        </w:rPr>
      </w:pPr>
    </w:p>
    <w:p w14:paraId="69CC87DC" w14:textId="77777777" w:rsidR="005B283D" w:rsidRDefault="005B283D" w:rsidP="005B283D">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684FEB4" w14:textId="77777777" w:rsidR="005B283D" w:rsidRPr="00684AB7" w:rsidRDefault="005B283D" w:rsidP="005B283D">
      <w:pPr>
        <w:spacing w:line="360" w:lineRule="auto"/>
        <w:rPr>
          <w:szCs w:val="24"/>
        </w:rPr>
      </w:pPr>
      <w:r w:rsidRPr="00684AB7">
        <w:rPr>
          <w:szCs w:val="24"/>
        </w:rPr>
        <w:t xml:space="preserve">In English language this type of grammatical construct which has completely opposite meaning than what is said, it called sarcasm. </w:t>
      </w:r>
    </w:p>
    <w:p w14:paraId="172C1BEE" w14:textId="77777777" w:rsidR="005B283D" w:rsidRPr="00684AB7" w:rsidRDefault="005B283D" w:rsidP="005B283D">
      <w:pPr>
        <w:spacing w:line="360" w:lineRule="auto"/>
        <w:rPr>
          <w:szCs w:val="24"/>
        </w:rPr>
      </w:pPr>
    </w:p>
    <w:p w14:paraId="12383974" w14:textId="77777777" w:rsidR="005B283D" w:rsidRPr="00684AB7" w:rsidRDefault="005B283D" w:rsidP="005B283D">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5"/>
      </w:r>
    </w:p>
    <w:p w14:paraId="1200CF44" w14:textId="77777777" w:rsidR="005B283D" w:rsidRPr="00684AB7" w:rsidRDefault="005B283D" w:rsidP="005B283D">
      <w:pPr>
        <w:spacing w:line="360" w:lineRule="auto"/>
        <w:rPr>
          <w:szCs w:val="24"/>
        </w:rPr>
      </w:pPr>
      <w:r w:rsidRPr="00684AB7">
        <w:rPr>
          <w:szCs w:val="24"/>
        </w:rPr>
        <w:t>1: a sharp and often satirical or ironic utterance designed to cut or give pain</w:t>
      </w:r>
    </w:p>
    <w:p w14:paraId="441C190D" w14:textId="77777777" w:rsidR="005B283D" w:rsidRPr="00684AB7" w:rsidRDefault="005B283D" w:rsidP="005B283D">
      <w:pPr>
        <w:spacing w:line="360" w:lineRule="auto"/>
        <w:rPr>
          <w:szCs w:val="24"/>
        </w:rPr>
      </w:pPr>
      <w:r w:rsidRPr="00684AB7">
        <w:rPr>
          <w:szCs w:val="24"/>
        </w:rPr>
        <w:t>2a: a mode of satirical wit depending for its effect on bitter, caustic, and often ironic language that is usually directed against an individual</w:t>
      </w:r>
    </w:p>
    <w:p w14:paraId="04F9EE27" w14:textId="77777777" w:rsidR="005B283D" w:rsidRPr="00684AB7" w:rsidRDefault="005B283D" w:rsidP="005B283D">
      <w:pPr>
        <w:spacing w:line="360" w:lineRule="auto"/>
        <w:rPr>
          <w:szCs w:val="24"/>
        </w:rPr>
      </w:pPr>
      <w:r w:rsidRPr="00684AB7">
        <w:rPr>
          <w:szCs w:val="24"/>
        </w:rPr>
        <w:t>2b: the use or language of sarcasm</w:t>
      </w:r>
    </w:p>
    <w:p w14:paraId="03320D43" w14:textId="77777777" w:rsidR="005B283D" w:rsidRPr="00684AB7" w:rsidRDefault="005B283D" w:rsidP="005B283D">
      <w:pPr>
        <w:spacing w:line="360" w:lineRule="auto"/>
        <w:rPr>
          <w:szCs w:val="24"/>
        </w:rPr>
      </w:pPr>
    </w:p>
    <w:p w14:paraId="32337492" w14:textId="77777777" w:rsidR="005B283D" w:rsidRDefault="005B283D" w:rsidP="005B283D">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B0BC57A" w14:textId="77777777" w:rsidR="005B283D" w:rsidRDefault="005B283D" w:rsidP="005B283D">
      <w:pPr>
        <w:spacing w:line="360" w:lineRule="auto"/>
        <w:rPr>
          <w:szCs w:val="24"/>
        </w:rPr>
      </w:pPr>
    </w:p>
    <w:p w14:paraId="0DA3D242" w14:textId="77777777" w:rsidR="005B283D" w:rsidRDefault="005B283D" w:rsidP="005B283D">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60C5E80B" w14:textId="77777777" w:rsidR="005B283D" w:rsidRDefault="005B283D" w:rsidP="005B283D"/>
    <w:p w14:paraId="2363E56F" w14:textId="77777777" w:rsidR="005B283D" w:rsidRDefault="005B283D" w:rsidP="005B283D">
      <w:r w:rsidRPr="00F40A40">
        <w:rPr>
          <w:noProof/>
        </w:rPr>
        <w:lastRenderedPageBreak/>
        <w:drawing>
          <wp:inline distT="0" distB="0" distL="0" distR="0" wp14:anchorId="2487AE01" wp14:editId="042B1E28">
            <wp:extent cx="4433920" cy="209551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33920" cy="2095515"/>
                    </a:xfrm>
                    <a:prstGeom prst="rect">
                      <a:avLst/>
                    </a:prstGeom>
                  </pic:spPr>
                </pic:pic>
              </a:graphicData>
            </a:graphic>
          </wp:inline>
        </w:drawing>
      </w:r>
    </w:p>
    <w:p w14:paraId="4A659B54" w14:textId="77777777" w:rsidR="005B283D" w:rsidRDefault="005B283D" w:rsidP="005B283D">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Sarcasm &amp; Satire Relationship</w:t>
      </w:r>
    </w:p>
    <w:p w14:paraId="3704D4B6" w14:textId="77777777" w:rsidR="005B283D" w:rsidRPr="001F2C33" w:rsidRDefault="005B283D" w:rsidP="005B283D">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4F6112DF" w14:textId="77777777" w:rsidR="005B283D" w:rsidRPr="001F2C33" w:rsidRDefault="005B283D" w:rsidP="005B283D"/>
    <w:p w14:paraId="5A1DDD29" w14:textId="3815D166" w:rsidR="005B283D" w:rsidRPr="005B283D" w:rsidRDefault="005B283D" w:rsidP="00F0682A">
      <w:pPr>
        <w:pStyle w:val="Heading3"/>
      </w:pPr>
      <w:r w:rsidRPr="005B283D">
        <w:t>Why Sarcasm Detection is Critical?</w:t>
      </w:r>
    </w:p>
    <w:p w14:paraId="46BA5A2A" w14:textId="77777777" w:rsidR="005B283D" w:rsidRPr="00684AB7" w:rsidRDefault="005B283D" w:rsidP="005B283D">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621E927" w14:textId="77777777" w:rsidR="005B283D" w:rsidRPr="00684AB7" w:rsidRDefault="005B283D" w:rsidP="005B283D">
      <w:pPr>
        <w:spacing w:line="360" w:lineRule="auto"/>
        <w:rPr>
          <w:szCs w:val="24"/>
        </w:rPr>
      </w:pPr>
    </w:p>
    <w:p w14:paraId="0DFA6C97" w14:textId="77777777" w:rsidR="005B283D" w:rsidRPr="00684AB7" w:rsidRDefault="005B283D" w:rsidP="005B283D">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5B24943A" w14:textId="77777777" w:rsidR="005B283D" w:rsidRDefault="005B283D" w:rsidP="005B283D">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255757D4" w14:textId="77777777" w:rsidR="005B283D" w:rsidRPr="00006886" w:rsidRDefault="005B283D" w:rsidP="005B283D">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22D122EE" w14:textId="77777777" w:rsidR="005B283D" w:rsidRPr="00006886" w:rsidRDefault="005B283D" w:rsidP="005B283D">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people read that comment and think that either you are dumb or do not care or accept what is being said. Result you know very well.</w:t>
      </w:r>
    </w:p>
    <w:p w14:paraId="4C35BFCE" w14:textId="77777777" w:rsidR="005B283D" w:rsidRPr="00684AB7" w:rsidRDefault="005B283D" w:rsidP="005B283D">
      <w:pPr>
        <w:spacing w:line="360" w:lineRule="auto"/>
        <w:rPr>
          <w:szCs w:val="24"/>
        </w:rPr>
      </w:pPr>
    </w:p>
    <w:p w14:paraId="450C1648" w14:textId="77777777" w:rsidR="005B283D" w:rsidRPr="00684AB7" w:rsidRDefault="005B283D" w:rsidP="005B283D">
      <w:pPr>
        <w:spacing w:line="360" w:lineRule="auto"/>
        <w:rPr>
          <w:szCs w:val="24"/>
        </w:rPr>
      </w:pPr>
      <w:r w:rsidRPr="00684AB7">
        <w:rPr>
          <w:szCs w:val="24"/>
        </w:rPr>
        <w:lastRenderedPageBreak/>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7BBF96D4" w14:textId="77777777" w:rsidR="005B283D" w:rsidRDefault="005B283D" w:rsidP="005B283D">
      <w:pPr>
        <w:spacing w:line="360" w:lineRule="auto"/>
        <w:rPr>
          <w:szCs w:val="24"/>
        </w:rPr>
      </w:pPr>
    </w:p>
    <w:p w14:paraId="000A3895" w14:textId="4D690853" w:rsidR="005B283D" w:rsidRPr="005B283D" w:rsidRDefault="005B283D" w:rsidP="00F0682A">
      <w:pPr>
        <w:pStyle w:val="Heading3"/>
      </w:pPr>
      <w:r w:rsidRPr="005B283D">
        <w:t>Why Sarcasm Detection is Critical in Electronic Media?</w:t>
      </w:r>
    </w:p>
    <w:p w14:paraId="23295F75" w14:textId="77777777" w:rsidR="005B283D" w:rsidRPr="00684AB7" w:rsidRDefault="005B283D" w:rsidP="005B283D">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053FCF3F" w14:textId="77777777" w:rsidR="005B283D" w:rsidRPr="00684AB7" w:rsidRDefault="005B283D" w:rsidP="005B283D">
      <w:pPr>
        <w:spacing w:line="360" w:lineRule="auto"/>
        <w:rPr>
          <w:szCs w:val="24"/>
        </w:rPr>
      </w:pPr>
    </w:p>
    <w:p w14:paraId="7BFE466D" w14:textId="49C71FBC" w:rsidR="005B283D" w:rsidRPr="005B283D" w:rsidRDefault="005B283D" w:rsidP="00F0682A">
      <w:pPr>
        <w:pStyle w:val="Heading3"/>
      </w:pPr>
      <w:r w:rsidRPr="005B283D">
        <w:t>Sarcasm Detection in Hindi</w:t>
      </w:r>
    </w:p>
    <w:p w14:paraId="64E0B9AF" w14:textId="77777777" w:rsidR="005B283D" w:rsidRPr="00684AB7" w:rsidRDefault="005B283D" w:rsidP="005B283D">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1C40529B" w14:textId="77777777" w:rsidR="005B283D" w:rsidRPr="00684AB7" w:rsidRDefault="005B283D" w:rsidP="005B283D">
      <w:pPr>
        <w:spacing w:line="360" w:lineRule="auto"/>
        <w:rPr>
          <w:szCs w:val="24"/>
        </w:rPr>
      </w:pPr>
    </w:p>
    <w:p w14:paraId="6AADCA97" w14:textId="77777777" w:rsidR="005B283D" w:rsidRPr="00684AB7" w:rsidRDefault="005B283D" w:rsidP="005B283D">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2841EB3B" w14:textId="77777777" w:rsidR="005B283D" w:rsidRPr="00684AB7" w:rsidRDefault="005B283D" w:rsidP="005B283D">
      <w:pPr>
        <w:spacing w:line="360" w:lineRule="auto"/>
        <w:rPr>
          <w:szCs w:val="24"/>
        </w:rPr>
      </w:pPr>
    </w:p>
    <w:p w14:paraId="03EA1140" w14:textId="6A28CA44" w:rsidR="005B283D" w:rsidRPr="005B283D" w:rsidRDefault="005B283D" w:rsidP="00F0682A">
      <w:pPr>
        <w:pStyle w:val="Heading3"/>
      </w:pPr>
      <w:r w:rsidRPr="005B283D">
        <w:t>Challenge in Processing Hinglish</w:t>
      </w:r>
    </w:p>
    <w:p w14:paraId="45A47D6C" w14:textId="77777777" w:rsidR="005B283D" w:rsidRPr="009F287D" w:rsidRDefault="005B283D" w:rsidP="005B283D">
      <w:pPr>
        <w:pStyle w:val="ListParagraph"/>
        <w:numPr>
          <w:ilvl w:val="2"/>
          <w:numId w:val="18"/>
        </w:numPr>
        <w:tabs>
          <w:tab w:val="clear" w:pos="720"/>
        </w:tabs>
        <w:overflowPunct/>
        <w:autoSpaceDE/>
        <w:autoSpaceDN/>
        <w:adjustRightInd/>
        <w:spacing w:line="360" w:lineRule="auto"/>
        <w:jc w:val="left"/>
        <w:textAlignment w:val="auto"/>
        <w:rPr>
          <w:b/>
          <w:bCs/>
        </w:rPr>
      </w:pPr>
      <w:r>
        <w:rPr>
          <w:b/>
          <w:bCs/>
        </w:rPr>
        <w:t>Complexity due to English words in Hindi</w:t>
      </w:r>
    </w:p>
    <w:p w14:paraId="526C626A" w14:textId="77777777" w:rsidR="005B283D" w:rsidRDefault="005B283D" w:rsidP="005B283D">
      <w:pPr>
        <w:spacing w:line="360" w:lineRule="auto"/>
        <w:ind w:left="720"/>
      </w:pPr>
      <w:r>
        <w:t>Observe the variation of a sentence “I have purchased tickets”</w:t>
      </w:r>
    </w:p>
    <w:p w14:paraId="23084F9B" w14:textId="77777777" w:rsidR="005B283D" w:rsidRDefault="005B283D" w:rsidP="005B283D">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10E2B1A5" w14:textId="77777777" w:rsidR="005B283D" w:rsidRDefault="005B283D" w:rsidP="005B283D">
      <w:pPr>
        <w:spacing w:line="360" w:lineRule="auto"/>
        <w:ind w:left="720"/>
        <w:rPr>
          <w:rFonts w:cstheme="minorBidi"/>
          <w:lang w:bidi="hi-IN"/>
        </w:rPr>
      </w:pPr>
    </w:p>
    <w:p w14:paraId="63C5D397" w14:textId="77777777" w:rsidR="005B283D" w:rsidRDefault="005B283D" w:rsidP="005B283D">
      <w:pPr>
        <w:spacing w:line="360" w:lineRule="auto"/>
        <w:ind w:left="720"/>
        <w:rPr>
          <w:rFonts w:cstheme="minorBidi"/>
          <w:lang w:bidi="hi-IN"/>
        </w:rPr>
      </w:pPr>
      <w:r>
        <w:rPr>
          <w:rFonts w:cstheme="minorBidi"/>
          <w:lang w:bidi="hi-IN"/>
        </w:rPr>
        <w:t>Let us see another sentence “She has boiled the rice”</w:t>
      </w:r>
    </w:p>
    <w:p w14:paraId="37534117" w14:textId="77777777" w:rsidR="005B283D" w:rsidRDefault="005B283D" w:rsidP="005B283D">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0FF4E527" w14:textId="77777777" w:rsidR="005B283D" w:rsidRDefault="005B283D" w:rsidP="005B283D">
      <w:pPr>
        <w:spacing w:line="360" w:lineRule="auto"/>
        <w:ind w:left="720"/>
        <w:rPr>
          <w:rFonts w:cstheme="minorBidi"/>
          <w:lang w:val="en-US" w:bidi="hi-IN"/>
        </w:rPr>
      </w:pPr>
      <w:r>
        <w:rPr>
          <w:rFonts w:cstheme="minorBidi"/>
          <w:lang w:val="en-US" w:bidi="hi-IN"/>
        </w:rPr>
        <w:lastRenderedPageBreak/>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4107BBD2" w14:textId="77777777" w:rsidR="005B283D" w:rsidRPr="00C06933" w:rsidRDefault="005B283D" w:rsidP="005B283D">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0BD3909" w14:textId="77777777" w:rsidR="005B283D" w:rsidRDefault="005B283D" w:rsidP="005B283D">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5641EEA0" w14:textId="77777777" w:rsidR="005B283D" w:rsidRDefault="005B283D" w:rsidP="005B283D">
      <w:pPr>
        <w:spacing w:line="360" w:lineRule="auto"/>
        <w:ind w:left="720"/>
        <w:rPr>
          <w:rFonts w:cstheme="minorBidi"/>
          <w:lang w:bidi="hi-IN"/>
        </w:rPr>
      </w:pPr>
    </w:p>
    <w:p w14:paraId="3A6C6098" w14:textId="77777777" w:rsidR="005B283D" w:rsidRDefault="005B283D" w:rsidP="005B283D">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6AC27358" w14:textId="77777777" w:rsidR="005B283D" w:rsidRDefault="005B283D" w:rsidP="005B283D">
      <w:pPr>
        <w:spacing w:line="360" w:lineRule="auto"/>
        <w:ind w:left="720"/>
        <w:rPr>
          <w:rFonts w:cstheme="minorBidi"/>
          <w:lang w:bidi="hi-IN"/>
        </w:rPr>
      </w:pPr>
    </w:p>
    <w:p w14:paraId="40CFE5CA" w14:textId="77777777" w:rsidR="005B283D" w:rsidRPr="0069014F" w:rsidRDefault="005B283D" w:rsidP="005B283D">
      <w:pPr>
        <w:pStyle w:val="ListParagraph"/>
        <w:numPr>
          <w:ilvl w:val="2"/>
          <w:numId w:val="18"/>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02AF42AA" w14:textId="77777777" w:rsidR="005B283D" w:rsidRDefault="005B283D" w:rsidP="005B283D">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189D23CA" w14:textId="77777777" w:rsidR="005B283D" w:rsidRDefault="005B283D" w:rsidP="005B283D">
      <w:pPr>
        <w:spacing w:line="360" w:lineRule="auto"/>
        <w:ind w:left="720"/>
        <w:rPr>
          <w:rFonts w:cs="Times New Roman"/>
          <w:lang w:val="en-US" w:eastAsia="en-US" w:bidi="hi-IN"/>
        </w:rPr>
      </w:pPr>
    </w:p>
    <w:p w14:paraId="5F72C06B" w14:textId="77777777" w:rsidR="005B283D" w:rsidRDefault="005B283D" w:rsidP="005B283D">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504CB704" w14:textId="77777777" w:rsidR="005B283D" w:rsidRPr="00626D1C" w:rsidRDefault="005B283D" w:rsidP="005B283D">
      <w:pPr>
        <w:spacing w:line="360" w:lineRule="auto"/>
        <w:ind w:left="720"/>
        <w:rPr>
          <w:rFonts w:cs="Times New Roman"/>
          <w:szCs w:val="24"/>
          <w:lang w:val="en-US" w:eastAsia="en-US" w:bidi="hi-IN"/>
        </w:rPr>
      </w:pPr>
    </w:p>
    <w:p w14:paraId="2A15EEBE" w14:textId="77777777" w:rsidR="005B283D" w:rsidRDefault="005B283D" w:rsidP="005B283D">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2674C425" w14:textId="77777777" w:rsidR="005B283D" w:rsidRPr="00C83227" w:rsidRDefault="005B283D" w:rsidP="005B283D">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6895801A" w14:textId="77777777" w:rsidR="005B283D" w:rsidRDefault="005B283D" w:rsidP="005B283D">
      <w:pPr>
        <w:spacing w:line="360" w:lineRule="auto"/>
        <w:ind w:left="720"/>
        <w:rPr>
          <w:rFonts w:cstheme="minorBidi"/>
          <w:lang w:bidi="hi-IN"/>
        </w:rPr>
      </w:pPr>
    </w:p>
    <w:p w14:paraId="4A605C48" w14:textId="77777777" w:rsidR="005B283D" w:rsidRPr="00E15A53" w:rsidRDefault="005B283D" w:rsidP="005B283D">
      <w:pPr>
        <w:pStyle w:val="ListParagraph"/>
        <w:numPr>
          <w:ilvl w:val="2"/>
          <w:numId w:val="18"/>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6DC11324" w14:textId="77777777" w:rsidR="005B283D" w:rsidRPr="00745F6D" w:rsidRDefault="005B283D" w:rsidP="005B283D">
      <w:pPr>
        <w:spacing w:line="360" w:lineRule="auto"/>
        <w:ind w:left="709"/>
      </w:pPr>
      <w:r w:rsidRPr="00745F6D">
        <w:lastRenderedPageBreak/>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6"/>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230835E1" w14:textId="77777777" w:rsidR="005B283D" w:rsidRPr="00745F6D" w:rsidRDefault="005B283D" w:rsidP="005B283D">
      <w:pPr>
        <w:pStyle w:val="ListParagraph"/>
        <w:numPr>
          <w:ilvl w:val="0"/>
          <w:numId w:val="1"/>
        </w:numPr>
        <w:spacing w:line="360" w:lineRule="auto"/>
      </w:pPr>
      <w:r w:rsidRPr="00745F6D">
        <w:t>The East = The Soviet Union (</w:t>
      </w:r>
      <w:hyperlink r:id="rId10" w:history="1">
        <w:r w:rsidRPr="00745F6D">
          <w:t>https://www.lexico.com/en/definition/synonym</w:t>
        </w:r>
      </w:hyperlink>
      <w:r w:rsidRPr="00745F6D">
        <w:t>)</w:t>
      </w:r>
    </w:p>
    <w:p w14:paraId="0D07BE80" w14:textId="77777777" w:rsidR="005B283D" w:rsidRPr="00745F6D" w:rsidRDefault="005B283D" w:rsidP="005B283D">
      <w:pPr>
        <w:pStyle w:val="ListParagraph"/>
        <w:numPr>
          <w:ilvl w:val="0"/>
          <w:numId w:val="1"/>
        </w:numPr>
        <w:spacing w:line="360" w:lineRule="auto"/>
      </w:pPr>
      <w:r w:rsidRPr="00745F6D">
        <w:t xml:space="preserve">Country of rising sun = Japan, Dragon Country = China, </w:t>
      </w:r>
    </w:p>
    <w:p w14:paraId="7D23EC18" w14:textId="77777777" w:rsidR="005B283D" w:rsidRDefault="005B283D" w:rsidP="005B283D">
      <w:pPr>
        <w:pStyle w:val="ListParagraph"/>
        <w:numPr>
          <w:ilvl w:val="0"/>
          <w:numId w:val="1"/>
        </w:numPr>
        <w:spacing w:line="360" w:lineRule="auto"/>
      </w:pPr>
      <w:r w:rsidRPr="00745F6D">
        <w:t>Fridge = Refrigerator</w:t>
      </w:r>
    </w:p>
    <w:p w14:paraId="66254C61" w14:textId="77777777" w:rsidR="005B283D" w:rsidRPr="00745F6D" w:rsidRDefault="005B283D" w:rsidP="005B283D">
      <w:pPr>
        <w:pStyle w:val="ListParagraph"/>
        <w:numPr>
          <w:ilvl w:val="0"/>
          <w:numId w:val="1"/>
        </w:numPr>
        <w:spacing w:line="360" w:lineRule="auto"/>
      </w:pPr>
      <w:r>
        <w:t>Happy = Joyful, Cheerful, Contented, Jolly, Gleeful, Carefree</w:t>
      </w:r>
    </w:p>
    <w:p w14:paraId="3FF0023A" w14:textId="77777777" w:rsidR="005B283D" w:rsidRDefault="005B283D" w:rsidP="005B283D">
      <w:pPr>
        <w:tabs>
          <w:tab w:val="clear" w:pos="720"/>
        </w:tabs>
        <w:overflowPunct/>
        <w:autoSpaceDE/>
        <w:autoSpaceDN/>
        <w:adjustRightInd/>
        <w:spacing w:line="360" w:lineRule="auto"/>
        <w:jc w:val="left"/>
        <w:textAlignment w:val="auto"/>
        <w:rPr>
          <w:b/>
          <w:bCs/>
        </w:rPr>
      </w:pPr>
    </w:p>
    <w:p w14:paraId="75922E81" w14:textId="77777777" w:rsidR="005B283D" w:rsidRPr="009F287D" w:rsidRDefault="005B283D" w:rsidP="005B283D">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t>s</w:t>
      </w:r>
      <w:r w:rsidRPr="009F287D">
        <w:t>.</w:t>
      </w:r>
    </w:p>
    <w:p w14:paraId="040EF6FD" w14:textId="77777777" w:rsidR="005B283D" w:rsidRPr="009F287D" w:rsidRDefault="005B283D" w:rsidP="005B283D">
      <w:pPr>
        <w:spacing w:line="360" w:lineRule="auto"/>
        <w:ind w:left="709"/>
      </w:pPr>
    </w:p>
    <w:p w14:paraId="4D25FF95" w14:textId="77777777" w:rsidR="005B283D" w:rsidRPr="009F287D" w:rsidRDefault="005B283D" w:rsidP="005B283D">
      <w:pPr>
        <w:spacing w:line="360" w:lineRule="auto"/>
        <w:ind w:left="709"/>
      </w:pPr>
      <w:r w:rsidRPr="009F287D">
        <w:t xml:space="preserve">Unlike other world languages, all Indian languages (except Tamil, this is debatable) heavily borrow words from Sanskrit. </w:t>
      </w:r>
    </w:p>
    <w:p w14:paraId="45CACF65" w14:textId="77777777" w:rsidR="005B283D" w:rsidRDefault="005B283D" w:rsidP="005B283D">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10832E7C" w14:textId="77777777" w:rsidR="005B283D" w:rsidRDefault="005B283D" w:rsidP="005B283D">
      <w:pPr>
        <w:spacing w:line="360" w:lineRule="auto"/>
        <w:ind w:left="709"/>
      </w:pPr>
    </w:p>
    <w:p w14:paraId="139B07E4" w14:textId="77777777" w:rsidR="005B283D" w:rsidRDefault="005B283D" w:rsidP="005B283D">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3D8A7C30" w14:textId="77777777" w:rsidR="005B283D" w:rsidRDefault="005B283D" w:rsidP="005B283D">
      <w:pPr>
        <w:spacing w:line="360" w:lineRule="auto"/>
        <w:ind w:left="709"/>
      </w:pPr>
    </w:p>
    <w:p w14:paraId="04CB066C" w14:textId="77777777" w:rsidR="005B283D" w:rsidRDefault="005B283D" w:rsidP="005B283D">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7BC20D8F" w14:textId="77777777" w:rsidR="005B283D" w:rsidRDefault="005B283D" w:rsidP="005B283D">
      <w:pPr>
        <w:spacing w:line="360" w:lineRule="auto"/>
        <w:ind w:left="709"/>
      </w:pPr>
    </w:p>
    <w:p w14:paraId="5E8F2D38" w14:textId="77777777" w:rsidR="005B283D" w:rsidRDefault="005B283D" w:rsidP="005B283D">
      <w:pPr>
        <w:spacing w:line="360" w:lineRule="auto"/>
        <w:ind w:left="709"/>
      </w:pPr>
      <w:r>
        <w:lastRenderedPageBreak/>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35C6AA5E" w14:textId="77777777" w:rsidR="005B283D" w:rsidRDefault="005B283D" w:rsidP="005B283D">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218296A4" w14:textId="77777777" w:rsidR="005B283D" w:rsidRPr="00407774" w:rsidRDefault="005B283D" w:rsidP="005B283D">
      <w:pPr>
        <w:spacing w:line="360" w:lineRule="auto"/>
        <w:ind w:left="709"/>
        <w:rPr>
          <w:rFonts w:cstheme="minorBidi"/>
          <w:lang w:bidi="hi-IN"/>
        </w:rPr>
      </w:pPr>
    </w:p>
    <w:p w14:paraId="29D9D7CA" w14:textId="77777777" w:rsidR="005B283D" w:rsidRPr="00DD54AE" w:rsidRDefault="005B283D" w:rsidP="005B283D">
      <w:pPr>
        <w:pStyle w:val="ListParagraph"/>
        <w:numPr>
          <w:ilvl w:val="2"/>
          <w:numId w:val="18"/>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25381B6E" w14:textId="77777777" w:rsidR="005B283D" w:rsidRPr="00346E7B" w:rsidRDefault="005B283D" w:rsidP="005B283D">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74810387" w14:textId="77777777" w:rsidR="005B283D" w:rsidRDefault="005B283D" w:rsidP="005B283D">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14715791" w14:textId="77777777" w:rsidR="005B283D" w:rsidRPr="00346E7B" w:rsidRDefault="005B283D" w:rsidP="005B283D">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5B392386" w14:textId="77777777" w:rsidR="005B283D" w:rsidRDefault="005B283D" w:rsidP="005B283D">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3A14C151" w14:textId="77777777" w:rsidR="005B283D" w:rsidRDefault="005B283D" w:rsidP="005B283D">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49492102" w14:textId="77777777" w:rsidR="005B283D" w:rsidRDefault="005B283D" w:rsidP="005B283D">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158428BD" w14:textId="77777777" w:rsidR="005B283D" w:rsidRDefault="005B283D" w:rsidP="005B283D">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0A1B9A6E" w14:textId="77777777" w:rsidR="005B283D" w:rsidRPr="00745F6D" w:rsidRDefault="005B283D" w:rsidP="005B283D">
      <w:pPr>
        <w:spacing w:line="360" w:lineRule="auto"/>
        <w:ind w:left="709"/>
        <w:rPr>
          <w:cs/>
        </w:rPr>
      </w:pPr>
      <w:r w:rsidRPr="00346E7B">
        <w:rPr>
          <w:rFonts w:hint="cs"/>
          <w:cs/>
        </w:rPr>
        <w:t xml:space="preserve"> </w:t>
      </w:r>
    </w:p>
    <w:p w14:paraId="6000112D" w14:textId="77777777" w:rsidR="005B283D" w:rsidRDefault="005B283D" w:rsidP="005B283D">
      <w:pPr>
        <w:spacing w:line="360" w:lineRule="auto"/>
        <w:ind w:left="709"/>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7D9FD36B" w14:textId="77777777" w:rsidR="005B283D" w:rsidRDefault="005B283D" w:rsidP="005B283D">
      <w:pPr>
        <w:spacing w:line="360" w:lineRule="auto"/>
        <w:ind w:left="709"/>
        <w:rPr>
          <w:lang w:val="en-US" w:eastAsia="en-US" w:bidi="hi-IN"/>
        </w:rPr>
      </w:pPr>
    </w:p>
    <w:p w14:paraId="777EBB89" w14:textId="77777777" w:rsidR="005B283D" w:rsidRDefault="005B283D" w:rsidP="005B283D">
      <w:pPr>
        <w:spacing w:line="360" w:lineRule="auto"/>
        <w:ind w:left="709"/>
      </w:pPr>
      <w:r>
        <w:rPr>
          <w:lang w:val="en-US" w:eastAsia="en-US" w:bidi="hi-IN"/>
        </w:rPr>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53ED66C9" w14:textId="77777777" w:rsidR="005B283D" w:rsidRPr="00346E7B" w:rsidRDefault="005B283D" w:rsidP="005B283D">
      <w:pPr>
        <w:spacing w:line="360" w:lineRule="auto"/>
        <w:ind w:left="709"/>
      </w:pPr>
    </w:p>
    <w:p w14:paraId="558D1C23" w14:textId="7DFD3CA2" w:rsidR="005B283D" w:rsidRPr="005B283D" w:rsidRDefault="005B283D" w:rsidP="00F0682A">
      <w:pPr>
        <w:pStyle w:val="Heading3"/>
      </w:pPr>
      <w:r w:rsidRPr="005B283D">
        <w:t>Common Challenges in Sarcasm Detection</w:t>
      </w:r>
    </w:p>
    <w:p w14:paraId="217D52DE" w14:textId="77777777" w:rsidR="005B283D" w:rsidRDefault="005B283D" w:rsidP="005B283D">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5FE0D48E" w14:textId="77777777" w:rsidR="005B283D" w:rsidRPr="00F64003" w:rsidRDefault="005B283D" w:rsidP="005B283D">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4F47377B" w14:textId="77777777" w:rsidR="005B283D" w:rsidRDefault="005B283D" w:rsidP="005B283D">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w:t>
      </w:r>
      <w:proofErr w:type="spellStart"/>
      <w:r>
        <w:rPr>
          <w:szCs w:val="24"/>
        </w:rPr>
        <w:t>Jafar</w:t>
      </w:r>
      <w:proofErr w:type="spellEnd"/>
      <w:r>
        <w:rPr>
          <w:szCs w:val="24"/>
        </w:rPr>
        <w:t>.</w:t>
      </w:r>
    </w:p>
    <w:p w14:paraId="7A285919" w14:textId="77777777" w:rsidR="005B283D" w:rsidRPr="00F64003" w:rsidRDefault="005B283D" w:rsidP="005B283D">
      <w:pPr>
        <w:pStyle w:val="ListParagraph"/>
        <w:numPr>
          <w:ilvl w:val="0"/>
          <w:numId w:val="3"/>
        </w:numPr>
        <w:spacing w:line="360" w:lineRule="auto"/>
        <w:rPr>
          <w:szCs w:val="24"/>
        </w:rPr>
      </w:pPr>
      <w:r>
        <w:rPr>
          <w:b/>
          <w:bCs/>
          <w:szCs w:val="24"/>
        </w:rPr>
        <w:lastRenderedPageBreak/>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78EF181A" w14:textId="212AA8B2" w:rsidR="005B283D" w:rsidRPr="005B283D" w:rsidRDefault="005B283D" w:rsidP="00F0682A">
      <w:pPr>
        <w:pStyle w:val="Heading3"/>
      </w:pPr>
      <w:r w:rsidRPr="005B283D">
        <w:t>Context Understanding a Challenge in Sarcasm Detection</w:t>
      </w:r>
    </w:p>
    <w:p w14:paraId="077C9FC0" w14:textId="77777777" w:rsidR="005B283D" w:rsidRPr="005D523F" w:rsidRDefault="005B283D" w:rsidP="005B283D">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5309376E" w14:textId="77777777" w:rsidR="005B283D" w:rsidRPr="00684AB7" w:rsidRDefault="005B283D" w:rsidP="005B283D">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23A05705" w14:textId="77777777" w:rsidR="005B283D" w:rsidRPr="008113CE"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59372F69" w14:textId="77777777" w:rsidR="005B283D" w:rsidRPr="008113CE"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3522ABC2" w14:textId="77777777" w:rsidR="005B283D" w:rsidRPr="008113CE"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0E23F870" w14:textId="77777777" w:rsidR="005B283D" w:rsidRPr="008113CE"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14FE94B1" w14:textId="77777777" w:rsidR="005B283D" w:rsidRPr="008113CE"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059B0007" w14:textId="77777777" w:rsidR="005B283D" w:rsidRPr="008113CE"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265CC916" w14:textId="77777777" w:rsidR="005B283D" w:rsidRPr="008113CE"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509B21D7" w14:textId="77777777" w:rsidR="005B283D" w:rsidRPr="008113CE"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6A6E0E91" w14:textId="77777777" w:rsidR="005B283D" w:rsidRDefault="005B283D" w:rsidP="005B283D">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1B31CC3C" w14:textId="77777777" w:rsidR="005B283D" w:rsidRPr="008113CE" w:rsidRDefault="005B283D" w:rsidP="005B283D">
      <w:pPr>
        <w:pStyle w:val="ListParagraph"/>
        <w:spacing w:line="360" w:lineRule="auto"/>
        <w:ind w:left="1080"/>
        <w:rPr>
          <w:rFonts w:cs="Times New Roman"/>
          <w:szCs w:val="24"/>
          <w:lang w:val="en-US" w:eastAsia="en-US" w:bidi="hi-IN"/>
        </w:rPr>
      </w:pPr>
    </w:p>
    <w:p w14:paraId="6074E16D" w14:textId="77777777" w:rsidR="005B283D" w:rsidRPr="00826EFF" w:rsidRDefault="005B283D" w:rsidP="005B283D">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7EF9054F" w14:textId="77777777" w:rsidR="005B283D" w:rsidRDefault="005B283D" w:rsidP="005B283D">
      <w:pPr>
        <w:spacing w:line="360" w:lineRule="auto"/>
        <w:rPr>
          <w:szCs w:val="24"/>
        </w:rPr>
      </w:pPr>
    </w:p>
    <w:p w14:paraId="324DAB6D" w14:textId="77777777" w:rsidR="005B283D" w:rsidRPr="005215A3" w:rsidRDefault="005B283D" w:rsidP="005B283D">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lastRenderedPageBreak/>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68B634A9" w14:textId="77777777" w:rsidR="005B283D" w:rsidRPr="00424BA6" w:rsidRDefault="005B283D" w:rsidP="005B283D"/>
    <w:p w14:paraId="310F1CD9" w14:textId="2FB06B0C" w:rsidR="005B283D" w:rsidRPr="005B283D" w:rsidRDefault="005B283D" w:rsidP="00F0682A">
      <w:pPr>
        <w:pStyle w:val="Heading3"/>
      </w:pPr>
      <w:r w:rsidRPr="005B283D">
        <w:t>Challenges in Sarcasm Detection in Hinglish</w:t>
      </w:r>
    </w:p>
    <w:p w14:paraId="2BD2886D" w14:textId="77777777" w:rsidR="005B283D" w:rsidRPr="00840CBA" w:rsidRDefault="005B283D" w:rsidP="005B283D">
      <w:pPr>
        <w:pStyle w:val="ListParagraph"/>
        <w:numPr>
          <w:ilvl w:val="0"/>
          <w:numId w:val="26"/>
        </w:numPr>
        <w:spacing w:line="360" w:lineRule="auto"/>
        <w:jc w:val="left"/>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7"/>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46C87E09" w14:textId="77777777" w:rsidR="005B283D" w:rsidRPr="00677D4D" w:rsidRDefault="005B283D" w:rsidP="005B283D">
      <w:pPr>
        <w:pStyle w:val="ListParagraph"/>
        <w:numPr>
          <w:ilvl w:val="0"/>
          <w:numId w:val="26"/>
        </w:numPr>
        <w:spacing w:line="360" w:lineRule="auto"/>
        <w:jc w:val="left"/>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840CBA">
        <w:rPr>
          <w:szCs w:val="24"/>
        </w:rPr>
        <w:t>languages</w:t>
      </w:r>
      <w:proofErr w:type="gramEnd"/>
      <w:r w:rsidRPr="00840CBA">
        <w:rPr>
          <w:szCs w:val="24"/>
        </w:rPr>
        <w:t xml:space="preserve">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14980134" w14:textId="77777777" w:rsidR="005B283D" w:rsidRPr="00677D4D" w:rsidRDefault="005B283D" w:rsidP="005B283D">
      <w:pPr>
        <w:pStyle w:val="ListParagraph"/>
        <w:numPr>
          <w:ilvl w:val="0"/>
          <w:numId w:val="26"/>
        </w:numPr>
        <w:spacing w:line="360" w:lineRule="auto"/>
        <w:jc w:val="left"/>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context of the feedback, is also written in Roman script #Election2019 #COVID19 #Philosopy #Motivation #NarendraModi. </w:t>
      </w:r>
    </w:p>
    <w:p w14:paraId="2672EAE1" w14:textId="77777777" w:rsidR="005B283D" w:rsidRPr="00677D4D" w:rsidRDefault="005B283D" w:rsidP="005B283D">
      <w:pPr>
        <w:pStyle w:val="ListParagraph"/>
        <w:numPr>
          <w:ilvl w:val="0"/>
          <w:numId w:val="26"/>
        </w:numPr>
        <w:spacing w:line="360" w:lineRule="auto"/>
        <w:jc w:val="left"/>
      </w:pPr>
      <w:r w:rsidRPr="00677D4D">
        <w:t xml:space="preserve">Numerals: Many times, people use </w:t>
      </w:r>
      <w:proofErr w:type="gramStart"/>
      <w:r w:rsidRPr="00677D4D">
        <w:t>non English</w:t>
      </w:r>
      <w:proofErr w:type="gramEnd"/>
      <w:r w:rsidRPr="00677D4D">
        <w:t xml:space="preserve">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21A97C0D" w14:textId="16C476B8" w:rsidR="005B283D" w:rsidRPr="005B283D" w:rsidRDefault="005B283D" w:rsidP="00F0682A">
      <w:pPr>
        <w:pStyle w:val="Heading3"/>
      </w:pPr>
      <w:r w:rsidRPr="005B283D">
        <w:t xml:space="preserve">Degree of sarcasm </w:t>
      </w:r>
    </w:p>
    <w:p w14:paraId="7E08CF0B" w14:textId="77777777" w:rsidR="005B283D" w:rsidRDefault="005B283D" w:rsidP="005B283D">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32FBCE69" w14:textId="77777777" w:rsidR="005B283D" w:rsidRPr="008113CE" w:rsidRDefault="005B283D" w:rsidP="005B283D">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012A5DE7" w14:textId="77777777" w:rsidR="005B283D" w:rsidRPr="008113CE" w:rsidRDefault="005B283D" w:rsidP="005B283D">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lastRenderedPageBreak/>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51610C88" w14:textId="77777777" w:rsidR="005B283D" w:rsidRPr="008113CE" w:rsidRDefault="005B283D" w:rsidP="005B283D">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132A9E4B" w14:textId="77777777" w:rsidR="005B283D" w:rsidRPr="005215A3" w:rsidRDefault="005B283D" w:rsidP="005B283D">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65075CDD" w14:textId="77777777" w:rsidR="005B283D" w:rsidRPr="00684AB7" w:rsidRDefault="005B283D" w:rsidP="005B283D">
      <w:pPr>
        <w:spacing w:line="360" w:lineRule="auto"/>
        <w:rPr>
          <w:szCs w:val="24"/>
        </w:rPr>
      </w:pPr>
    </w:p>
    <w:p w14:paraId="66827E46" w14:textId="4C75E4F1" w:rsidR="005B283D" w:rsidRPr="00AF453A" w:rsidRDefault="005B283D" w:rsidP="00F0682A">
      <w:pPr>
        <w:pStyle w:val="Heading3"/>
        <w:rPr>
          <w:bCs/>
          <w:color w:val="0070C0"/>
        </w:rPr>
      </w:pPr>
      <w:r w:rsidRPr="005B283D">
        <w:t>Positive Side of Hinglish</w:t>
      </w:r>
    </w:p>
    <w:p w14:paraId="3733242A" w14:textId="77777777" w:rsidR="005B283D" w:rsidRDefault="005B283D" w:rsidP="005B283D">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3FFF25D7" w14:textId="202E795A" w:rsidR="005B283D" w:rsidRDefault="005B283D" w:rsidP="005B283D">
      <w:pPr>
        <w:spacing w:line="360" w:lineRule="auto"/>
        <w:rPr>
          <w:szCs w:val="24"/>
        </w:rPr>
      </w:pPr>
    </w:p>
    <w:p w14:paraId="33352763" w14:textId="1142AC17" w:rsidR="00516CC0" w:rsidRDefault="00516CC0" w:rsidP="00516CC0">
      <w:pPr>
        <w:pStyle w:val="Heading2"/>
        <w:numPr>
          <w:ilvl w:val="1"/>
          <w:numId w:val="8"/>
        </w:numPr>
        <w:tabs>
          <w:tab w:val="num" w:pos="360"/>
          <w:tab w:val="left" w:pos="426"/>
        </w:tabs>
        <w:ind w:left="851" w:hanging="851"/>
      </w:pPr>
      <w:bookmarkStart w:id="7" w:name="_Toc48254511"/>
      <w:r>
        <w:t>Problem Statement</w:t>
      </w:r>
      <w:bookmarkEnd w:id="7"/>
    </w:p>
    <w:p w14:paraId="45D0BA8F" w14:textId="77777777" w:rsidR="00516CC0" w:rsidRPr="00516CC0" w:rsidRDefault="00516CC0" w:rsidP="00516CC0">
      <w:pPr>
        <w:rPr>
          <w:rFonts w:eastAsiaTheme="minorHAnsi"/>
        </w:rPr>
      </w:pPr>
    </w:p>
    <w:p w14:paraId="1934DA22" w14:textId="77777777" w:rsidR="00516CC0" w:rsidRPr="005B283D" w:rsidRDefault="00516CC0" w:rsidP="00516CC0">
      <w:pPr>
        <w:pStyle w:val="Heading2"/>
        <w:numPr>
          <w:ilvl w:val="1"/>
          <w:numId w:val="8"/>
        </w:numPr>
        <w:tabs>
          <w:tab w:val="num" w:pos="360"/>
          <w:tab w:val="left" w:pos="426"/>
        </w:tabs>
        <w:ind w:left="851" w:hanging="851"/>
      </w:pPr>
      <w:r w:rsidRPr="005B283D">
        <w:t xml:space="preserve"> </w:t>
      </w:r>
      <w:bookmarkStart w:id="8" w:name="_Toc48254512"/>
      <w:r w:rsidRPr="005B283D">
        <w:t>Aim and Objectives</w:t>
      </w:r>
      <w:bookmarkEnd w:id="8"/>
    </w:p>
    <w:p w14:paraId="1BA103AD" w14:textId="77777777" w:rsidR="00516CC0" w:rsidRDefault="00516CC0" w:rsidP="00516CC0">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0B16B59B" w14:textId="77777777" w:rsidR="00516CC0" w:rsidRDefault="00516CC0" w:rsidP="00516CC0">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01419FCE" w14:textId="77777777" w:rsidR="00516CC0" w:rsidRPr="003F0C26" w:rsidRDefault="00516CC0" w:rsidP="00516CC0">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w:t>
      </w:r>
      <w:proofErr w:type="gramStart"/>
      <w:r>
        <w:rPr>
          <w:rFonts w:cs="Times New Roman"/>
          <w:szCs w:val="24"/>
          <w:lang w:val="en-US" w:eastAsia="en-US" w:bidi="hi-IN"/>
        </w:rPr>
        <w:t xml:space="preserve">it </w:t>
      </w:r>
      <w:r w:rsidRPr="003F0C26">
        <w:rPr>
          <w:rFonts w:cs="Times New Roman"/>
          <w:szCs w:val="24"/>
          <w:lang w:val="en-US" w:eastAsia="en-US" w:bidi="hi-IN"/>
        </w:rPr>
        <w:t xml:space="preserve"> and</w:t>
      </w:r>
      <w:proofErr w:type="gramEnd"/>
      <w:r w:rsidRPr="003F0C26">
        <w:rPr>
          <w:rFonts w:cs="Times New Roman"/>
          <w:szCs w:val="24"/>
          <w:lang w:val="en-US" w:eastAsia="en-US" w:bidi="hi-IN"/>
        </w:rPr>
        <w:t xml:space="preserve"> labels</w:t>
      </w:r>
      <w:r>
        <w:rPr>
          <w:rFonts w:cs="Times New Roman"/>
          <w:szCs w:val="24"/>
          <w:lang w:val="en-US" w:eastAsia="en-US" w:bidi="hi-IN"/>
        </w:rPr>
        <w:t xml:space="preserve"> each sentence. </w:t>
      </w:r>
    </w:p>
    <w:p w14:paraId="4D9C408E" w14:textId="77777777" w:rsidR="00516CC0" w:rsidRPr="003F0C26" w:rsidRDefault="00516CC0" w:rsidP="00516CC0">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7E65738E" w14:textId="77777777" w:rsidR="00516CC0" w:rsidRDefault="00516CC0" w:rsidP="00516CC0">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150F1071" w14:textId="77777777" w:rsidR="00516CC0" w:rsidRPr="003F0C26" w:rsidRDefault="00516CC0" w:rsidP="00516CC0">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7DF66A48" w14:textId="77777777" w:rsidR="00516CC0" w:rsidRPr="003F0C26" w:rsidRDefault="00516CC0" w:rsidP="00516CC0">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715844F0" w14:textId="77777777" w:rsidR="00516CC0" w:rsidRDefault="00516CC0" w:rsidP="00516CC0">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6259A3E5" w14:textId="77777777" w:rsidR="00516CC0" w:rsidRPr="003F0C26" w:rsidRDefault="00516CC0" w:rsidP="00516CC0">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23F17A02" w14:textId="77777777" w:rsidR="00516CC0" w:rsidRPr="003F0C26" w:rsidRDefault="00516CC0" w:rsidP="00516CC0">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01E27533"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 xml:space="preserve">To address issue related to the small dataset set we will use cross validation technique. Because we are going to develop this dataset therefore, we will try to create a balance dataset and hence no oversampling technique will be required. </w:t>
      </w:r>
      <w:proofErr w:type="gramStart"/>
      <w:r>
        <w:rPr>
          <w:rFonts w:cs="Times New Roman"/>
          <w:szCs w:val="24"/>
          <w:lang w:val="en-US" w:eastAsia="en-US" w:bidi="hi-IN"/>
        </w:rPr>
        <w:t>But,</w:t>
      </w:r>
      <w:proofErr w:type="gramEnd"/>
      <w:r>
        <w:rPr>
          <w:rFonts w:cs="Times New Roman"/>
          <w:szCs w:val="24"/>
          <w:lang w:val="en-US" w:eastAsia="en-US" w:bidi="hi-IN"/>
        </w:rPr>
        <w:t xml:space="preserve"> if we realize that results are not encouraging and we need to expend our dataset then in the interest of time we will put more non-sarcasm sentences and use oversampling technique to balance the dataset.</w:t>
      </w:r>
    </w:p>
    <w:p w14:paraId="31F23056" w14:textId="77777777" w:rsidR="00516CC0" w:rsidRDefault="00516CC0" w:rsidP="005B283D">
      <w:pPr>
        <w:spacing w:line="360" w:lineRule="auto"/>
        <w:rPr>
          <w:szCs w:val="24"/>
        </w:rPr>
      </w:pPr>
    </w:p>
    <w:p w14:paraId="71153199" w14:textId="07DE61B1" w:rsidR="005B283D" w:rsidRPr="005B283D" w:rsidRDefault="005B283D" w:rsidP="005B283D">
      <w:pPr>
        <w:pStyle w:val="Heading2"/>
        <w:numPr>
          <w:ilvl w:val="1"/>
          <w:numId w:val="8"/>
        </w:numPr>
        <w:tabs>
          <w:tab w:val="left" w:pos="426"/>
        </w:tabs>
        <w:ind w:left="851" w:hanging="851"/>
      </w:pPr>
      <w:bookmarkStart w:id="9" w:name="_Toc48254513"/>
      <w:r w:rsidRPr="005B283D">
        <w:t>Research Questions</w:t>
      </w:r>
      <w:bookmarkEnd w:id="9"/>
      <w:r w:rsidRPr="005B283D">
        <w:t xml:space="preserve"> </w:t>
      </w:r>
    </w:p>
    <w:p w14:paraId="551CB550" w14:textId="77777777" w:rsidR="005B283D" w:rsidRPr="002C5E23"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4964AC48" w14:textId="77777777" w:rsidR="005B283D" w:rsidRPr="002C5E23"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3632276A" w14:textId="77777777" w:rsidR="005B283D" w:rsidRPr="002C5E23"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3D1EDE81" w14:textId="77777777" w:rsidR="005B283D" w:rsidRPr="002C5E23"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644AE243" w14:textId="77777777" w:rsidR="005B283D" w:rsidRPr="002C5E23"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27D717A8" w14:textId="77777777" w:rsidR="005B283D" w:rsidRPr="00987364"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8"/>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transliteration. So confusion is “</w:t>
      </w:r>
      <w:proofErr w:type="gramStart"/>
      <w:r w:rsidRPr="00987364">
        <w:rPr>
          <w:rFonts w:eastAsiaTheme="minorHAnsi" w:cs="Times New Roman"/>
          <w:szCs w:val="24"/>
          <w:lang w:val="en-US" w:eastAsia="en-US" w:bidi="hi-IN"/>
        </w:rPr>
        <w:t>ra”=</w:t>
      </w:r>
      <w:proofErr w:type="gramEnd"/>
      <w:r w:rsidRPr="00987364">
        <w:rPr>
          <w:rFonts w:eastAsiaTheme="minorHAnsi" w:cs="Times New Roman"/>
          <w:szCs w:val="24"/>
          <w:lang w:val="en-US" w:eastAsia="en-US" w:bidi="hi-IN"/>
        </w:rPr>
        <w:t xml:space="preserve">&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01B3506B" w14:textId="77777777" w:rsidR="005B283D" w:rsidRPr="002C5E23"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5720B7D1" w14:textId="77777777" w:rsidR="005B283D" w:rsidRPr="002C5E23"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1D38A772" w14:textId="77777777" w:rsidR="005B283D" w:rsidRPr="002C5E23"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lastRenderedPageBreak/>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217C74B7" w14:textId="77777777" w:rsidR="005B283D"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3E966214" w14:textId="77777777" w:rsidR="005B283D" w:rsidRDefault="005B283D" w:rsidP="005B283D">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14C80804" w14:textId="3DCB9DB1" w:rsidR="005B283D" w:rsidRDefault="005B283D" w:rsidP="005B283D"/>
    <w:p w14:paraId="4981A89C" w14:textId="77777777" w:rsidR="00516CC0" w:rsidRPr="00516CC0" w:rsidRDefault="00516CC0" w:rsidP="00516CC0">
      <w:pPr>
        <w:pStyle w:val="Heading2"/>
        <w:numPr>
          <w:ilvl w:val="1"/>
          <w:numId w:val="8"/>
        </w:numPr>
        <w:tabs>
          <w:tab w:val="left" w:pos="567"/>
        </w:tabs>
        <w:ind w:left="851" w:hanging="851"/>
      </w:pPr>
      <w:bookmarkStart w:id="10" w:name="_Toc48254514"/>
      <w:r w:rsidRPr="00516CC0">
        <w:t>Scope of the Study</w:t>
      </w:r>
      <w:bookmarkEnd w:id="10"/>
    </w:p>
    <w:p w14:paraId="0E2E3EEB" w14:textId="77777777" w:rsidR="00516CC0" w:rsidRDefault="00516CC0" w:rsidP="00516CC0">
      <w:pPr>
        <w:pStyle w:val="ListParagraph"/>
        <w:numPr>
          <w:ilvl w:val="0"/>
          <w:numId w:val="7"/>
        </w:numPr>
        <w:spacing w:line="360" w:lineRule="auto"/>
        <w:jc w:val="left"/>
        <w:rPr>
          <w:szCs w:val="24"/>
        </w:rPr>
      </w:pPr>
      <w:r>
        <w:rPr>
          <w:szCs w:val="24"/>
        </w:rPr>
        <w:t>This research is not related to any specific domain like philosophy, politics, history, current affair new etc. Rather it is trying to detect sarcasm in day to day informal conversation.</w:t>
      </w:r>
    </w:p>
    <w:p w14:paraId="1F307379" w14:textId="77777777" w:rsidR="00516CC0" w:rsidRPr="00406F1E" w:rsidRDefault="00516CC0" w:rsidP="00516CC0">
      <w:pPr>
        <w:pStyle w:val="ListParagraph"/>
        <w:numPr>
          <w:ilvl w:val="0"/>
          <w:numId w:val="7"/>
        </w:numPr>
        <w:spacing w:line="360" w:lineRule="auto"/>
        <w:jc w:val="left"/>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20CAA1FB" w14:textId="77777777" w:rsidR="00516CC0" w:rsidRDefault="00516CC0" w:rsidP="00516CC0">
      <w:pPr>
        <w:pStyle w:val="ListParagraph"/>
        <w:numPr>
          <w:ilvl w:val="0"/>
          <w:numId w:val="7"/>
        </w:numPr>
        <w:spacing w:line="360" w:lineRule="auto"/>
        <w:jc w:val="left"/>
        <w:rPr>
          <w:szCs w:val="24"/>
        </w:rPr>
      </w:pPr>
      <w:r>
        <w:rPr>
          <w:szCs w:val="24"/>
        </w:rPr>
        <w:t>Only Roman and Devanagari scripts are considered.</w:t>
      </w:r>
    </w:p>
    <w:p w14:paraId="18B4D66E" w14:textId="77777777" w:rsidR="00516CC0" w:rsidRDefault="00516CC0" w:rsidP="00516CC0">
      <w:pPr>
        <w:pStyle w:val="ListParagraph"/>
        <w:numPr>
          <w:ilvl w:val="0"/>
          <w:numId w:val="7"/>
        </w:numPr>
        <w:spacing w:line="360" w:lineRule="auto"/>
        <w:jc w:val="left"/>
        <w:rPr>
          <w:szCs w:val="24"/>
        </w:rPr>
      </w:pPr>
      <w:r>
        <w:rPr>
          <w:szCs w:val="24"/>
        </w:rPr>
        <w:t>Only Hindi and English language words are considered. If heavily used words from other languages which are part of day to social communication, then we will include that in our Hindi vocabulary.</w:t>
      </w:r>
    </w:p>
    <w:p w14:paraId="6C92EEEF" w14:textId="77777777" w:rsidR="00516CC0" w:rsidRDefault="00516CC0" w:rsidP="00516CC0">
      <w:pPr>
        <w:pStyle w:val="ListParagraph"/>
        <w:numPr>
          <w:ilvl w:val="0"/>
          <w:numId w:val="7"/>
        </w:numPr>
        <w:spacing w:line="360" w:lineRule="auto"/>
        <w:jc w:val="left"/>
        <w:rPr>
          <w:szCs w:val="24"/>
        </w:rPr>
      </w:pPr>
      <w:r>
        <w:rPr>
          <w:szCs w:val="24"/>
        </w:rPr>
        <w:t>No analysis of degree of sarcasm.</w:t>
      </w:r>
    </w:p>
    <w:p w14:paraId="5BE530C5" w14:textId="77777777" w:rsidR="00516CC0" w:rsidRDefault="00516CC0" w:rsidP="00516CC0">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08475F36" w14:textId="77777777" w:rsidR="00516CC0" w:rsidRPr="000F53A8"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p>
    <w:p w14:paraId="351C50B7" w14:textId="77777777" w:rsidR="00516CC0" w:rsidRPr="005B283D" w:rsidRDefault="00516CC0" w:rsidP="00516CC0">
      <w:pPr>
        <w:pStyle w:val="Heading2"/>
        <w:numPr>
          <w:ilvl w:val="1"/>
          <w:numId w:val="8"/>
        </w:numPr>
        <w:tabs>
          <w:tab w:val="num" w:pos="360"/>
          <w:tab w:val="left" w:pos="567"/>
        </w:tabs>
        <w:ind w:left="851" w:hanging="851"/>
      </w:pPr>
      <w:bookmarkStart w:id="11" w:name="_Toc48254515"/>
      <w:r w:rsidRPr="005B283D">
        <w:lastRenderedPageBreak/>
        <w:t>Signiﬁcance of the Study</w:t>
      </w:r>
      <w:bookmarkEnd w:id="11"/>
    </w:p>
    <w:p w14:paraId="1A515BDE" w14:textId="77777777" w:rsidR="00516CC0" w:rsidRDefault="00516CC0" w:rsidP="00516CC0">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Pr="00DA24F3">
        <w:rPr>
          <w:rStyle w:val="FootnoteReference"/>
        </w:rPr>
        <w:footnoteReference w:id="9"/>
      </w:r>
      <w:r>
        <w:rPr>
          <w:szCs w:val="24"/>
        </w:rPr>
        <w:t xml:space="preserve"> and </w:t>
      </w:r>
      <w:r w:rsidRPr="00A3217E">
        <w:rPr>
          <w:szCs w:val="24"/>
        </w:rPr>
        <w:t>babbel.com</w:t>
      </w:r>
      <w:r w:rsidRPr="00DA24F3">
        <w:rPr>
          <w:rStyle w:val="FootnoteReference"/>
        </w:rPr>
        <w:footnoteReference w:id="10"/>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11"/>
      </w:r>
    </w:p>
    <w:p w14:paraId="3E3E0FE4" w14:textId="77777777" w:rsidR="00516CC0" w:rsidRDefault="00516CC0" w:rsidP="00516CC0">
      <w:pPr>
        <w:spacing w:line="360" w:lineRule="auto"/>
        <w:rPr>
          <w:szCs w:val="24"/>
        </w:rPr>
      </w:pPr>
    </w:p>
    <w:p w14:paraId="6DF4792A" w14:textId="77777777" w:rsidR="00516CC0" w:rsidRDefault="00516CC0" w:rsidP="00516CC0">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56D92A35" w14:textId="77777777" w:rsidR="00516CC0" w:rsidRDefault="00516CC0" w:rsidP="00516CC0">
      <w:pPr>
        <w:spacing w:line="360" w:lineRule="auto"/>
        <w:rPr>
          <w:lang w:val="en-US" w:eastAsia="en-US" w:bidi="hi-IN"/>
        </w:rPr>
      </w:pPr>
    </w:p>
    <w:p w14:paraId="64350719" w14:textId="77777777" w:rsidR="00516CC0" w:rsidRPr="00684AB7" w:rsidRDefault="00516CC0" w:rsidP="00516CC0">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615E2DBC" w14:textId="77777777" w:rsidR="00516CC0" w:rsidRDefault="00516CC0" w:rsidP="00516CC0">
      <w:pPr>
        <w:spacing w:line="360" w:lineRule="auto"/>
        <w:rPr>
          <w:lang w:val="en-US" w:eastAsia="en-US" w:bidi="hi-IN"/>
        </w:rPr>
      </w:pPr>
    </w:p>
    <w:p w14:paraId="750D7576" w14:textId="77777777" w:rsidR="00516CC0" w:rsidRPr="00063FD6" w:rsidRDefault="00516CC0" w:rsidP="00516CC0">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20602CDA" w14:textId="77777777" w:rsidR="00516CC0" w:rsidRPr="00063FD6" w:rsidRDefault="00516CC0" w:rsidP="00516CC0">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24A559C6" w14:textId="77777777" w:rsidR="00516CC0" w:rsidRPr="00063FD6" w:rsidRDefault="00516CC0" w:rsidP="00516CC0">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7671CBB5" w14:textId="77777777" w:rsidR="00516CC0" w:rsidRDefault="00516CC0" w:rsidP="00516CC0">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w:t>
      </w:r>
      <w:r w:rsidRPr="00063FD6">
        <w:rPr>
          <w:szCs w:val="24"/>
        </w:rPr>
        <w:lastRenderedPageBreak/>
        <w:t>blog, food delivery, insurance service, personality page, book page are good places where sentiment analysis plays a critical role.</w:t>
      </w:r>
    </w:p>
    <w:p w14:paraId="06A0C33D" w14:textId="77777777" w:rsidR="00516CC0" w:rsidRPr="00E02293" w:rsidRDefault="00516CC0" w:rsidP="00516CC0">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606E9E99"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0EC75091"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p>
    <w:p w14:paraId="0F6A7D41" w14:textId="77777777" w:rsidR="00516CC0" w:rsidRPr="004F5DAE" w:rsidRDefault="00516CC0" w:rsidP="00516CC0">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0353F165"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46606DCF"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7C6167ED"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p>
    <w:p w14:paraId="3FDCFC1D" w14:textId="77777777" w:rsidR="00516CC0" w:rsidRPr="004F5DAE" w:rsidRDefault="00516CC0" w:rsidP="00516CC0">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1BC0B8AF"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4B79C460"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196F7690"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p>
    <w:p w14:paraId="64242410" w14:textId="77777777" w:rsidR="00516CC0" w:rsidRPr="004F5DAE" w:rsidRDefault="00516CC0" w:rsidP="00516CC0">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59886B07"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617ED6FD"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5A0A93E1"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p>
    <w:p w14:paraId="62D81520" w14:textId="77777777" w:rsidR="00516CC0" w:rsidRPr="007758EB" w:rsidRDefault="00516CC0" w:rsidP="00516CC0">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16AF462B"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5D23956B"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392813BF"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p>
    <w:p w14:paraId="518A531D" w14:textId="77777777" w:rsidR="00516CC0" w:rsidRPr="007758EB" w:rsidRDefault="00516CC0" w:rsidP="00516CC0">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42A35960"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0FA8898D"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4FB19940"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p>
    <w:p w14:paraId="6B50FA79" w14:textId="77777777" w:rsidR="00516CC0" w:rsidRPr="007758EB" w:rsidRDefault="00516CC0" w:rsidP="00516CC0">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1CA5E613"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237832F5"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5547A27E"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p>
    <w:p w14:paraId="38318C2C" w14:textId="77777777" w:rsidR="00516CC0" w:rsidRPr="00C83DDA" w:rsidRDefault="00516CC0" w:rsidP="00516CC0">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5FDB4A00" w14:textId="77777777" w:rsidR="00516CC0" w:rsidRDefault="00516CC0" w:rsidP="00516CC0">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12"/>
      </w:r>
    </w:p>
    <w:p w14:paraId="7AB2CFEB" w14:textId="77777777" w:rsidR="00516CC0" w:rsidRDefault="00516CC0" w:rsidP="00516CC0">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8DF561E" w14:textId="77777777" w:rsidR="00516CC0" w:rsidRDefault="00516CC0" w:rsidP="00516CC0">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476D5C7B" w14:textId="6DE85A69" w:rsidR="00516CC0" w:rsidRDefault="00516CC0" w:rsidP="00516CC0">
      <w:pPr>
        <w:pStyle w:val="Heading2"/>
        <w:numPr>
          <w:ilvl w:val="1"/>
          <w:numId w:val="8"/>
        </w:numPr>
        <w:tabs>
          <w:tab w:val="num" w:pos="360"/>
          <w:tab w:val="left" w:pos="567"/>
        </w:tabs>
        <w:ind w:left="851" w:hanging="851"/>
      </w:pPr>
      <w:bookmarkStart w:id="12" w:name="_Toc48254516"/>
      <w:r w:rsidRPr="00516CC0">
        <w:t>Structure of the Study</w:t>
      </w:r>
      <w:bookmarkEnd w:id="12"/>
    </w:p>
    <w:p w14:paraId="05E14D15" w14:textId="77777777" w:rsidR="00516CC0" w:rsidRPr="00516CC0" w:rsidRDefault="00516CC0" w:rsidP="00516CC0"/>
    <w:p w14:paraId="4D06A2F9" w14:textId="77777777" w:rsidR="00463161" w:rsidRPr="00463161" w:rsidRDefault="00463161" w:rsidP="007A23C7">
      <w:pPr>
        <w:pStyle w:val="Heading1"/>
        <w:ind w:left="360"/>
      </w:pPr>
      <w:bookmarkStart w:id="13" w:name="_Toc48254517"/>
      <w:r w:rsidRPr="00463161">
        <w:t>CHAPTER 2: LITERATURE REVIEW</w:t>
      </w:r>
      <w:bookmarkEnd w:id="13"/>
      <w:r w:rsidRPr="00463161">
        <w:tab/>
      </w:r>
    </w:p>
    <w:p w14:paraId="2F760597" w14:textId="3B659E8E" w:rsidR="00463161" w:rsidRPr="00463161" w:rsidRDefault="00463161" w:rsidP="00941043">
      <w:pPr>
        <w:pStyle w:val="Heading2"/>
        <w:numPr>
          <w:ilvl w:val="1"/>
          <w:numId w:val="8"/>
        </w:numPr>
        <w:ind w:left="720"/>
      </w:pPr>
      <w:bookmarkStart w:id="14" w:name="_Toc48254518"/>
      <w:r w:rsidRPr="00463161">
        <w:t>Introduction</w:t>
      </w:r>
      <w:bookmarkEnd w:id="14"/>
      <w:r w:rsidRPr="00463161">
        <w:tab/>
      </w:r>
    </w:p>
    <w:p w14:paraId="5DC1325E" w14:textId="72CCDAA9" w:rsidR="00463161" w:rsidRPr="00463161" w:rsidRDefault="00DA24F3" w:rsidP="00941043">
      <w:pPr>
        <w:pStyle w:val="Heading2"/>
        <w:numPr>
          <w:ilvl w:val="1"/>
          <w:numId w:val="8"/>
        </w:numPr>
        <w:ind w:left="720"/>
      </w:pPr>
      <w:bookmarkStart w:id="15" w:name="_Toc48254519"/>
      <w:r>
        <w:t>Sarcasm Detection</w:t>
      </w:r>
      <w:r w:rsidR="00463161" w:rsidRPr="00463161">
        <w:t xml:space="preserve"> System</w:t>
      </w:r>
      <w:r>
        <w:t>s</w:t>
      </w:r>
      <w:bookmarkEnd w:id="15"/>
      <w:r w:rsidR="00463161" w:rsidRPr="00463161">
        <w:tab/>
      </w:r>
    </w:p>
    <w:p w14:paraId="57B6290C" w14:textId="7AC2ED8C" w:rsidR="00463161" w:rsidRDefault="00463161" w:rsidP="00F0682A">
      <w:pPr>
        <w:pStyle w:val="Heading3"/>
        <w:numPr>
          <w:ilvl w:val="2"/>
          <w:numId w:val="8"/>
        </w:numPr>
      </w:pPr>
      <w:r w:rsidRPr="00463161">
        <w:t xml:space="preserve">History of </w:t>
      </w:r>
      <w:r w:rsidR="00DA24F3">
        <w:t>Sarcasm Detection</w:t>
      </w:r>
      <w:r w:rsidRPr="00463161">
        <w:t xml:space="preserve"> System</w:t>
      </w:r>
      <w:r w:rsidR="00DA24F3">
        <w:t>s</w:t>
      </w:r>
    </w:p>
    <w:p w14:paraId="3ADD88A7" w14:textId="7D42D9EC" w:rsidR="00195BF4" w:rsidRDefault="00195BF4" w:rsidP="00764B06"/>
    <w:p w14:paraId="451C691B" w14:textId="5F0810CE"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5379A60C" w14:textId="77777777"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5D502A14" w14:textId="77777777" w:rsidR="00382C4D" w:rsidRP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Let us take one English verb “do”, in Hindi, it can be used lik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noun) ,</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mal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future </w:t>
      </w:r>
      <w:r w:rsidRPr="00382C4D">
        <w:rPr>
          <w:rFonts w:eastAsiaTheme="minorHAnsi" w:cs="Times New Roman"/>
          <w:szCs w:val="24"/>
          <w:lang w:val="en-US" w:eastAsia="en-US"/>
        </w:rPr>
        <w:lastRenderedPageBreak/>
        <w:t>tense with plural),</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या</w:t>
      </w:r>
      <w:r w:rsidRPr="00382C4D">
        <w:rPr>
          <w:rFonts w:eastAsiaTheme="minorHAnsi" w:cs="Times New Roman"/>
          <w:szCs w:val="24"/>
          <w:lang w:val="en-US" w:eastAsia="en-US"/>
        </w:rPr>
        <w:t xml:space="preserve"> (did, don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request, must do)</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please do)</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etc. these all are with different gender, mood and tenses. However, in English we have infliction like do, does, did, done. These inflictions are such that even without using pronoun sentence is meaningful. For exampl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szCs w:val="24"/>
          <w:lang w:val="en-US" w:eastAsia="en-US"/>
        </w:rPr>
        <w:t>. Even without pronoun</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szCs w:val="24"/>
          <w:lang w:val="en-US" w:eastAsia="en-US"/>
        </w:rPr>
        <w:t xml:space="preserve"> sentence is correct, </w:t>
      </w:r>
      <w:proofErr w:type="gramStart"/>
      <w:r w:rsidRPr="00382C4D">
        <w:rPr>
          <w:rFonts w:eastAsiaTheme="minorHAnsi" w:cs="Times New Roman"/>
          <w:szCs w:val="24"/>
          <w:lang w:val="en-US" w:eastAsia="en-US"/>
        </w:rPr>
        <w:t>complete</w:t>
      </w:r>
      <w:proofErr w:type="gramEnd"/>
      <w:r w:rsidRPr="00382C4D">
        <w:rPr>
          <w:rFonts w:eastAsiaTheme="minorHAnsi" w:cs="Times New Roman"/>
          <w:szCs w:val="24"/>
          <w:lang w:val="en-US" w:eastAsia="en-US"/>
        </w:rPr>
        <w:t xml:space="preserve"> and meaningful. While this is not true in the case of English language.</w:t>
      </w:r>
    </w:p>
    <w:p w14:paraId="676B2BBD" w14:textId="77777777" w:rsidR="00382C4D" w:rsidRP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1579CFC6" w14:textId="77777777"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Now, </w:t>
      </w:r>
      <w:proofErr w:type="gramStart"/>
      <w:r w:rsidRPr="00382C4D">
        <w:rPr>
          <w:rFonts w:eastAsiaTheme="minorHAnsi" w:cs="Times New Roman"/>
          <w:szCs w:val="24"/>
          <w:lang w:val="en-US" w:eastAsia="en-US"/>
        </w:rPr>
        <w:t>let’s</w:t>
      </w:r>
      <w:proofErr w:type="gramEnd"/>
      <w:r w:rsidRPr="00382C4D">
        <w:rPr>
          <w:rFonts w:eastAsiaTheme="minorHAnsi" w:cs="Times New Roman"/>
          <w:szCs w:val="24"/>
          <w:lang w:val="en-US" w:eastAsia="en-US"/>
        </w:rPr>
        <w:t xml:space="preserve"> take another example but this time we take noun “Ram”.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द्वा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में</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लिए</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 xml:space="preserve"> and many times you will see letters are written together. We never see any word like “</w:t>
      </w:r>
      <w:proofErr w:type="spellStart"/>
      <w:r w:rsidRPr="00382C4D">
        <w:rPr>
          <w:rFonts w:eastAsiaTheme="minorHAnsi" w:cs="Times New Roman"/>
          <w:szCs w:val="24"/>
          <w:lang w:val="en-US" w:eastAsia="en-US"/>
        </w:rPr>
        <w:t>ByRam</w:t>
      </w:r>
      <w:proofErr w:type="spellEnd"/>
      <w:r w:rsidRPr="00382C4D">
        <w:rPr>
          <w:rFonts w:eastAsiaTheme="minorHAnsi" w:cs="Times New Roman"/>
          <w:szCs w:val="24"/>
          <w:lang w:val="en-US" w:eastAsia="en-US"/>
        </w:rPr>
        <w:t xml:space="preserve">” in English but in Hindi </w:t>
      </w:r>
      <w:proofErr w:type="spellStart"/>
      <w:r w:rsidRPr="00382C4D">
        <w:rPr>
          <w:rFonts w:ascii="Kokila" w:eastAsiaTheme="minorHAnsi" w:hAnsi="Kokila" w:cs="Kokila" w:hint="cs"/>
          <w:szCs w:val="24"/>
          <w:cs/>
          <w:lang w:val="en-US" w:eastAsia="en-US" w:bidi="hi-IN"/>
        </w:rPr>
        <w:t>रामने</w:t>
      </w:r>
      <w:proofErr w:type="spellEnd"/>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and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both have same meaning. </w:t>
      </w:r>
    </w:p>
    <w:p w14:paraId="08AF38A3" w14:textId="54B69CA5" w:rsidR="00382C4D" w:rsidRPr="00382C4D" w:rsidRDefault="00DD036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noProof/>
          <w:szCs w:val="24"/>
          <w:lang w:val="en-US" w:eastAsia="en-US"/>
        </w:rPr>
        <w:t>“</w:t>
      </w:r>
      <w:r>
        <w:rPr>
          <w:rFonts w:ascii="Helvetica" w:hAnsi="Helvetica" w:cs="Helvetica"/>
          <w:color w:val="000000"/>
          <w:sz w:val="20"/>
          <w:shd w:val="clear" w:color="auto" w:fill="FFFFFF"/>
        </w:rPr>
        <w:t>The perfect solution for detecting sarcasm in tweets #not”</w:t>
      </w:r>
    </w:p>
    <w:p w14:paraId="1A783E33" w14:textId="76CE98EC"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03356D">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 NJ, USA","title":"Thumbs up or thumbs down? Semantic Orientation Applied to Unsupervised Unsupervised Classification of Reviews","type":"paper-conference"},"uris":["http://www.mendeley.com/documents/?uuid=e216cbf2-6d1b-3333-9c96-e12897028ef6","http://www.mendeley.com/documents/?uuid=d586c683-baea-46e6-af81-e404f6350a7e"]}],"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noProof/>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11F6E7AC" w14:textId="59AC58BE"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43D5495D" w14:textId="36CA2114" w:rsidR="00DD036D" w:rsidRDefault="00DD036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cs="Times New Roman"/>
          <w:noProof/>
          <w:szCs w:val="24"/>
        </w:rPr>
        <w:t>“</w:t>
      </w:r>
      <w:r w:rsidRPr="00DD036D">
        <w:rPr>
          <w:rFonts w:cs="Times New Roman"/>
          <w:noProof/>
          <w:szCs w:val="24"/>
        </w:rPr>
        <w:t>The perfect solution for detecting sarcasm in tweets #not</w:t>
      </w:r>
      <w:r>
        <w:rPr>
          <w:rFonts w:cs="Times New Roman"/>
          <w:noProof/>
          <w:szCs w:val="24"/>
        </w:rPr>
        <w:t>”</w:t>
      </w:r>
    </w:p>
    <w:p w14:paraId="65672DAC" w14:textId="17D88692"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w:t>
      </w:r>
      <w:r w:rsidR="00DD036D" w:rsidRPr="00DD036D">
        <w:rPr>
          <w:rFonts w:eastAsiaTheme="minorHAnsi" w:cs="Times New Roman"/>
          <w:noProof/>
          <w:szCs w:val="24"/>
          <w:lang w:val="en-US" w:eastAsia="en-US"/>
        </w:rPr>
        <w:t xml:space="preserve"> </w:t>
      </w:r>
      <w:r w:rsidR="00DD036D" w:rsidRPr="00A819B4">
        <w:rPr>
          <w:rFonts w:eastAsiaTheme="minorHAnsi" w:cs="Times New Roman"/>
          <w:noProof/>
          <w:szCs w:val="24"/>
          <w:lang w:val="en-US" w:eastAsia="en-US"/>
        </w:rPr>
        <w:t>Liebrecht</w:t>
      </w:r>
      <w:r w:rsidRPr="00A819B4">
        <w:rPr>
          <w:rFonts w:eastAsiaTheme="minorHAnsi" w:cs="Times New Roman"/>
          <w:noProof/>
          <w:szCs w:val="24"/>
          <w:lang w:val="en-US" w:eastAsia="en-US"/>
        </w:rPr>
        <w:t xml:space="preserve">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6DF18423" w14:textId="294877ED"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5C2D8D9F" w14:textId="7825F649" w:rsidR="00DD036D" w:rsidRDefault="00DD036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ascii="Helvetica" w:hAnsi="Helvetica" w:cs="Helvetica"/>
          <w:color w:val="000000"/>
          <w:sz w:val="20"/>
          <w:shd w:val="clear" w:color="auto" w:fill="FFFFFF"/>
        </w:rPr>
        <w:t>“Lexicon-Based Sentiment Analysis in the Social Web”</w:t>
      </w:r>
    </w:p>
    <w:p w14:paraId="2515F153" w14:textId="77777777" w:rsidR="00382C4D" w:rsidRP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fldChar w:fldCharType="begin" w:fldLock="1"/>
      </w:r>
      <w:r w:rsidRPr="00382C4D">
        <w:rPr>
          <w:rFonts w:eastAsiaTheme="minorHAnsi" w:cs="Times New Roman"/>
          <w:szCs w:val="24"/>
          <w:lang w:val="en-US" w:eastAsia="en-US"/>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382C4D">
        <w:rPr>
          <w:rFonts w:eastAsiaTheme="minorHAnsi" w:cs="Times New Roman"/>
          <w:szCs w:val="24"/>
          <w:lang w:val="en-US" w:eastAsia="en-US"/>
        </w:rPr>
        <w:fldChar w:fldCharType="separate"/>
      </w:r>
      <w:r w:rsidRPr="00382C4D">
        <w:rPr>
          <w:rFonts w:eastAsiaTheme="minorHAnsi" w:cs="Times New Roman"/>
          <w:noProof/>
          <w:szCs w:val="24"/>
          <w:lang w:val="en-US" w:eastAsia="en-US"/>
        </w:rPr>
        <w:t>(Asghar et al., 2014)</w:t>
      </w:r>
      <w:r w:rsidRPr="00382C4D">
        <w:rPr>
          <w:rFonts w:eastAsiaTheme="minorHAnsi" w:cs="Times New Roman"/>
          <w:szCs w:val="24"/>
          <w:lang w:val="en-US" w:eastAsia="en-US"/>
        </w:rPr>
        <w:fldChar w:fldCharType="end"/>
      </w:r>
      <w:r w:rsidRPr="00382C4D">
        <w:rPr>
          <w:rFonts w:eastAsiaTheme="minorHAnsi" w:cs="Times New Roman"/>
          <w:szCs w:val="24"/>
          <w:lang w:val="en-US" w:eastAsia="en-US"/>
        </w:rPr>
        <w:t xml:space="preserve"> developed a system to detect negative, positive, and neutral sentiments for English language tweets. As claimed by the authors their system can detect and score the slang used in the tweet. This system has Accuracy of 92% for binary classification and 87% for multinomial classification. An approach to get tweets clean text is discussed for English </w:t>
      </w:r>
      <w:r w:rsidRPr="00382C4D">
        <w:rPr>
          <w:rFonts w:eastAsiaTheme="minorHAnsi" w:cs="Times New Roman"/>
          <w:szCs w:val="24"/>
          <w:lang w:val="en-US" w:eastAsia="en-US"/>
        </w:rPr>
        <w:lastRenderedPageBreak/>
        <w:t>language tweets. However, we need to look what extra we need to do for Hinglish language tweets.</w:t>
      </w:r>
    </w:p>
    <w:p w14:paraId="51611897" w14:textId="76F72773" w:rsidR="00195BF4"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456B619B" w14:textId="47589ACA" w:rsidR="00402F2A" w:rsidRDefault="00402F2A"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w:t>
      </w:r>
      <w:r>
        <w:rPr>
          <w:rFonts w:ascii="Helvetica" w:hAnsi="Helvetica" w:cs="Helvetica"/>
          <w:color w:val="000000"/>
          <w:sz w:val="20"/>
          <w:shd w:val="clear" w:color="auto" w:fill="FFFFFF"/>
        </w:rPr>
        <w:t xml:space="preserve">Sarcasm detection in </w:t>
      </w:r>
      <w:proofErr w:type="spellStart"/>
      <w:r>
        <w:rPr>
          <w:rFonts w:ascii="Helvetica" w:hAnsi="Helvetica" w:cs="Helvetica"/>
          <w:color w:val="000000"/>
          <w:sz w:val="20"/>
          <w:shd w:val="clear" w:color="auto" w:fill="FFFFFF"/>
        </w:rPr>
        <w:t>hindi</w:t>
      </w:r>
      <w:proofErr w:type="spellEnd"/>
      <w:r>
        <w:rPr>
          <w:rFonts w:ascii="Helvetica" w:hAnsi="Helvetica" w:cs="Helvetica"/>
          <w:color w:val="000000"/>
          <w:sz w:val="20"/>
          <w:shd w:val="clear" w:color="auto" w:fill="FFFFFF"/>
        </w:rPr>
        <w:t xml:space="preserve"> sentences using support vector machine</w:t>
      </w:r>
      <w:r>
        <w:rPr>
          <w:rFonts w:eastAsiaTheme="minorHAnsi" w:cs="Times New Roman"/>
          <w:szCs w:val="24"/>
          <w:lang w:val="en-US" w:eastAsia="en-US"/>
        </w:rPr>
        <w:t>”</w:t>
      </w:r>
    </w:p>
    <w:p w14:paraId="6AB17DF6" w14:textId="79EAF2A3"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AD7954">
        <w:rPr>
          <w:rFonts w:eastAsiaTheme="minorHAnsi" w:cs="Times New Roman"/>
          <w:szCs w:val="24"/>
          <w:lang w:val="en-US" w:eastAsia="en-US"/>
        </w:rPr>
        <w:t xml:space="preserve">Sarcasm is the major factor which can flip the meaning of a written or spoken phrase. To avoid the negativity </w:t>
      </w:r>
      <w:proofErr w:type="gramStart"/>
      <w:r w:rsidRPr="00AD7954">
        <w:rPr>
          <w:rFonts w:eastAsiaTheme="minorHAnsi" w:cs="Times New Roman"/>
          <w:szCs w:val="24"/>
          <w:lang w:val="en-US" w:eastAsia="en-US"/>
        </w:rPr>
        <w:t>people</w:t>
      </w:r>
      <w:proofErr w:type="gramEnd"/>
      <w:r w:rsidRPr="00AD7954">
        <w:rPr>
          <w:rFonts w:eastAsiaTheme="minorHAnsi" w:cs="Times New Roman"/>
          <w:szCs w:val="24"/>
          <w:lang w:val="en-US" w:eastAsia="en-US"/>
        </w:rPr>
        <w:t xml:space="preserve"> use positive words to communicate negative message. (Desai and Dave, 2016). They have used </w:t>
      </w:r>
      <w:proofErr w:type="spellStart"/>
      <w:r w:rsidRPr="00AD7954">
        <w:rPr>
          <w:rFonts w:eastAsiaTheme="minorHAnsi" w:cs="Times New Roman"/>
          <w:szCs w:val="24"/>
          <w:lang w:val="en-US" w:eastAsia="en-US"/>
        </w:rPr>
        <w:t>libsvm</w:t>
      </w:r>
      <w:proofErr w:type="spellEnd"/>
      <w:r w:rsidRPr="00AD7954">
        <w:rPr>
          <w:rFonts w:eastAsiaTheme="minorHAnsi" w:cs="Times New Roman"/>
          <w:szCs w:val="24"/>
          <w:lang w:val="en-US" w:eastAsia="en-US"/>
        </w:rPr>
        <w:t xml:space="preserve"> algorithm for multiclass classification. This paper uses 5 grad</w:t>
      </w:r>
      <w:r>
        <w:rPr>
          <w:rFonts w:eastAsiaTheme="minorHAnsi" w:cs="Times New Roman"/>
          <w:szCs w:val="24"/>
          <w:lang w:val="en-US" w:eastAsia="en-US"/>
        </w:rPr>
        <w:t xml:space="preserve">es of </w:t>
      </w:r>
      <w:r w:rsidRPr="00AD7954">
        <w:rPr>
          <w:rFonts w:eastAsiaTheme="minorHAnsi" w:cs="Times New Roman"/>
          <w:szCs w:val="24"/>
          <w:lang w:val="en-US" w:eastAsia="en-US"/>
        </w:rPr>
        <w:t>sarcasm Non-Sarcastic, Mild Positive Sarcastic, Extreme Positive Sarcastic, Mild Negative Sarcastic and Extreme Negative Sarcastic.</w:t>
      </w:r>
      <w:r>
        <w:rPr>
          <w:rFonts w:eastAsiaTheme="minorHAnsi" w:cs="Times New Roman"/>
          <w:szCs w:val="24"/>
          <w:lang w:val="en-US" w:eastAsia="en-US"/>
        </w:rPr>
        <w:t xml:space="preserve"> This work </w:t>
      </w:r>
      <w:proofErr w:type="spellStart"/>
      <w:r>
        <w:rPr>
          <w:rFonts w:eastAsiaTheme="minorHAnsi" w:cs="Times New Roman"/>
          <w:szCs w:val="24"/>
          <w:lang w:val="en-US" w:eastAsia="en-US"/>
        </w:rPr>
        <w:t>demostrate</w:t>
      </w:r>
      <w:proofErr w:type="spellEnd"/>
      <w:r>
        <w:rPr>
          <w:rFonts w:eastAsiaTheme="minorHAnsi" w:cs="Times New Roman"/>
          <w:szCs w:val="24"/>
          <w:lang w:val="en-US" w:eastAsia="en-US"/>
        </w:rPr>
        <w:t xml:space="preserve"> the accuracy between 60% to 84% depending upon, whether sentence has any clue like emoticon, tag </w:t>
      </w:r>
      <w:proofErr w:type="spellStart"/>
      <w:r>
        <w:rPr>
          <w:rFonts w:eastAsiaTheme="minorHAnsi" w:cs="Times New Roman"/>
          <w:szCs w:val="24"/>
          <w:lang w:val="en-US" w:eastAsia="en-US"/>
        </w:rPr>
        <w:t>etc</w:t>
      </w:r>
      <w:proofErr w:type="spellEnd"/>
      <w:r>
        <w:rPr>
          <w:rFonts w:eastAsiaTheme="minorHAnsi" w:cs="Times New Roman"/>
          <w:szCs w:val="24"/>
          <w:lang w:val="en-US" w:eastAsia="en-US"/>
        </w:rPr>
        <w:t xml:space="preserve"> of sarcasm. This work suggests usage of lexical, pragmatic, and </w:t>
      </w:r>
      <w:proofErr w:type="spellStart"/>
      <w:r>
        <w:rPr>
          <w:rFonts w:eastAsiaTheme="minorHAnsi" w:cs="Times New Roman"/>
          <w:szCs w:val="24"/>
          <w:lang w:val="en-US" w:eastAsia="en-US"/>
        </w:rPr>
        <w:t>lingustic</w:t>
      </w:r>
      <w:proofErr w:type="spellEnd"/>
      <w:r>
        <w:rPr>
          <w:rFonts w:eastAsiaTheme="minorHAnsi" w:cs="Times New Roman"/>
          <w:szCs w:val="24"/>
          <w:lang w:val="en-US" w:eastAsia="en-US"/>
        </w:rPr>
        <w:t xml:space="preserve"> features along with emoticons, hashtag, punctuation marks to detect the sarcasm.</w:t>
      </w:r>
    </w:p>
    <w:p w14:paraId="02B16662" w14:textId="123D2A33" w:rsidR="00382C4D" w:rsidRDefault="00382C4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4F889761" w14:textId="58666D81" w:rsidR="00DD036D" w:rsidRPr="00382C4D" w:rsidRDefault="00DD036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w:t>
      </w:r>
      <w:r w:rsidRPr="00DD036D">
        <w:rPr>
          <w:rFonts w:cs="Times New Roman"/>
          <w:noProof/>
          <w:szCs w:val="24"/>
        </w:rPr>
        <w:t>Harnessing Online News for Sarcasm Detection in Hindi Tweets</w:t>
      </w:r>
      <w:r>
        <w:rPr>
          <w:rFonts w:cs="Times New Roman"/>
          <w:noProof/>
          <w:szCs w:val="24"/>
        </w:rPr>
        <w:t>”</w:t>
      </w:r>
    </w:p>
    <w:p w14:paraId="4EAF7DF2" w14:textId="19C5B9EF" w:rsidR="00195BF4" w:rsidRPr="00382C4D"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03356D">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sidRPr="00382C4D">
        <w:rPr>
          <w:rFonts w:eastAsiaTheme="minorHAnsi" w:cs="Times New Roman"/>
          <w:szCs w:val="24"/>
          <w:lang w:val="en-US" w:eastAsia="en-US"/>
        </w:rPr>
        <w:t xml:space="preserve">This paper discusses a system to sarcasm detection in Hindi tweet but for that it is taking help of online news related to the tweet. This work </w:t>
      </w:r>
      <w:r w:rsidRPr="00AD7954">
        <w:rPr>
          <w:rFonts w:eastAsiaTheme="minorHAnsi" w:cs="Times New Roman"/>
          <w:szCs w:val="24"/>
          <w:lang w:val="en-US" w:eastAsia="en-US"/>
        </w:rPr>
        <w:t>demonstrates accuracy of 70.4%</w:t>
      </w:r>
    </w:p>
    <w:p w14:paraId="6183BEB9" w14:textId="1790B55D" w:rsidR="00195BF4" w:rsidRDefault="00195BF4" w:rsidP="00382C4D">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258A7DD0" w14:textId="034D1680" w:rsidR="00520AA9" w:rsidRDefault="00520AA9" w:rsidP="00382C4D">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noProof/>
          <w:szCs w:val="24"/>
          <w:lang w:val="en-US" w:eastAsia="en-US"/>
        </w:rPr>
        <w:fldChar w:fldCharType="begin" w:fldLock="1"/>
      </w:r>
      <w:r w:rsidR="00DD036D">
        <w:rPr>
          <w:rFonts w:eastAsiaTheme="minorHAnsi" w:cs="Times New Roman"/>
          <w:noProof/>
          <w:szCs w:val="24"/>
          <w:lang w:val="en-US" w:eastAsia="en-US"/>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21f7bcda-8e09-465e-b2f8-6e72175b4f44"]}],"mendeley":{"formattedCitation":"(Potamias et al., 2020)","plainTextFormattedCitation":"(Potamias et al., 2020)","previouslyFormattedCitation":"(Potamias et al., 2020)"},"properties":{"noteIndex":0},"schema":"https://github.com/citation-style-language/schema/raw/master/csl-citation.json"}</w:instrText>
      </w:r>
      <w:r>
        <w:rPr>
          <w:rFonts w:eastAsiaTheme="minorHAnsi" w:cs="Times New Roman"/>
          <w:noProof/>
          <w:szCs w:val="24"/>
          <w:lang w:val="en-US" w:eastAsia="en-US"/>
        </w:rPr>
        <w:fldChar w:fldCharType="separate"/>
      </w:r>
      <w:r w:rsidRPr="00520AA9">
        <w:rPr>
          <w:rFonts w:eastAsiaTheme="minorHAnsi" w:cs="Times New Roman"/>
          <w:noProof/>
          <w:szCs w:val="24"/>
          <w:lang w:val="en-US" w:eastAsia="en-US"/>
        </w:rPr>
        <w:t>(Potamias et al., 2020)</w:t>
      </w:r>
      <w:r>
        <w:rPr>
          <w:rFonts w:eastAsiaTheme="minorHAnsi" w:cs="Times New Roman"/>
          <w:noProof/>
          <w:szCs w:val="24"/>
          <w:lang w:val="en-US" w:eastAsia="en-US"/>
        </w:rPr>
        <w:fldChar w:fldCharType="end"/>
      </w:r>
      <w:r>
        <w:rPr>
          <w:rFonts w:eastAsiaTheme="minorHAnsi" w:cs="Times New Roman"/>
          <w:noProof/>
          <w:szCs w:val="24"/>
          <w:lang w:val="en-US" w:eastAsia="en-US"/>
        </w:rPr>
        <w:t xml:space="preserve"> published their work “</w:t>
      </w:r>
      <w:r w:rsidRPr="00520AA9">
        <w:rPr>
          <w:rFonts w:eastAsiaTheme="minorHAnsi" w:cs="Times New Roman"/>
          <w:noProof/>
          <w:szCs w:val="24"/>
          <w:lang w:val="en-US" w:eastAsia="en-US"/>
        </w:rPr>
        <w:t>A Transformer-based approach to Irony and Sarcasm detection</w:t>
      </w:r>
      <w:r>
        <w:rPr>
          <w:rFonts w:eastAsiaTheme="minorHAnsi" w:cs="Times New Roman"/>
          <w:noProof/>
          <w:szCs w:val="24"/>
          <w:lang w:val="en-US" w:eastAsia="en-US"/>
        </w:rPr>
        <w:t>”. In this</w:t>
      </w:r>
      <w:r w:rsidR="00604E19">
        <w:rPr>
          <w:rFonts w:eastAsiaTheme="minorHAnsi" w:cs="Times New Roman"/>
          <w:noProof/>
          <w:szCs w:val="24"/>
          <w:lang w:val="en-US" w:eastAsia="en-US"/>
        </w:rPr>
        <w:t xml:space="preserve"> paper they mentioned figurative language (FL) is ubiqutious and irony and sarcasm detection is </w:t>
      </w:r>
      <w:r w:rsidR="004939A1">
        <w:rPr>
          <w:rFonts w:eastAsiaTheme="minorHAnsi" w:cs="Times New Roman"/>
          <w:noProof/>
          <w:szCs w:val="24"/>
          <w:lang w:val="en-US" w:eastAsia="en-US"/>
        </w:rPr>
        <w:t xml:space="preserve">challenging. They observed that social media users violates grammer rules and heavily use figurative langauge to communicate. Author states that </w:t>
      </w:r>
      <w:r w:rsidR="004939A1">
        <w:rPr>
          <w:rFonts w:ascii="CMR10" w:hAnsi="CMR10"/>
          <w:color w:val="010101"/>
          <w:sz w:val="20"/>
          <w:shd w:val="clear" w:color="auto" w:fill="FFFAA5"/>
        </w:rPr>
        <w:t>classical machine learning algorithms such as k-</w:t>
      </w:r>
      <w:r w:rsidR="004939A1">
        <w:rPr>
          <w:rFonts w:ascii="CMR10" w:hAnsi="CMR10"/>
          <w:color w:val="010101"/>
          <w:shd w:val="clear" w:color="auto" w:fill="FFFAA5"/>
        </w:rPr>
        <w:t xml:space="preserve">Nearest </w:t>
      </w:r>
      <w:proofErr w:type="spellStart"/>
      <w:r w:rsidR="004939A1">
        <w:rPr>
          <w:rFonts w:ascii="CMR10" w:hAnsi="CMR10"/>
          <w:color w:val="010101"/>
          <w:shd w:val="clear" w:color="auto" w:fill="FFFAA5"/>
        </w:rPr>
        <w:t>Neighbors</w:t>
      </w:r>
      <w:proofErr w:type="spellEnd"/>
      <w:r w:rsidR="004939A1">
        <w:rPr>
          <w:rFonts w:ascii="CMR10" w:hAnsi="CMR10"/>
          <w:color w:val="010101"/>
          <w:shd w:val="clear" w:color="auto" w:fill="FFFAA5"/>
        </w:rPr>
        <w:t xml:space="preserve"> (</w:t>
      </w:r>
      <w:proofErr w:type="spellStart"/>
      <w:r w:rsidR="004939A1">
        <w:rPr>
          <w:rFonts w:ascii="CMR10" w:hAnsi="CMR10"/>
          <w:color w:val="010101"/>
          <w:shd w:val="clear" w:color="auto" w:fill="FFFAA5"/>
        </w:rPr>
        <w:t>kNN</w:t>
      </w:r>
      <w:proofErr w:type="spellEnd"/>
      <w:r w:rsidR="004939A1">
        <w:rPr>
          <w:rFonts w:ascii="CMR10" w:hAnsi="CMR10"/>
          <w:color w:val="010101"/>
          <w:shd w:val="clear" w:color="auto" w:fill="FFFAA5"/>
        </w:rPr>
        <w:t xml:space="preserve">), </w:t>
      </w:r>
      <w:r w:rsidR="004939A1">
        <w:rPr>
          <w:rFonts w:ascii="CMR10" w:hAnsi="CMR10"/>
          <w:color w:val="010101"/>
          <w:sz w:val="20"/>
          <w:shd w:val="clear" w:color="auto" w:fill="FFFAA5"/>
        </w:rPr>
        <w:t xml:space="preserve">SVM, </w:t>
      </w:r>
      <w:r w:rsidR="004939A1">
        <w:rPr>
          <w:rFonts w:ascii="CMR10" w:hAnsi="CMR10"/>
          <w:color w:val="010101"/>
          <w:shd w:val="clear" w:color="auto" w:fill="FFFAA5"/>
        </w:rPr>
        <w:t xml:space="preserve">and tree-based models (Decision Trees, Random Forest) are inappropriate for real world applications, due to their demand </w:t>
      </w:r>
      <w:r w:rsidR="00A55552">
        <w:rPr>
          <w:rFonts w:ascii="CMR10" w:hAnsi="CMR10"/>
          <w:color w:val="010101"/>
          <w:shd w:val="clear" w:color="auto" w:fill="FFFAA5"/>
        </w:rPr>
        <w:t xml:space="preserve">of </w:t>
      </w:r>
      <w:r w:rsidR="004939A1">
        <w:rPr>
          <w:rFonts w:ascii="CMR10" w:hAnsi="CMR10"/>
          <w:color w:val="010101"/>
          <w:shd w:val="clear" w:color="auto" w:fill="FFFAA5"/>
        </w:rPr>
        <w:t xml:space="preserve"> hand-crafted feature and exhaustive </w:t>
      </w:r>
      <w:proofErr w:type="spellStart"/>
      <w:r w:rsidR="004939A1">
        <w:rPr>
          <w:rFonts w:ascii="CMR10" w:hAnsi="CMR10"/>
          <w:color w:val="010101"/>
          <w:shd w:val="clear" w:color="auto" w:fill="FFFAA5"/>
        </w:rPr>
        <w:t>preprocessing</w:t>
      </w:r>
      <w:proofErr w:type="spellEnd"/>
      <w:r w:rsidR="004939A1">
        <w:rPr>
          <w:rFonts w:ascii="CMR10" w:hAnsi="CMR10"/>
          <w:color w:val="010101"/>
          <w:shd w:val="clear" w:color="auto" w:fill="FFFAA5"/>
        </w:rPr>
        <w:t xml:space="preserve"> </w:t>
      </w:r>
      <w:r w:rsidR="00A55552">
        <w:rPr>
          <w:rFonts w:ascii="CMR10" w:hAnsi="CMR10"/>
          <w:color w:val="010101"/>
          <w:shd w:val="clear" w:color="auto" w:fill="FFFAA5"/>
        </w:rPr>
        <w:t xml:space="preserve">to make text clean for performing any NLP task. To develop </w:t>
      </w:r>
      <w:r w:rsidR="00A55552">
        <w:rPr>
          <w:rFonts w:ascii="CMR10" w:hAnsi="CMR10"/>
          <w:color w:val="010101"/>
          <w:sz w:val="20"/>
        </w:rPr>
        <w:t>a reasonable KNN or SVM based model, there should be a lot of effort to embed sentences on word level to a higher space. Then only a classifier may recognize some patterns.</w:t>
      </w:r>
      <w:r w:rsidR="00A55552">
        <w:t xml:space="preserve"> </w:t>
      </w:r>
      <w:r w:rsidR="004939A1">
        <w:rPr>
          <w:rFonts w:eastAsiaTheme="minorHAnsi" w:cs="Times New Roman"/>
          <w:noProof/>
          <w:szCs w:val="24"/>
          <w:lang w:val="en-US" w:eastAsia="en-US"/>
        </w:rPr>
        <w:t xml:space="preserve"> They used Deep Learning methodologies </w:t>
      </w:r>
      <w:r w:rsidR="00A55552">
        <w:rPr>
          <w:rFonts w:eastAsiaTheme="minorHAnsi" w:cs="Times New Roman"/>
          <w:noProof/>
          <w:szCs w:val="24"/>
          <w:lang w:val="en-US" w:eastAsia="en-US"/>
        </w:rPr>
        <w:t>for sarcasm detection. They conducted various experiemnts using ELMo, FastText, XLNet, BERT-cased, BERT-uncased, RoBERTa, UPF, ClaC, DESC, USE, NBSVM</w:t>
      </w:r>
    </w:p>
    <w:p w14:paraId="4B22EF0F" w14:textId="77777777" w:rsidR="00520AA9" w:rsidRDefault="00520AA9" w:rsidP="00382C4D">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30049714" w14:textId="23E1382E" w:rsidR="001E486E" w:rsidRPr="001E486E" w:rsidRDefault="001E486E" w:rsidP="001E486E">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noProof/>
          <w:szCs w:val="24"/>
          <w:lang w:val="en-US" w:eastAsia="en-US"/>
        </w:rPr>
        <w:t xml:space="preserve">As per </w:t>
      </w:r>
      <w:r w:rsidR="0003356D">
        <w:rPr>
          <w:rFonts w:eastAsiaTheme="minorHAnsi" w:cs="Times New Roman"/>
          <w:noProof/>
          <w:szCs w:val="24"/>
          <w:lang w:val="en-US" w:eastAsia="en-US"/>
        </w:rPr>
        <w:fldChar w:fldCharType="begin" w:fldLock="1"/>
      </w:r>
      <w:r w:rsidR="00520AA9">
        <w:rPr>
          <w:rFonts w:eastAsiaTheme="minorHAnsi" w:cs="Times New Roman"/>
          <w:noProof/>
          <w:szCs w:val="24"/>
          <w:lang w:val="en-US" w:eastAsia="en-US"/>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plainTextFormattedCitation":"(Zhang et al., 2020)","previouslyFormattedCitation":"(Zhang et al., 2020)"},"properties":{"noteIndex":0},"schema":"https://github.com/citation-style-language/schema/raw/master/csl-citation.json"}</w:instrText>
      </w:r>
      <w:r w:rsidR="0003356D">
        <w:rPr>
          <w:rFonts w:eastAsiaTheme="minorHAnsi" w:cs="Times New Roman"/>
          <w:noProof/>
          <w:szCs w:val="24"/>
          <w:lang w:val="en-US" w:eastAsia="en-US"/>
        </w:rPr>
        <w:fldChar w:fldCharType="separate"/>
      </w:r>
      <w:r w:rsidR="0003356D" w:rsidRPr="0003356D">
        <w:rPr>
          <w:rFonts w:eastAsiaTheme="minorHAnsi" w:cs="Times New Roman"/>
          <w:noProof/>
          <w:szCs w:val="24"/>
          <w:lang w:val="en-US" w:eastAsia="en-US"/>
        </w:rPr>
        <w:t>(Zhang et al., 2020)</w:t>
      </w:r>
      <w:r w:rsidR="0003356D">
        <w:rPr>
          <w:rFonts w:eastAsiaTheme="minorHAnsi" w:cs="Times New Roman"/>
          <w:noProof/>
          <w:szCs w:val="24"/>
          <w:lang w:val="en-US" w:eastAsia="en-US"/>
        </w:rPr>
        <w:fldChar w:fldCharType="end"/>
      </w:r>
      <w:r>
        <w:rPr>
          <w:rFonts w:eastAsiaTheme="minorHAnsi" w:cs="Times New Roman"/>
          <w:noProof/>
          <w:szCs w:val="24"/>
          <w:lang w:val="en-US" w:eastAsia="en-US"/>
        </w:rPr>
        <w:t xml:space="preserve"> in their work “</w:t>
      </w:r>
      <w:r w:rsidRPr="001E486E">
        <w:rPr>
          <w:rFonts w:eastAsiaTheme="minorHAnsi" w:cs="Times New Roman"/>
          <w:noProof/>
          <w:szCs w:val="24"/>
          <w:lang w:val="en-US" w:eastAsia="en-US"/>
        </w:rPr>
        <w:t>Semantics-aware BERT for Language Understanding</w:t>
      </w:r>
      <w:r>
        <w:rPr>
          <w:rFonts w:eastAsiaTheme="minorHAnsi" w:cs="Times New Roman"/>
          <w:noProof/>
          <w:szCs w:val="24"/>
          <w:lang w:val="en-US" w:eastAsia="en-US"/>
        </w:rPr>
        <w:t xml:space="preserve">” </w:t>
      </w:r>
      <w:r w:rsidRPr="001E486E">
        <w:rPr>
          <w:rFonts w:eastAsiaTheme="minorHAnsi" w:cs="Times New Roman"/>
          <w:noProof/>
          <w:szCs w:val="24"/>
          <w:lang w:val="en-US" w:eastAsia="en-US"/>
        </w:rPr>
        <w:t xml:space="preserve">existing language representation models like ELMo, GPT and BERT exploit </w:t>
      </w:r>
      <w:r w:rsidRPr="001E486E">
        <w:rPr>
          <w:rFonts w:eastAsiaTheme="minorHAnsi" w:cs="Times New Roman"/>
          <w:noProof/>
          <w:szCs w:val="24"/>
          <w:lang w:val="en-US" w:eastAsia="en-US"/>
        </w:rPr>
        <w:lastRenderedPageBreak/>
        <w:t>plain context-sensitive features such as character or word embeddings. These models rarely consider incorporating structured semantic information which can provide rich semantics for language representation. </w:t>
      </w:r>
      <w:r w:rsidR="00F51ED0">
        <w:t xml:space="preserve">Authors proposed </w:t>
      </w:r>
      <w:r w:rsidR="00F51ED0" w:rsidRPr="00F51ED0">
        <w:t xml:space="preserve">semantics-aware BERT </w:t>
      </w:r>
      <w:r w:rsidR="00F51ED0">
        <w:t xml:space="preserve">and claims it </w:t>
      </w:r>
      <w:r w:rsidR="00F51ED0" w:rsidRPr="00F51ED0">
        <w:t>is a simple in co</w:t>
      </w:r>
      <w:r w:rsidR="00F51ED0">
        <w:t xml:space="preserve">mpare to BERT and </w:t>
      </w:r>
      <w:r w:rsidR="00F51ED0" w:rsidRPr="00F51ED0">
        <w:t>more powerful.</w:t>
      </w:r>
      <w:r w:rsidR="00F51ED0">
        <w:t xml:space="preserve"> </w:t>
      </w:r>
      <w:proofErr w:type="spellStart"/>
      <w:r w:rsidR="00F51ED0">
        <w:t>SemBERT</w:t>
      </w:r>
      <w:proofErr w:type="spellEnd"/>
      <w:r w:rsidR="00F51ED0">
        <w:t xml:space="preserve"> (large) could predict the sentiment with accuracy as 94.5% on SST2. </w:t>
      </w:r>
      <w:r w:rsidR="00520AA9">
        <w:t>This looks impressive results however this limited to English language. In the absence of sufficient corpus size in Hinglish we cannot perform similar experiment using BERT.</w:t>
      </w:r>
      <w:r w:rsidR="00F51ED0">
        <w:t xml:space="preserve"> </w:t>
      </w:r>
    </w:p>
    <w:p w14:paraId="01E75FCF" w14:textId="3B24AF9C" w:rsidR="0003356D" w:rsidRDefault="0003356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74B81C53" w14:textId="77777777" w:rsidR="0003356D" w:rsidRPr="00382C4D" w:rsidRDefault="0003356D"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2F778968" w14:textId="78D00E6C" w:rsidR="00740515" w:rsidRPr="00382C4D" w:rsidRDefault="00E57631"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In their work “Multi-Rule Based Ensemble Feature Selection Model for Sarcasm Type Detection in Twitter” </w:t>
      </w:r>
      <w:r w:rsidR="00764B06" w:rsidRPr="00382C4D">
        <w:rPr>
          <w:rFonts w:eastAsiaTheme="minorHAnsi" w:cs="Times New Roman"/>
          <w:szCs w:val="24"/>
          <w:lang w:val="en-US" w:eastAsia="en-US"/>
        </w:rPr>
        <w:fldChar w:fldCharType="begin" w:fldLock="1"/>
      </w:r>
      <w:r w:rsidR="00520AA9">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00764B06" w:rsidRPr="00382C4D">
        <w:rPr>
          <w:rFonts w:eastAsiaTheme="minorHAnsi" w:cs="Times New Roman"/>
          <w:szCs w:val="24"/>
          <w:lang w:val="en-US" w:eastAsia="en-US"/>
        </w:rPr>
        <w:fldChar w:fldCharType="separate"/>
      </w:r>
      <w:r w:rsidR="00764B06" w:rsidRPr="00382C4D">
        <w:rPr>
          <w:rFonts w:eastAsiaTheme="minorHAnsi" w:cs="Times New Roman"/>
          <w:noProof/>
          <w:szCs w:val="24"/>
          <w:lang w:val="en-US" w:eastAsia="en-US"/>
        </w:rPr>
        <w:t>(Sundararajan and Palanisamy, 2020)</w:t>
      </w:r>
      <w:r w:rsidR="00764B06" w:rsidRPr="00382C4D">
        <w:rPr>
          <w:rFonts w:eastAsiaTheme="minorHAnsi" w:cs="Times New Roman"/>
          <w:szCs w:val="24"/>
          <w:lang w:val="en-US" w:eastAsia="en-US"/>
        </w:rPr>
        <w:fldChar w:fldCharType="end"/>
      </w:r>
      <w:r w:rsidR="00764B06" w:rsidRPr="00382C4D">
        <w:rPr>
          <w:rFonts w:eastAsiaTheme="minorHAnsi" w:cs="Times New Roman"/>
          <w:szCs w:val="24"/>
          <w:lang w:val="en-US" w:eastAsia="en-US"/>
        </w:rPr>
        <w:t xml:space="preserve"> attempted to </w:t>
      </w:r>
      <w:r w:rsidR="000E44E1" w:rsidRPr="00382C4D">
        <w:rPr>
          <w:rFonts w:eastAsiaTheme="minorHAnsi" w:cs="Times New Roman"/>
          <w:szCs w:val="24"/>
          <w:lang w:val="en-US" w:eastAsia="en-US"/>
        </w:rPr>
        <w:t xml:space="preserve">detect the sarcasm and further </w:t>
      </w:r>
      <w:r w:rsidR="00764B06" w:rsidRPr="00382C4D">
        <w:rPr>
          <w:rFonts w:eastAsiaTheme="minorHAnsi" w:cs="Times New Roman"/>
          <w:szCs w:val="24"/>
          <w:lang w:val="en-US" w:eastAsia="en-US"/>
        </w:rPr>
        <w:t xml:space="preserve">classify sarcasm into four categories namely rage, rude, polite and deadpan. Authors exploited </w:t>
      </w:r>
      <w:r w:rsidRPr="00382C4D">
        <w:rPr>
          <w:rFonts w:eastAsiaTheme="minorHAnsi" w:cs="Times New Roman"/>
          <w:szCs w:val="24"/>
          <w:lang w:val="en-US" w:eastAsia="en-US"/>
        </w:rPr>
        <w:t xml:space="preserve">a </w:t>
      </w:r>
      <w:r w:rsidR="00764B06" w:rsidRPr="00382C4D">
        <w:rPr>
          <w:rFonts w:eastAsiaTheme="minorHAnsi" w:cs="Times New Roman"/>
          <w:szCs w:val="24"/>
          <w:lang w:val="en-US" w:eastAsia="en-US"/>
        </w:rPr>
        <w:t>twitter dataset for this work. They extracted four types of features Lexical, Intensifiers, Pragmatic, Uppercase words.</w:t>
      </w:r>
      <w:r w:rsidR="00B86F4D" w:rsidRPr="00382C4D">
        <w:rPr>
          <w:rFonts w:eastAsiaTheme="minorHAnsi" w:cs="Times New Roman"/>
          <w:szCs w:val="24"/>
          <w:lang w:val="en-US" w:eastAsia="en-US"/>
        </w:rPr>
        <w:t xml:space="preserve"> They extracted following 20 features from </w:t>
      </w:r>
      <w:r w:rsidRPr="00382C4D">
        <w:rPr>
          <w:rFonts w:eastAsiaTheme="minorHAnsi" w:cs="Times New Roman"/>
          <w:szCs w:val="24"/>
          <w:lang w:val="en-US" w:eastAsia="en-US"/>
        </w:rPr>
        <w:t>this</w:t>
      </w:r>
      <w:r w:rsidR="00B86F4D" w:rsidRPr="00382C4D">
        <w:rPr>
          <w:rFonts w:eastAsiaTheme="minorHAnsi" w:cs="Times New Roman"/>
          <w:szCs w:val="24"/>
          <w:lang w:val="en-US" w:eastAsia="en-US"/>
        </w:rPr>
        <w:t xml:space="preserve"> </w:t>
      </w:r>
      <w:r w:rsidRPr="00382C4D">
        <w:rPr>
          <w:rFonts w:eastAsiaTheme="minorHAnsi" w:cs="Times New Roman"/>
          <w:szCs w:val="24"/>
          <w:lang w:val="en-US" w:eastAsia="en-US"/>
        </w:rPr>
        <w:t>tweet dataset</w:t>
      </w:r>
      <w:r w:rsidR="00B86F4D" w:rsidRPr="00382C4D">
        <w:rPr>
          <w:rFonts w:eastAsiaTheme="minorHAnsi" w:cs="Times New Roman"/>
          <w:szCs w:val="24"/>
          <w:lang w:val="en-US" w:eastAsia="en-US"/>
        </w:rPr>
        <w:t xml:space="preserve">: 1. noun count, 2. verb count, 3. positive intensifier, 4. negative intensifier, 5. bigram, 6. trigram, 7. skip gram, 8. unigram, 9. emoji sentiment, 10. sentiment score, 11. interjections, 12. punctuators, 13. exclamations, 14. question mark, 15. uppercase, 16. repeat words count, 17. positive word frequency, 18. negative word frequency, 19. polarity flip, and 20. parts of speech tagging. </w:t>
      </w:r>
      <w:r w:rsidR="00F52108" w:rsidRPr="00382C4D">
        <w:rPr>
          <w:rFonts w:eastAsiaTheme="minorHAnsi" w:cs="Times New Roman"/>
          <w:szCs w:val="24"/>
          <w:lang w:val="en-US" w:eastAsia="en-US"/>
        </w:rPr>
        <w:t>Using these features a</w:t>
      </w:r>
      <w:r w:rsidR="00B86F4D" w:rsidRPr="00382C4D">
        <w:rPr>
          <w:rFonts w:eastAsiaTheme="minorHAnsi" w:cs="Times New Roman"/>
          <w:szCs w:val="24"/>
          <w:lang w:val="en-US" w:eastAsia="en-US"/>
        </w:rPr>
        <w:t xml:space="preserve">uthors </w:t>
      </w:r>
      <w:r w:rsidR="00F52108" w:rsidRPr="00382C4D">
        <w:rPr>
          <w:rFonts w:eastAsiaTheme="minorHAnsi" w:cs="Times New Roman"/>
          <w:szCs w:val="24"/>
          <w:lang w:val="en-US" w:eastAsia="en-US"/>
        </w:rPr>
        <w:t>developed</w:t>
      </w:r>
      <w:r w:rsidR="00B86F4D" w:rsidRPr="00382C4D">
        <w:rPr>
          <w:rFonts w:eastAsiaTheme="minorHAnsi" w:cs="Times New Roman"/>
          <w:szCs w:val="24"/>
          <w:lang w:val="en-US" w:eastAsia="en-US"/>
        </w:rPr>
        <w:t xml:space="preserve"> </w:t>
      </w:r>
      <w:r w:rsidR="00F52108" w:rsidRPr="00382C4D">
        <w:rPr>
          <w:rFonts w:eastAsiaTheme="minorHAnsi" w:cs="Times New Roman"/>
          <w:szCs w:val="24"/>
          <w:lang w:val="en-US" w:eastAsia="en-US"/>
        </w:rPr>
        <w:t xml:space="preserve">8 models using following </w:t>
      </w:r>
      <w:r w:rsidR="00B86F4D" w:rsidRPr="00382C4D">
        <w:rPr>
          <w:rFonts w:eastAsiaTheme="minorHAnsi" w:cs="Times New Roman"/>
          <w:szCs w:val="24"/>
          <w:lang w:val="en-US" w:eastAsia="en-US"/>
        </w:rPr>
        <w:t>8 algorithms 1. Random Forest, 2. Naive Bayes, 3. Support Vector Machine (SVM), 4. K-Nearest Neighbor (KNN), 5. Gradient Boosting (GBC), 6. AdaBoost, 7. Logistic Regression, and 8. Decision Tree.</w:t>
      </w:r>
      <w:r w:rsidR="00F52108" w:rsidRPr="00382C4D">
        <w:rPr>
          <w:rFonts w:eastAsiaTheme="minorHAnsi" w:cs="Times New Roman"/>
          <w:szCs w:val="24"/>
          <w:lang w:val="en-US" w:eastAsia="en-US"/>
        </w:rPr>
        <w:t xml:space="preserve"> Their final goal is not to classify tweet as sarcastic or non-sarcastic tweet. They wanted to classify sarcastic tweet into four different categories. They reported accuracy of sarcasm detection as 92.7%</w:t>
      </w:r>
      <w:r w:rsidRPr="00382C4D">
        <w:rPr>
          <w:rFonts w:eastAsiaTheme="minorHAnsi" w:cs="Times New Roman"/>
          <w:szCs w:val="24"/>
          <w:lang w:val="en-US" w:eastAsia="en-US"/>
        </w:rPr>
        <w:t xml:space="preserve"> </w:t>
      </w:r>
      <w:proofErr w:type="gramStart"/>
      <w:r w:rsidRPr="00382C4D">
        <w:rPr>
          <w:rFonts w:eastAsiaTheme="minorHAnsi" w:cs="Times New Roman"/>
          <w:szCs w:val="24"/>
          <w:lang w:val="en-US" w:eastAsia="en-US"/>
        </w:rPr>
        <w:t>and</w:t>
      </w:r>
      <w:r w:rsidR="00F52108" w:rsidRPr="00382C4D">
        <w:rPr>
          <w:rFonts w:eastAsiaTheme="minorHAnsi" w:cs="Times New Roman"/>
          <w:szCs w:val="24"/>
          <w:lang w:val="en-US" w:eastAsia="en-US"/>
        </w:rPr>
        <w:t xml:space="preserve">  </w:t>
      </w:r>
      <w:r w:rsidRPr="00382C4D">
        <w:rPr>
          <w:rFonts w:eastAsiaTheme="minorHAnsi" w:cs="Times New Roman"/>
          <w:szCs w:val="24"/>
          <w:lang w:val="en-US" w:eastAsia="en-US"/>
        </w:rPr>
        <w:t>a</w:t>
      </w:r>
      <w:r w:rsidR="00F52108" w:rsidRPr="00382C4D">
        <w:rPr>
          <w:rFonts w:eastAsiaTheme="minorHAnsi" w:cs="Times New Roman"/>
          <w:szCs w:val="24"/>
          <w:lang w:val="en-US" w:eastAsia="en-US"/>
        </w:rPr>
        <w:t>ccuracy</w:t>
      </w:r>
      <w:proofErr w:type="gramEnd"/>
      <w:r w:rsidR="00F52108" w:rsidRPr="00382C4D">
        <w:rPr>
          <w:rFonts w:eastAsiaTheme="minorHAnsi" w:cs="Times New Roman"/>
          <w:szCs w:val="24"/>
          <w:lang w:val="en-US" w:eastAsia="en-US"/>
        </w:rPr>
        <w:t xml:space="preserve"> of classification of sarcastic tweet among these four categories varies between 86.61% to 99.79% depending up type of emotion.</w:t>
      </w:r>
      <w:r w:rsidR="00740515" w:rsidRPr="00382C4D">
        <w:rPr>
          <w:rFonts w:eastAsiaTheme="minorHAnsi" w:cs="Times New Roman"/>
          <w:szCs w:val="24"/>
          <w:lang w:val="en-US" w:eastAsia="en-US"/>
        </w:rPr>
        <w:t xml:space="preserve"> </w:t>
      </w:r>
    </w:p>
    <w:p w14:paraId="4EE65505" w14:textId="77777777" w:rsidR="00195BF4" w:rsidRPr="00382C4D"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68377A80" w14:textId="5F69CA21" w:rsidR="00740515" w:rsidRPr="00382C4D" w:rsidRDefault="00740515"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For categorization of the sarcastic tweet first they deployed certain rules to </w:t>
      </w:r>
      <w:r w:rsidR="007C31B8" w:rsidRPr="00382C4D">
        <w:rPr>
          <w:rFonts w:eastAsiaTheme="minorHAnsi" w:cs="Times New Roman"/>
          <w:szCs w:val="24"/>
          <w:lang w:val="en-US" w:eastAsia="en-US"/>
        </w:rPr>
        <w:t>create</w:t>
      </w:r>
      <w:r w:rsidRPr="00382C4D">
        <w:rPr>
          <w:rFonts w:eastAsiaTheme="minorHAnsi" w:cs="Times New Roman"/>
          <w:szCs w:val="24"/>
          <w:lang w:val="en-US" w:eastAsia="en-US"/>
        </w:rPr>
        <w:t xml:space="preserve"> linguistic</w:t>
      </w:r>
      <w:r w:rsidR="000C6236" w:rsidRPr="00382C4D">
        <w:rPr>
          <w:rFonts w:eastAsiaTheme="minorHAnsi" w:cs="Times New Roman"/>
          <w:szCs w:val="24"/>
          <w:lang w:val="en-US" w:eastAsia="en-US"/>
        </w:rPr>
        <w:t xml:space="preserve"> features</w:t>
      </w:r>
      <w:r w:rsidR="007C31B8" w:rsidRPr="00382C4D">
        <w:rPr>
          <w:rFonts w:eastAsiaTheme="minorHAnsi" w:cs="Times New Roman"/>
          <w:szCs w:val="24"/>
          <w:lang w:val="en-US" w:eastAsia="en-US"/>
        </w:rPr>
        <w:t xml:space="preserve"> (L)</w:t>
      </w:r>
      <w:r w:rsidRPr="00382C4D">
        <w:rPr>
          <w:rFonts w:eastAsiaTheme="minorHAnsi" w:cs="Times New Roman"/>
          <w:szCs w:val="24"/>
          <w:lang w:val="en-US" w:eastAsia="en-US"/>
        </w:rPr>
        <w:t xml:space="preserve">, sentiment </w:t>
      </w:r>
      <w:r w:rsidR="000C6236" w:rsidRPr="00382C4D">
        <w:rPr>
          <w:rFonts w:eastAsiaTheme="minorHAnsi" w:cs="Times New Roman"/>
          <w:szCs w:val="24"/>
          <w:lang w:val="en-US" w:eastAsia="en-US"/>
        </w:rPr>
        <w:t>features</w:t>
      </w:r>
      <w:r w:rsidR="007C31B8" w:rsidRPr="00382C4D">
        <w:rPr>
          <w:rFonts w:eastAsiaTheme="minorHAnsi" w:cs="Times New Roman"/>
          <w:szCs w:val="24"/>
          <w:lang w:val="en-US" w:eastAsia="en-US"/>
        </w:rPr>
        <w:t xml:space="preserve"> (S)</w:t>
      </w:r>
      <w:r w:rsidRPr="00382C4D">
        <w:rPr>
          <w:rFonts w:eastAsiaTheme="minorHAnsi" w:cs="Times New Roman"/>
          <w:szCs w:val="24"/>
          <w:lang w:val="en-US" w:eastAsia="en-US"/>
        </w:rPr>
        <w:t xml:space="preserve">, contradictory </w:t>
      </w:r>
      <w:r w:rsidR="000C6236" w:rsidRPr="00382C4D">
        <w:rPr>
          <w:rFonts w:eastAsiaTheme="minorHAnsi" w:cs="Times New Roman"/>
          <w:szCs w:val="24"/>
          <w:lang w:val="en-US" w:eastAsia="en-US"/>
        </w:rPr>
        <w:t>features</w:t>
      </w:r>
      <w:r w:rsidR="007C31B8" w:rsidRPr="00382C4D">
        <w:rPr>
          <w:rFonts w:eastAsiaTheme="minorHAnsi" w:cs="Times New Roman"/>
          <w:szCs w:val="24"/>
          <w:lang w:val="en-US" w:eastAsia="en-US"/>
        </w:rPr>
        <w:t xml:space="preserve"> (C)</w:t>
      </w:r>
      <w:r w:rsidR="000C6236" w:rsidRPr="00382C4D">
        <w:rPr>
          <w:rFonts w:eastAsiaTheme="minorHAnsi" w:cs="Times New Roman"/>
          <w:szCs w:val="24"/>
          <w:lang w:val="en-US" w:eastAsia="en-US"/>
        </w:rPr>
        <w:t>.</w:t>
      </w:r>
      <w:r w:rsidR="007C31B8" w:rsidRPr="00382C4D">
        <w:rPr>
          <w:rFonts w:eastAsiaTheme="minorHAnsi" w:cs="Times New Roman"/>
          <w:szCs w:val="24"/>
          <w:lang w:val="en-US" w:eastAsia="en-US"/>
        </w:rPr>
        <w:t xml:space="preserve"> Following this they used different combination of these features to create different ensembles models.</w:t>
      </w:r>
    </w:p>
    <w:p w14:paraId="787C4FD7" w14:textId="540FF4F9" w:rsidR="00E57631" w:rsidRPr="00382C4D" w:rsidRDefault="00E57631" w:rsidP="00382C4D">
      <w:pPr>
        <w:tabs>
          <w:tab w:val="clear" w:pos="720"/>
        </w:tabs>
        <w:overflowPunct/>
        <w:autoSpaceDE/>
        <w:autoSpaceDN/>
        <w:adjustRightInd/>
        <w:spacing w:line="360" w:lineRule="auto"/>
        <w:textAlignment w:val="auto"/>
        <w:rPr>
          <w:rFonts w:eastAsiaTheme="minorHAnsi" w:cs="Times New Roman"/>
          <w:szCs w:val="24"/>
          <w:lang w:val="en-US" w:eastAsia="en-US"/>
        </w:rPr>
      </w:pPr>
    </w:p>
    <w:p w14:paraId="16686127" w14:textId="2039EAE3" w:rsidR="00E57631" w:rsidRPr="00382C4D" w:rsidRDefault="00195BF4"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Authors obtained t</w:t>
      </w:r>
      <w:r w:rsidR="00E57631" w:rsidRPr="00382C4D">
        <w:rPr>
          <w:rFonts w:eastAsiaTheme="minorHAnsi" w:cs="Times New Roman"/>
          <w:szCs w:val="24"/>
          <w:lang w:val="en-US" w:eastAsia="en-US"/>
        </w:rPr>
        <w:t>weets through Twitter API</w:t>
      </w:r>
      <w:r w:rsidRPr="00382C4D">
        <w:rPr>
          <w:rFonts w:eastAsiaTheme="minorHAnsi" w:cs="Times New Roman"/>
          <w:szCs w:val="24"/>
          <w:lang w:val="en-US" w:eastAsia="en-US"/>
        </w:rPr>
        <w:t xml:space="preserve"> </w:t>
      </w:r>
      <w:r w:rsidR="00E57631" w:rsidRPr="00382C4D">
        <w:rPr>
          <w:rFonts w:eastAsiaTheme="minorHAnsi" w:cs="Times New Roman"/>
          <w:szCs w:val="24"/>
          <w:lang w:val="en-US" w:eastAsia="en-US"/>
        </w:rPr>
        <w:t xml:space="preserve">(Tweepy and </w:t>
      </w:r>
      <w:proofErr w:type="spellStart"/>
      <w:r w:rsidR="00E57631" w:rsidRPr="00382C4D">
        <w:rPr>
          <w:rFonts w:eastAsiaTheme="minorHAnsi" w:cs="Times New Roman"/>
          <w:szCs w:val="24"/>
          <w:lang w:val="en-US" w:eastAsia="en-US"/>
        </w:rPr>
        <w:t>Twython</w:t>
      </w:r>
      <w:proofErr w:type="spellEnd"/>
      <w:r w:rsidR="00E57631" w:rsidRPr="00382C4D">
        <w:rPr>
          <w:rFonts w:eastAsiaTheme="minorHAnsi" w:cs="Times New Roman"/>
          <w:szCs w:val="24"/>
          <w:lang w:val="en-US" w:eastAsia="en-US"/>
        </w:rPr>
        <w:t>)</w:t>
      </w:r>
      <w:r w:rsidRPr="00382C4D">
        <w:rPr>
          <w:rFonts w:eastAsiaTheme="minorHAnsi" w:cs="Times New Roman"/>
          <w:szCs w:val="24"/>
          <w:lang w:val="en-US" w:eastAsia="en-US"/>
        </w:rPr>
        <w:t xml:space="preserve"> </w:t>
      </w:r>
      <w:proofErr w:type="gramStart"/>
      <w:r w:rsidRPr="00382C4D">
        <w:rPr>
          <w:rFonts w:eastAsiaTheme="minorHAnsi" w:cs="Times New Roman"/>
          <w:szCs w:val="24"/>
          <w:lang w:val="en-US" w:eastAsia="en-US"/>
        </w:rPr>
        <w:t>o</w:t>
      </w:r>
      <w:r w:rsidR="00E57631" w:rsidRPr="00382C4D">
        <w:rPr>
          <w:rFonts w:eastAsiaTheme="minorHAnsi" w:cs="Times New Roman"/>
          <w:szCs w:val="24"/>
          <w:lang w:val="en-US" w:eastAsia="en-US"/>
        </w:rPr>
        <w:t>n the basis of</w:t>
      </w:r>
      <w:proofErr w:type="gramEnd"/>
      <w:r w:rsidRPr="00382C4D">
        <w:rPr>
          <w:rFonts w:eastAsiaTheme="minorHAnsi" w:cs="Times New Roman"/>
          <w:szCs w:val="24"/>
          <w:lang w:val="en-US" w:eastAsia="en-US"/>
        </w:rPr>
        <w:t xml:space="preserve"> </w:t>
      </w:r>
    </w:p>
    <w:p w14:paraId="5783AC35" w14:textId="532462E4" w:rsidR="00195BF4" w:rsidRPr="00382C4D" w:rsidRDefault="00E57631" w:rsidP="00382C4D">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the following hash tags: #sarcasm, #sarcastic, #Sarcasm, and</w:t>
      </w:r>
      <w:r w:rsidR="00195BF4" w:rsidRPr="00382C4D">
        <w:rPr>
          <w:rFonts w:eastAsiaTheme="minorHAnsi" w:cs="Times New Roman"/>
          <w:szCs w:val="24"/>
          <w:lang w:val="en-US" w:eastAsia="en-US"/>
        </w:rPr>
        <w:t xml:space="preserve"> </w:t>
      </w:r>
      <w:r w:rsidRPr="00382C4D">
        <w:rPr>
          <w:rFonts w:eastAsiaTheme="minorHAnsi" w:cs="Times New Roman"/>
          <w:szCs w:val="24"/>
          <w:lang w:val="en-US" w:eastAsia="en-US"/>
        </w:rPr>
        <w:t xml:space="preserve">#notSarcasm. A total of 76,799 tweets are </w:t>
      </w:r>
      <w:r w:rsidR="00195BF4" w:rsidRPr="00382C4D">
        <w:rPr>
          <w:rFonts w:eastAsiaTheme="minorHAnsi" w:cs="Times New Roman"/>
          <w:szCs w:val="24"/>
          <w:lang w:val="en-US" w:eastAsia="en-US"/>
        </w:rPr>
        <w:t xml:space="preserve">collected, </w:t>
      </w:r>
      <w:r w:rsidRPr="00382C4D">
        <w:rPr>
          <w:rFonts w:eastAsiaTheme="minorHAnsi" w:cs="Times New Roman"/>
          <w:szCs w:val="24"/>
          <w:lang w:val="en-US" w:eastAsia="en-US"/>
        </w:rPr>
        <w:t>tweets that are non-English</w:t>
      </w:r>
      <w:r w:rsidR="00195BF4" w:rsidRPr="00382C4D">
        <w:rPr>
          <w:rFonts w:eastAsiaTheme="minorHAnsi" w:cs="Times New Roman"/>
          <w:szCs w:val="24"/>
          <w:lang w:val="en-US" w:eastAsia="en-US"/>
        </w:rPr>
        <w:t xml:space="preserve"> and non-Roman script</w:t>
      </w:r>
      <w:r w:rsidRPr="00382C4D">
        <w:rPr>
          <w:rFonts w:eastAsiaTheme="minorHAnsi" w:cs="Times New Roman"/>
          <w:szCs w:val="24"/>
          <w:lang w:val="en-US" w:eastAsia="en-US"/>
        </w:rPr>
        <w:t xml:space="preserve"> are</w:t>
      </w:r>
      <w:r w:rsidR="00195BF4" w:rsidRPr="00382C4D">
        <w:rPr>
          <w:rFonts w:eastAsiaTheme="minorHAnsi" w:cs="Times New Roman"/>
          <w:szCs w:val="24"/>
          <w:lang w:val="en-US" w:eastAsia="en-US"/>
        </w:rPr>
        <w:t xml:space="preserve"> removed. During the pre-processing steps they removed any URL, Retweet, Link related text from the tweet. </w:t>
      </w:r>
    </w:p>
    <w:p w14:paraId="1DEB6AD2" w14:textId="71724CDC" w:rsidR="00B86F4D" w:rsidRPr="00195BF4" w:rsidRDefault="00B86F4D" w:rsidP="00195BF4"/>
    <w:p w14:paraId="02519697" w14:textId="2AD1E0E5" w:rsidR="00463161" w:rsidRPr="00463161" w:rsidRDefault="00463161" w:rsidP="00F0682A">
      <w:pPr>
        <w:pStyle w:val="Heading3"/>
        <w:numPr>
          <w:ilvl w:val="2"/>
          <w:numId w:val="8"/>
        </w:numPr>
      </w:pPr>
      <w:r w:rsidRPr="00463161">
        <w:t xml:space="preserve">Application of </w:t>
      </w:r>
      <w:r w:rsidR="00DA24F3">
        <w:t>Sarcasm Detection</w:t>
      </w:r>
      <w:r w:rsidRPr="00463161">
        <w:t xml:space="preserve"> System</w:t>
      </w:r>
      <w:r w:rsidRPr="00463161">
        <w:tab/>
      </w:r>
    </w:p>
    <w:p w14:paraId="0F0AE18C" w14:textId="2E4B9B7B" w:rsidR="00463161" w:rsidRDefault="00463161" w:rsidP="00F0682A">
      <w:pPr>
        <w:pStyle w:val="Heading3"/>
        <w:numPr>
          <w:ilvl w:val="2"/>
          <w:numId w:val="8"/>
        </w:numPr>
      </w:pPr>
      <w:r w:rsidRPr="00463161">
        <w:t xml:space="preserve">Types of </w:t>
      </w:r>
      <w:r w:rsidR="0015714A">
        <w:t>Sarcasm Detection</w:t>
      </w:r>
      <w:r w:rsidRPr="00463161">
        <w:t xml:space="preserve"> System</w:t>
      </w:r>
    </w:p>
    <w:p w14:paraId="333B5DCE" w14:textId="078A7983" w:rsidR="0015714A" w:rsidRDefault="0015714A" w:rsidP="00DA24F3">
      <w:pPr>
        <w:pStyle w:val="ListParagraph"/>
        <w:numPr>
          <w:ilvl w:val="0"/>
          <w:numId w:val="30"/>
        </w:numPr>
      </w:pPr>
      <w:r>
        <w:t>Domain Specific</w:t>
      </w:r>
    </w:p>
    <w:p w14:paraId="6664499D" w14:textId="206DDC28" w:rsidR="0015714A" w:rsidRDefault="0015714A" w:rsidP="0015714A">
      <w:pPr>
        <w:pStyle w:val="ListParagraph"/>
        <w:numPr>
          <w:ilvl w:val="1"/>
          <w:numId w:val="30"/>
        </w:numPr>
      </w:pPr>
      <w:r>
        <w:t>Health</w:t>
      </w:r>
    </w:p>
    <w:p w14:paraId="31A39E88" w14:textId="5CC4E6FF" w:rsidR="0015714A" w:rsidRDefault="0015714A" w:rsidP="0015714A">
      <w:pPr>
        <w:pStyle w:val="ListParagraph"/>
        <w:numPr>
          <w:ilvl w:val="1"/>
          <w:numId w:val="30"/>
        </w:numPr>
      </w:pPr>
      <w:r>
        <w:t>Education</w:t>
      </w:r>
    </w:p>
    <w:p w14:paraId="08DEA54C" w14:textId="2E4005A9" w:rsidR="0015714A" w:rsidRDefault="0015714A" w:rsidP="0015714A">
      <w:pPr>
        <w:pStyle w:val="ListParagraph"/>
        <w:numPr>
          <w:ilvl w:val="1"/>
          <w:numId w:val="30"/>
        </w:numPr>
      </w:pPr>
      <w:r>
        <w:t>Travel</w:t>
      </w:r>
    </w:p>
    <w:p w14:paraId="6925F610" w14:textId="4C6FCB58" w:rsidR="0015714A" w:rsidRDefault="0015714A" w:rsidP="0015714A">
      <w:pPr>
        <w:pStyle w:val="ListParagraph"/>
        <w:numPr>
          <w:ilvl w:val="1"/>
          <w:numId w:val="30"/>
        </w:numPr>
      </w:pPr>
      <w:r>
        <w:t>Social</w:t>
      </w:r>
    </w:p>
    <w:p w14:paraId="49542924" w14:textId="5D878663" w:rsidR="00DA24F3" w:rsidRDefault="00DA24F3" w:rsidP="00DA24F3">
      <w:pPr>
        <w:pStyle w:val="ListParagraph"/>
        <w:numPr>
          <w:ilvl w:val="0"/>
          <w:numId w:val="30"/>
        </w:numPr>
      </w:pPr>
      <w:r>
        <w:t>Mode of Communication Based</w:t>
      </w:r>
    </w:p>
    <w:p w14:paraId="5366ECAD" w14:textId="57CF5DF3" w:rsidR="00DA24F3" w:rsidRDefault="00DA24F3" w:rsidP="00DA24F3">
      <w:pPr>
        <w:pStyle w:val="ListParagraph"/>
        <w:numPr>
          <w:ilvl w:val="1"/>
          <w:numId w:val="30"/>
        </w:numPr>
      </w:pPr>
      <w:r>
        <w:t>Text Based Systems</w:t>
      </w:r>
    </w:p>
    <w:p w14:paraId="5119140C" w14:textId="77777777" w:rsidR="00DA24F3" w:rsidRDefault="00DA24F3" w:rsidP="00DA24F3">
      <w:pPr>
        <w:pStyle w:val="ListParagraph"/>
        <w:numPr>
          <w:ilvl w:val="1"/>
          <w:numId w:val="30"/>
        </w:numPr>
      </w:pPr>
      <w:r>
        <w:t>Voice Based Systems</w:t>
      </w:r>
    </w:p>
    <w:p w14:paraId="552EE6B8" w14:textId="77777777" w:rsidR="00DA24F3" w:rsidRDefault="00DA24F3" w:rsidP="00DA24F3">
      <w:pPr>
        <w:pStyle w:val="ListParagraph"/>
        <w:numPr>
          <w:ilvl w:val="1"/>
          <w:numId w:val="30"/>
        </w:numPr>
      </w:pPr>
      <w:r>
        <w:t>Video Based Systems</w:t>
      </w:r>
    </w:p>
    <w:p w14:paraId="6E2CF6CB" w14:textId="77777777" w:rsidR="00DA24F3" w:rsidRDefault="00DA24F3" w:rsidP="00DA24F3">
      <w:pPr>
        <w:pStyle w:val="ListParagraph"/>
        <w:numPr>
          <w:ilvl w:val="0"/>
          <w:numId w:val="30"/>
        </w:numPr>
      </w:pPr>
      <w:r>
        <w:t>Time of Detection Based</w:t>
      </w:r>
    </w:p>
    <w:p w14:paraId="0645FE0E" w14:textId="386DFA6D" w:rsidR="00DA24F3" w:rsidRDefault="00DA24F3" w:rsidP="00DA24F3">
      <w:pPr>
        <w:pStyle w:val="ListParagraph"/>
        <w:numPr>
          <w:ilvl w:val="1"/>
          <w:numId w:val="30"/>
        </w:numPr>
      </w:pPr>
      <w:r>
        <w:t>Realtime Systems</w:t>
      </w:r>
    </w:p>
    <w:p w14:paraId="12F3D957" w14:textId="77777777" w:rsidR="00DA24F3" w:rsidRDefault="00DA24F3" w:rsidP="00DA24F3">
      <w:pPr>
        <w:pStyle w:val="ListParagraph"/>
        <w:numPr>
          <w:ilvl w:val="1"/>
          <w:numId w:val="30"/>
        </w:numPr>
      </w:pPr>
      <w:r>
        <w:t>Batch Systems</w:t>
      </w:r>
    </w:p>
    <w:p w14:paraId="1DE169A3" w14:textId="77777777" w:rsidR="00DA24F3" w:rsidRDefault="00DA24F3" w:rsidP="00DA24F3">
      <w:pPr>
        <w:pStyle w:val="ListParagraph"/>
        <w:numPr>
          <w:ilvl w:val="0"/>
          <w:numId w:val="30"/>
        </w:numPr>
      </w:pPr>
      <w:r>
        <w:t>Language Script Based</w:t>
      </w:r>
    </w:p>
    <w:p w14:paraId="400470AF" w14:textId="1D4FEA6F" w:rsidR="00DA24F3" w:rsidRDefault="00DA24F3" w:rsidP="00DA24F3">
      <w:pPr>
        <w:pStyle w:val="ListParagraph"/>
        <w:numPr>
          <w:ilvl w:val="1"/>
          <w:numId w:val="30"/>
        </w:numPr>
      </w:pPr>
      <w:r>
        <w:t>Language Specific</w:t>
      </w:r>
    </w:p>
    <w:p w14:paraId="26D76802" w14:textId="3754A27A" w:rsidR="00DA24F3" w:rsidRDefault="00DA24F3" w:rsidP="00DA24F3">
      <w:pPr>
        <w:pStyle w:val="ListParagraph"/>
        <w:numPr>
          <w:ilvl w:val="1"/>
          <w:numId w:val="30"/>
        </w:numPr>
      </w:pPr>
      <w:r>
        <w:t>Script Specific</w:t>
      </w:r>
    </w:p>
    <w:p w14:paraId="44E9E7A1" w14:textId="48B0BA96" w:rsidR="00DA24F3" w:rsidRDefault="00DA24F3" w:rsidP="00DA24F3">
      <w:pPr>
        <w:pStyle w:val="ListParagraph"/>
        <w:numPr>
          <w:ilvl w:val="1"/>
          <w:numId w:val="30"/>
        </w:numPr>
      </w:pPr>
      <w:r>
        <w:t>Supporting Multiple Language in Roman Script</w:t>
      </w:r>
    </w:p>
    <w:p w14:paraId="3EF2E1FC" w14:textId="3C922A33" w:rsidR="00DA24F3" w:rsidRPr="00DA24F3" w:rsidRDefault="00DA24F3" w:rsidP="00DA24F3">
      <w:pPr>
        <w:pStyle w:val="ListParagraph"/>
        <w:numPr>
          <w:ilvl w:val="1"/>
          <w:numId w:val="30"/>
        </w:numPr>
      </w:pPr>
      <w:r>
        <w:t>Supporting Multiple Language in Multiple Scripts</w:t>
      </w:r>
    </w:p>
    <w:p w14:paraId="0EBAD0B9" w14:textId="372C8444" w:rsidR="00463161" w:rsidRPr="007A23C7" w:rsidRDefault="00463161" w:rsidP="00941043">
      <w:pPr>
        <w:pStyle w:val="Heading2"/>
        <w:numPr>
          <w:ilvl w:val="1"/>
          <w:numId w:val="8"/>
        </w:numPr>
        <w:ind w:left="720"/>
        <w:rPr>
          <w:bCs/>
        </w:rPr>
      </w:pPr>
      <w:bookmarkStart w:id="16" w:name="_Toc48254520"/>
      <w:r w:rsidRPr="007A23C7">
        <w:rPr>
          <w:bCs/>
        </w:rPr>
        <w:t xml:space="preserve">Challenges in </w:t>
      </w:r>
      <w:r w:rsidR="0015714A">
        <w:rPr>
          <w:bCs/>
        </w:rPr>
        <w:t xml:space="preserve">Hinglish </w:t>
      </w:r>
      <w:r w:rsidR="00DA24F3">
        <w:rPr>
          <w:bCs/>
        </w:rPr>
        <w:t>Sarcasm Detection</w:t>
      </w:r>
      <w:r w:rsidRPr="007A23C7">
        <w:rPr>
          <w:bCs/>
        </w:rPr>
        <w:t xml:space="preserve"> system</w:t>
      </w:r>
      <w:bookmarkEnd w:id="16"/>
    </w:p>
    <w:p w14:paraId="40AAE70A" w14:textId="77777777" w:rsidR="0015714A" w:rsidRDefault="0015714A" w:rsidP="00F0682A">
      <w:pPr>
        <w:pStyle w:val="Heading3"/>
        <w:numPr>
          <w:ilvl w:val="2"/>
          <w:numId w:val="8"/>
        </w:numPr>
      </w:pPr>
      <w:r>
        <w:t>Script used for writing</w:t>
      </w:r>
    </w:p>
    <w:p w14:paraId="3D30BBF0" w14:textId="77777777" w:rsidR="0015714A" w:rsidRDefault="0015714A" w:rsidP="00F0682A">
      <w:pPr>
        <w:pStyle w:val="Heading3"/>
        <w:numPr>
          <w:ilvl w:val="2"/>
          <w:numId w:val="8"/>
        </w:numPr>
      </w:pPr>
      <w:r>
        <w:t>Language mixed</w:t>
      </w:r>
    </w:p>
    <w:p w14:paraId="209417F5" w14:textId="77777777" w:rsidR="0015714A" w:rsidRDefault="0015714A" w:rsidP="00F0682A">
      <w:pPr>
        <w:pStyle w:val="Heading3"/>
        <w:numPr>
          <w:ilvl w:val="2"/>
          <w:numId w:val="8"/>
        </w:numPr>
      </w:pPr>
      <w:r>
        <w:t>Missing Context</w:t>
      </w:r>
    </w:p>
    <w:p w14:paraId="02EE02D3" w14:textId="77777777" w:rsidR="0015714A" w:rsidRDefault="0015714A" w:rsidP="00F0682A">
      <w:pPr>
        <w:pStyle w:val="Heading3"/>
        <w:numPr>
          <w:ilvl w:val="2"/>
          <w:numId w:val="8"/>
        </w:numPr>
      </w:pPr>
      <w:r>
        <w:t>Limitation of Written Languages</w:t>
      </w:r>
    </w:p>
    <w:p w14:paraId="2F0D935D" w14:textId="77777777" w:rsidR="0015714A" w:rsidRDefault="0015714A" w:rsidP="00F0682A">
      <w:pPr>
        <w:pStyle w:val="Heading3"/>
        <w:numPr>
          <w:ilvl w:val="2"/>
          <w:numId w:val="8"/>
        </w:numPr>
      </w:pPr>
      <w:r>
        <w:t>Usage of Idioms &amp; Phrases</w:t>
      </w:r>
    </w:p>
    <w:p w14:paraId="2FE5FD6F" w14:textId="346D4175" w:rsidR="00463161" w:rsidRPr="00463161" w:rsidRDefault="0015714A" w:rsidP="00F0682A">
      <w:pPr>
        <w:pStyle w:val="Heading3"/>
        <w:numPr>
          <w:ilvl w:val="2"/>
          <w:numId w:val="8"/>
        </w:numPr>
      </w:pPr>
      <w:r>
        <w:t>Sentences containing Emoticon, Interjections etc.</w:t>
      </w:r>
    </w:p>
    <w:p w14:paraId="0C4C050D" w14:textId="4566312E" w:rsidR="00463161" w:rsidRDefault="00463161" w:rsidP="00941043">
      <w:pPr>
        <w:pStyle w:val="Heading2"/>
        <w:numPr>
          <w:ilvl w:val="1"/>
          <w:numId w:val="8"/>
        </w:numPr>
        <w:ind w:left="720"/>
      </w:pPr>
      <w:bookmarkStart w:id="17" w:name="_Toc48254521"/>
      <w:r w:rsidRPr="007A23C7">
        <w:t>Comparison of Techniques</w:t>
      </w:r>
      <w:bookmarkEnd w:id="17"/>
    </w:p>
    <w:p w14:paraId="7C798BC6" w14:textId="77777777" w:rsidR="00764B06" w:rsidRPr="00764B06" w:rsidRDefault="00764B06" w:rsidP="00764B06"/>
    <w:tbl>
      <w:tblPr>
        <w:tblStyle w:val="TableGrid"/>
        <w:tblW w:w="9067" w:type="dxa"/>
        <w:tblLayout w:type="fixed"/>
        <w:tblLook w:val="04A0" w:firstRow="1" w:lastRow="0" w:firstColumn="1" w:lastColumn="0" w:noHBand="0" w:noVBand="1"/>
      </w:tblPr>
      <w:tblGrid>
        <w:gridCol w:w="421"/>
        <w:gridCol w:w="1842"/>
        <w:gridCol w:w="1276"/>
        <w:gridCol w:w="2126"/>
        <w:gridCol w:w="2410"/>
        <w:gridCol w:w="992"/>
      </w:tblGrid>
      <w:tr w:rsidR="00D64AB9" w14:paraId="794B62CA" w14:textId="77777777" w:rsidTr="00D64AB9">
        <w:trPr>
          <w:trHeight w:val="293"/>
        </w:trPr>
        <w:tc>
          <w:tcPr>
            <w:tcW w:w="421" w:type="dxa"/>
          </w:tcPr>
          <w:p w14:paraId="0BF92875" w14:textId="5C19EA99" w:rsidR="000B008C" w:rsidRDefault="000B008C" w:rsidP="000B008C">
            <w:r>
              <w:t>#</w:t>
            </w:r>
          </w:p>
        </w:tc>
        <w:tc>
          <w:tcPr>
            <w:tcW w:w="1842" w:type="dxa"/>
          </w:tcPr>
          <w:p w14:paraId="7091BBCF" w14:textId="77BF1636" w:rsidR="000B008C" w:rsidRDefault="000B008C" w:rsidP="000B008C">
            <w:r>
              <w:t>Paper Name</w:t>
            </w:r>
          </w:p>
        </w:tc>
        <w:tc>
          <w:tcPr>
            <w:tcW w:w="1276" w:type="dxa"/>
          </w:tcPr>
          <w:p w14:paraId="21DEF3F4" w14:textId="058A4449" w:rsidR="000B008C" w:rsidRDefault="00D64AB9" w:rsidP="000B008C">
            <w:r>
              <w:t>Language</w:t>
            </w:r>
          </w:p>
        </w:tc>
        <w:tc>
          <w:tcPr>
            <w:tcW w:w="2126" w:type="dxa"/>
          </w:tcPr>
          <w:p w14:paraId="0141A5F2" w14:textId="2BBA5D6C" w:rsidR="000B008C" w:rsidRDefault="00D64AB9" w:rsidP="000B008C">
            <w:r>
              <w:t>Algorithms</w:t>
            </w:r>
          </w:p>
        </w:tc>
        <w:tc>
          <w:tcPr>
            <w:tcW w:w="2410" w:type="dxa"/>
          </w:tcPr>
          <w:p w14:paraId="4E87E145" w14:textId="3B24B1EB" w:rsidR="000B008C" w:rsidRDefault="000B008C" w:rsidP="000B008C">
            <w:r>
              <w:t>Features</w:t>
            </w:r>
          </w:p>
        </w:tc>
        <w:tc>
          <w:tcPr>
            <w:tcW w:w="992" w:type="dxa"/>
          </w:tcPr>
          <w:p w14:paraId="4DDA0249" w14:textId="3762F178" w:rsidR="000B008C" w:rsidRDefault="000B008C" w:rsidP="000B008C">
            <w:r>
              <w:t>Results</w:t>
            </w:r>
          </w:p>
        </w:tc>
      </w:tr>
      <w:tr w:rsidR="000B008C" w14:paraId="1A6932C3" w14:textId="77777777" w:rsidTr="00D64AB9">
        <w:trPr>
          <w:trHeight w:val="293"/>
        </w:trPr>
        <w:tc>
          <w:tcPr>
            <w:tcW w:w="421" w:type="dxa"/>
          </w:tcPr>
          <w:p w14:paraId="65859FF3" w14:textId="00CA1ED3" w:rsidR="000B008C" w:rsidRDefault="00D64AB9" w:rsidP="000B008C">
            <w:r>
              <w:t>1</w:t>
            </w:r>
          </w:p>
        </w:tc>
        <w:tc>
          <w:tcPr>
            <w:tcW w:w="1842" w:type="dxa"/>
          </w:tcPr>
          <w:p w14:paraId="525623F7" w14:textId="124A1BF3" w:rsidR="000B008C" w:rsidRDefault="00D64AB9" w:rsidP="00D64AB9">
            <w:pPr>
              <w:jc w:val="left"/>
            </w:pPr>
            <w:r w:rsidRPr="00382C4D">
              <w:rPr>
                <w:rFonts w:eastAsiaTheme="minorHAnsi" w:cs="Times New Roman"/>
                <w:szCs w:val="24"/>
                <w:lang w:val="en-US" w:eastAsia="en-US"/>
              </w:rPr>
              <w:t>Multi-Rule Based Ensemble Feature Selection Model for Sarcasm Type Detection in Twitter</w:t>
            </w:r>
          </w:p>
        </w:tc>
        <w:tc>
          <w:tcPr>
            <w:tcW w:w="1276" w:type="dxa"/>
          </w:tcPr>
          <w:p w14:paraId="4DAE89C8" w14:textId="6802DD3E" w:rsidR="000B008C" w:rsidRDefault="00D64AB9" w:rsidP="000B008C">
            <w:r>
              <w:t>English</w:t>
            </w:r>
          </w:p>
        </w:tc>
        <w:tc>
          <w:tcPr>
            <w:tcW w:w="2126" w:type="dxa"/>
          </w:tcPr>
          <w:p w14:paraId="3DA8F58D"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 Random Forest, </w:t>
            </w:r>
          </w:p>
          <w:p w14:paraId="744C76CF"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2. Naive Bayes, </w:t>
            </w:r>
          </w:p>
          <w:p w14:paraId="188ECF2E"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3. Support Vector Machine (SVM), </w:t>
            </w:r>
          </w:p>
          <w:p w14:paraId="05D4B2A7"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4. K-Nearest Neighbor (KNN), </w:t>
            </w:r>
          </w:p>
          <w:p w14:paraId="784BADF3"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5. Gradient Boosting (GBC), </w:t>
            </w:r>
          </w:p>
          <w:p w14:paraId="369F3B42"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6. AdaBoost, </w:t>
            </w:r>
          </w:p>
          <w:p w14:paraId="460062E7"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7. Logistic Regression, and </w:t>
            </w:r>
          </w:p>
          <w:p w14:paraId="3BE88956" w14:textId="15B1185D" w:rsidR="000B008C" w:rsidRDefault="00D64AB9" w:rsidP="00D64AB9">
            <w:pPr>
              <w:jc w:val="left"/>
            </w:pPr>
            <w:r w:rsidRPr="00382C4D">
              <w:rPr>
                <w:rFonts w:eastAsiaTheme="minorHAnsi" w:cs="Times New Roman"/>
                <w:szCs w:val="24"/>
                <w:lang w:val="en-US" w:eastAsia="en-US"/>
              </w:rPr>
              <w:t>8. Decision Tree</w:t>
            </w:r>
          </w:p>
        </w:tc>
        <w:tc>
          <w:tcPr>
            <w:tcW w:w="2410" w:type="dxa"/>
          </w:tcPr>
          <w:p w14:paraId="45FB8980"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 noun count, </w:t>
            </w:r>
          </w:p>
          <w:p w14:paraId="134E62C4"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2. verb count, </w:t>
            </w:r>
          </w:p>
          <w:p w14:paraId="5D1D1F97"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3. positive intensifier, </w:t>
            </w:r>
          </w:p>
          <w:p w14:paraId="7B0634CC"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4. negative intensifier, </w:t>
            </w:r>
          </w:p>
          <w:p w14:paraId="6CAFF9EB"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5. bigram, </w:t>
            </w:r>
          </w:p>
          <w:p w14:paraId="28977145"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6. trigram, </w:t>
            </w:r>
          </w:p>
          <w:p w14:paraId="5EB4EE9A"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7. skip gram, </w:t>
            </w:r>
          </w:p>
          <w:p w14:paraId="4E16C899"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8. unigram, </w:t>
            </w:r>
          </w:p>
          <w:p w14:paraId="1F4888AF"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9. emoji sentiment, </w:t>
            </w:r>
          </w:p>
          <w:p w14:paraId="54BE59C1"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0. sentiment score, </w:t>
            </w:r>
          </w:p>
          <w:p w14:paraId="1EB3051C" w14:textId="3CB05BCB"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1. interjections, </w:t>
            </w:r>
          </w:p>
          <w:p w14:paraId="741C1DBD"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2. punctuators, </w:t>
            </w:r>
          </w:p>
          <w:p w14:paraId="28EFA996"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lastRenderedPageBreak/>
              <w:t xml:space="preserve">13. exclamations, </w:t>
            </w:r>
          </w:p>
          <w:p w14:paraId="5AE88225"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4. question mark, </w:t>
            </w:r>
          </w:p>
          <w:p w14:paraId="322FA01F"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5. uppercase, </w:t>
            </w:r>
          </w:p>
          <w:p w14:paraId="7A2675FA"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6. repeat words count, </w:t>
            </w:r>
          </w:p>
          <w:p w14:paraId="0F0AADAD"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7. positive word frequency, </w:t>
            </w:r>
          </w:p>
          <w:p w14:paraId="77471EF8" w14:textId="1AD9C39F"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8. negative word </w:t>
            </w:r>
            <w:r>
              <w:rPr>
                <w:rFonts w:eastAsiaTheme="minorHAnsi" w:cs="Times New Roman"/>
                <w:szCs w:val="24"/>
                <w:lang w:val="en-US" w:eastAsia="en-US"/>
              </w:rPr>
              <w:t>f</w:t>
            </w:r>
            <w:r w:rsidRPr="00382C4D">
              <w:rPr>
                <w:rFonts w:eastAsiaTheme="minorHAnsi" w:cs="Times New Roman"/>
                <w:szCs w:val="24"/>
                <w:lang w:val="en-US" w:eastAsia="en-US"/>
              </w:rPr>
              <w:t xml:space="preserve">requency, </w:t>
            </w:r>
          </w:p>
          <w:p w14:paraId="532DB085" w14:textId="77777777" w:rsidR="00D64AB9" w:rsidRDefault="00D64AB9" w:rsidP="00D64AB9">
            <w:pPr>
              <w:jc w:val="left"/>
              <w:rPr>
                <w:rFonts w:eastAsiaTheme="minorHAnsi" w:cs="Times New Roman"/>
                <w:szCs w:val="24"/>
                <w:lang w:val="en-US" w:eastAsia="en-US"/>
              </w:rPr>
            </w:pPr>
            <w:r w:rsidRPr="00382C4D">
              <w:rPr>
                <w:rFonts w:eastAsiaTheme="minorHAnsi" w:cs="Times New Roman"/>
                <w:szCs w:val="24"/>
                <w:lang w:val="en-US" w:eastAsia="en-US"/>
              </w:rPr>
              <w:t xml:space="preserve">19. polarity flip, and </w:t>
            </w:r>
          </w:p>
          <w:p w14:paraId="62E96D40" w14:textId="269C3F1B" w:rsidR="000B008C" w:rsidRDefault="00D64AB9" w:rsidP="00D64AB9">
            <w:pPr>
              <w:jc w:val="left"/>
            </w:pPr>
            <w:r w:rsidRPr="00382C4D">
              <w:rPr>
                <w:rFonts w:eastAsiaTheme="minorHAnsi" w:cs="Times New Roman"/>
                <w:szCs w:val="24"/>
                <w:lang w:val="en-US" w:eastAsia="en-US"/>
              </w:rPr>
              <w:t>20. parts of speech tagging.</w:t>
            </w:r>
          </w:p>
        </w:tc>
        <w:tc>
          <w:tcPr>
            <w:tcW w:w="992" w:type="dxa"/>
          </w:tcPr>
          <w:p w14:paraId="30111541" w14:textId="1BFB07EC" w:rsidR="000B008C" w:rsidRDefault="00D64AB9" w:rsidP="000B008C">
            <w:proofErr w:type="spellStart"/>
            <w:r>
              <w:lastRenderedPageBreak/>
              <w:t>Acc</w:t>
            </w:r>
            <w:proofErr w:type="spellEnd"/>
            <w:r>
              <w:t>: 92.7%</w:t>
            </w:r>
          </w:p>
        </w:tc>
      </w:tr>
    </w:tbl>
    <w:p w14:paraId="0F0C1BAF" w14:textId="77777777" w:rsidR="000B008C" w:rsidRPr="000B008C" w:rsidRDefault="000B008C" w:rsidP="000B008C"/>
    <w:p w14:paraId="1CDE3AAA" w14:textId="76CC3808" w:rsidR="00463161" w:rsidRPr="00463161" w:rsidRDefault="00463161" w:rsidP="00941043">
      <w:pPr>
        <w:pStyle w:val="Heading2"/>
        <w:numPr>
          <w:ilvl w:val="1"/>
          <w:numId w:val="8"/>
        </w:numPr>
        <w:ind w:left="720"/>
      </w:pPr>
      <w:bookmarkStart w:id="18" w:name="_Toc48254522"/>
      <w:r w:rsidRPr="00463161">
        <w:t>Discussion</w:t>
      </w:r>
      <w:bookmarkEnd w:id="18"/>
      <w:r w:rsidRPr="00463161">
        <w:tab/>
      </w:r>
    </w:p>
    <w:p w14:paraId="147D4A67" w14:textId="044E1689" w:rsidR="00463161" w:rsidRPr="00463161" w:rsidRDefault="00463161" w:rsidP="00941043">
      <w:pPr>
        <w:pStyle w:val="Heading2"/>
        <w:numPr>
          <w:ilvl w:val="1"/>
          <w:numId w:val="8"/>
        </w:numPr>
        <w:ind w:left="720"/>
      </w:pPr>
      <w:bookmarkStart w:id="19" w:name="_Toc48254523"/>
      <w:r w:rsidRPr="00463161">
        <w:t>Summary</w:t>
      </w:r>
      <w:bookmarkEnd w:id="19"/>
      <w:r w:rsidRPr="00463161">
        <w:tab/>
      </w:r>
    </w:p>
    <w:p w14:paraId="259BFF33" w14:textId="77777777" w:rsidR="00463161" w:rsidRPr="00463161" w:rsidRDefault="00463161" w:rsidP="00463161">
      <w:pPr>
        <w:pStyle w:val="Heading1"/>
      </w:pPr>
      <w:bookmarkStart w:id="20" w:name="_Toc48254524"/>
      <w:r w:rsidRPr="00463161">
        <w:t>CHAPTER 3: RESEARCH METHODOLOGY</w:t>
      </w:r>
      <w:bookmarkEnd w:id="20"/>
      <w:r w:rsidRPr="00463161">
        <w:tab/>
      </w:r>
    </w:p>
    <w:p w14:paraId="6FE505FB" w14:textId="59466E6F" w:rsidR="00463161" w:rsidRPr="00463161" w:rsidRDefault="00463161" w:rsidP="00941043">
      <w:pPr>
        <w:pStyle w:val="Heading2"/>
        <w:numPr>
          <w:ilvl w:val="1"/>
          <w:numId w:val="8"/>
        </w:numPr>
        <w:ind w:left="720"/>
      </w:pPr>
      <w:bookmarkStart w:id="21" w:name="_Toc48254525"/>
      <w:r w:rsidRPr="00463161">
        <w:t>Introduction</w:t>
      </w:r>
      <w:bookmarkEnd w:id="21"/>
      <w:r w:rsidRPr="00463161">
        <w:tab/>
      </w:r>
    </w:p>
    <w:p w14:paraId="40236CBD" w14:textId="071A6691" w:rsidR="00463161" w:rsidRPr="00463161" w:rsidRDefault="00463161" w:rsidP="00941043">
      <w:pPr>
        <w:pStyle w:val="Heading2"/>
        <w:numPr>
          <w:ilvl w:val="1"/>
          <w:numId w:val="8"/>
        </w:numPr>
        <w:ind w:left="720"/>
      </w:pPr>
      <w:bookmarkStart w:id="22" w:name="_Toc48254526"/>
      <w:r w:rsidRPr="00463161">
        <w:t>Methodology</w:t>
      </w:r>
      <w:bookmarkEnd w:id="22"/>
      <w:r w:rsidRPr="00463161">
        <w:tab/>
      </w:r>
    </w:p>
    <w:p w14:paraId="2A0F608F" w14:textId="1A6A0140" w:rsidR="00463161" w:rsidRPr="00463161" w:rsidRDefault="00463161" w:rsidP="00F0682A">
      <w:pPr>
        <w:pStyle w:val="Heading3"/>
        <w:numPr>
          <w:ilvl w:val="2"/>
          <w:numId w:val="8"/>
        </w:numPr>
      </w:pPr>
      <w:r w:rsidRPr="00463161">
        <w:t>Data Selection</w:t>
      </w:r>
      <w:r w:rsidRPr="00463161">
        <w:tab/>
      </w:r>
    </w:p>
    <w:p w14:paraId="2AF815E2" w14:textId="6FBEBF1A" w:rsidR="00463161" w:rsidRPr="00463161" w:rsidRDefault="00463161" w:rsidP="00F0682A">
      <w:pPr>
        <w:pStyle w:val="Heading3"/>
        <w:numPr>
          <w:ilvl w:val="2"/>
          <w:numId w:val="8"/>
        </w:numPr>
      </w:pPr>
      <w:r w:rsidRPr="00463161">
        <w:t>Data Pre-Processing</w:t>
      </w:r>
      <w:r w:rsidRPr="00463161">
        <w:tab/>
      </w:r>
    </w:p>
    <w:p w14:paraId="0A6C40F8" w14:textId="03B633E6" w:rsidR="00463161" w:rsidRPr="00463161" w:rsidRDefault="00463161" w:rsidP="00F0682A">
      <w:pPr>
        <w:pStyle w:val="Heading3"/>
        <w:numPr>
          <w:ilvl w:val="2"/>
          <w:numId w:val="8"/>
        </w:numPr>
      </w:pPr>
      <w:r w:rsidRPr="00463161">
        <w:t>Data Transformation</w:t>
      </w:r>
      <w:r w:rsidRPr="00463161">
        <w:tab/>
      </w:r>
    </w:p>
    <w:p w14:paraId="7605109B" w14:textId="7FF19DF2" w:rsidR="00463161" w:rsidRPr="00463161" w:rsidRDefault="00463161" w:rsidP="00F0682A">
      <w:pPr>
        <w:pStyle w:val="Heading3"/>
        <w:numPr>
          <w:ilvl w:val="2"/>
          <w:numId w:val="8"/>
        </w:numPr>
      </w:pPr>
      <w:r w:rsidRPr="00463161">
        <w:t>Modelling</w:t>
      </w:r>
      <w:r w:rsidRPr="00463161">
        <w:tab/>
      </w:r>
    </w:p>
    <w:p w14:paraId="3B5AF216" w14:textId="7345513C" w:rsidR="00463161" w:rsidRPr="00463161" w:rsidRDefault="00463161" w:rsidP="00F0682A">
      <w:pPr>
        <w:pStyle w:val="Heading3"/>
        <w:numPr>
          <w:ilvl w:val="2"/>
          <w:numId w:val="8"/>
        </w:numPr>
      </w:pPr>
      <w:r w:rsidRPr="00463161">
        <w:t>Evaluation</w:t>
      </w:r>
      <w:r w:rsidRPr="00463161">
        <w:tab/>
      </w:r>
    </w:p>
    <w:p w14:paraId="2B05FF80" w14:textId="2BC5D2D7" w:rsidR="00463161" w:rsidRPr="00463161" w:rsidRDefault="00463161" w:rsidP="00941043">
      <w:pPr>
        <w:pStyle w:val="Heading2"/>
        <w:numPr>
          <w:ilvl w:val="1"/>
          <w:numId w:val="8"/>
        </w:numPr>
        <w:ind w:left="720"/>
      </w:pPr>
      <w:bookmarkStart w:id="23" w:name="_Toc48254527"/>
      <w:r w:rsidRPr="00463161">
        <w:t>Logical flow of the system</w:t>
      </w:r>
      <w:bookmarkEnd w:id="23"/>
      <w:r w:rsidRPr="00463161">
        <w:tab/>
      </w:r>
    </w:p>
    <w:p w14:paraId="20278C3F" w14:textId="632BF4FB" w:rsidR="00463161" w:rsidRPr="00463161" w:rsidRDefault="00463161" w:rsidP="00941043">
      <w:pPr>
        <w:pStyle w:val="Heading2"/>
        <w:numPr>
          <w:ilvl w:val="1"/>
          <w:numId w:val="8"/>
        </w:numPr>
        <w:ind w:left="720"/>
      </w:pPr>
      <w:bookmarkStart w:id="24" w:name="_Toc48254528"/>
      <w:r w:rsidRPr="00463161">
        <w:t>Item based collaborative filtering</w:t>
      </w:r>
      <w:bookmarkEnd w:id="24"/>
      <w:r w:rsidRPr="00463161">
        <w:tab/>
      </w:r>
    </w:p>
    <w:p w14:paraId="283C0FF3" w14:textId="5C76CC36" w:rsidR="00463161" w:rsidRPr="00463161" w:rsidRDefault="00463161" w:rsidP="00F0682A">
      <w:pPr>
        <w:pStyle w:val="Heading3"/>
        <w:numPr>
          <w:ilvl w:val="2"/>
          <w:numId w:val="8"/>
        </w:numPr>
      </w:pPr>
      <w:r w:rsidRPr="00463161">
        <w:t>Item-Similarity Computation</w:t>
      </w:r>
      <w:r w:rsidRPr="00463161">
        <w:tab/>
      </w:r>
    </w:p>
    <w:p w14:paraId="564A0F97" w14:textId="23D905F4" w:rsidR="00463161" w:rsidRPr="00463161" w:rsidRDefault="00463161" w:rsidP="00941043">
      <w:pPr>
        <w:pStyle w:val="Heading2"/>
        <w:numPr>
          <w:ilvl w:val="1"/>
          <w:numId w:val="8"/>
        </w:numPr>
        <w:ind w:left="720"/>
      </w:pPr>
      <w:bookmarkStart w:id="25" w:name="_Toc48254529"/>
      <w:r w:rsidRPr="00463161">
        <w:t>Rating Prediction Computation</w:t>
      </w:r>
      <w:bookmarkEnd w:id="25"/>
      <w:r w:rsidRPr="00463161">
        <w:tab/>
      </w:r>
    </w:p>
    <w:p w14:paraId="7245025F" w14:textId="2DC7F13F" w:rsidR="00463161" w:rsidRPr="00463161" w:rsidRDefault="00463161" w:rsidP="00941043">
      <w:pPr>
        <w:pStyle w:val="Heading2"/>
        <w:numPr>
          <w:ilvl w:val="1"/>
          <w:numId w:val="8"/>
        </w:numPr>
        <w:ind w:left="720"/>
      </w:pPr>
      <w:bookmarkStart w:id="26" w:name="_Toc48254530"/>
      <w:r w:rsidRPr="00463161">
        <w:t>Generating Recommendation</w:t>
      </w:r>
      <w:bookmarkEnd w:id="26"/>
      <w:r w:rsidRPr="00463161">
        <w:tab/>
      </w:r>
    </w:p>
    <w:p w14:paraId="3B3B27C8" w14:textId="3FE2A643" w:rsidR="00463161" w:rsidRPr="00463161" w:rsidRDefault="00463161" w:rsidP="00941043">
      <w:pPr>
        <w:pStyle w:val="Heading2"/>
        <w:numPr>
          <w:ilvl w:val="1"/>
          <w:numId w:val="8"/>
        </w:numPr>
        <w:ind w:left="720"/>
      </w:pPr>
      <w:bookmarkStart w:id="27" w:name="_Toc48254531"/>
      <w:r w:rsidRPr="00463161">
        <w:t>Tools</w:t>
      </w:r>
      <w:bookmarkEnd w:id="27"/>
      <w:r w:rsidRPr="00463161">
        <w:tab/>
      </w:r>
    </w:p>
    <w:p w14:paraId="677200A4" w14:textId="3CF723B6" w:rsidR="00463161" w:rsidRPr="00463161" w:rsidRDefault="00463161" w:rsidP="00F0682A">
      <w:pPr>
        <w:pStyle w:val="Heading3"/>
        <w:numPr>
          <w:ilvl w:val="2"/>
          <w:numId w:val="8"/>
        </w:numPr>
      </w:pPr>
      <w:r w:rsidRPr="00463161">
        <w:t>Python</w:t>
      </w:r>
      <w:r w:rsidRPr="00463161">
        <w:tab/>
      </w:r>
    </w:p>
    <w:p w14:paraId="1B8F7D61" w14:textId="103C0C89" w:rsidR="00463161" w:rsidRPr="00463161" w:rsidRDefault="00463161" w:rsidP="00F0682A">
      <w:pPr>
        <w:pStyle w:val="Heading3"/>
        <w:numPr>
          <w:ilvl w:val="2"/>
          <w:numId w:val="8"/>
        </w:numPr>
      </w:pPr>
      <w:proofErr w:type="spellStart"/>
      <w:r w:rsidRPr="00463161">
        <w:t>Graphlab</w:t>
      </w:r>
      <w:proofErr w:type="spellEnd"/>
      <w:r w:rsidRPr="00463161">
        <w:t xml:space="preserve"> Create</w:t>
      </w:r>
      <w:r w:rsidRPr="00463161">
        <w:tab/>
      </w:r>
    </w:p>
    <w:p w14:paraId="6AC9B7FF" w14:textId="21EB281B" w:rsidR="00463161" w:rsidRPr="00463161" w:rsidRDefault="00463161" w:rsidP="00F0682A">
      <w:pPr>
        <w:pStyle w:val="Heading3"/>
        <w:numPr>
          <w:ilvl w:val="2"/>
          <w:numId w:val="8"/>
        </w:numPr>
      </w:pPr>
      <w:r w:rsidRPr="00463161">
        <w:t>Pandas</w:t>
      </w:r>
      <w:r w:rsidRPr="00463161">
        <w:tab/>
      </w:r>
    </w:p>
    <w:p w14:paraId="57A48F98" w14:textId="266A9775" w:rsidR="00463161" w:rsidRPr="00463161" w:rsidRDefault="00463161" w:rsidP="00F0682A">
      <w:pPr>
        <w:pStyle w:val="Heading3"/>
        <w:numPr>
          <w:ilvl w:val="2"/>
          <w:numId w:val="8"/>
        </w:numPr>
      </w:pPr>
      <w:r w:rsidRPr="00463161">
        <w:t>NLTK</w:t>
      </w:r>
      <w:r w:rsidRPr="00463161">
        <w:tab/>
      </w:r>
    </w:p>
    <w:p w14:paraId="5F25B207" w14:textId="7540CAC1" w:rsidR="00463161" w:rsidRPr="00463161" w:rsidRDefault="00463161" w:rsidP="00F0682A">
      <w:pPr>
        <w:pStyle w:val="Heading3"/>
        <w:numPr>
          <w:ilvl w:val="2"/>
          <w:numId w:val="8"/>
        </w:numPr>
      </w:pPr>
      <w:r w:rsidRPr="00463161">
        <w:t>Flask</w:t>
      </w:r>
      <w:r w:rsidRPr="00463161">
        <w:tab/>
      </w:r>
    </w:p>
    <w:p w14:paraId="5441E9B7" w14:textId="376A61F9" w:rsidR="00463161" w:rsidRPr="00463161" w:rsidRDefault="00463161" w:rsidP="00941043">
      <w:pPr>
        <w:pStyle w:val="Heading2"/>
        <w:numPr>
          <w:ilvl w:val="1"/>
          <w:numId w:val="8"/>
        </w:numPr>
        <w:ind w:left="720"/>
      </w:pPr>
      <w:bookmarkStart w:id="28" w:name="_Toc48254532"/>
      <w:r w:rsidRPr="007A23C7">
        <w:t>Summary</w:t>
      </w:r>
      <w:bookmarkEnd w:id="28"/>
    </w:p>
    <w:p w14:paraId="5843E931" w14:textId="77777777" w:rsidR="00463161" w:rsidRDefault="00463161">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2F04CB5E" w14:textId="77777777" w:rsidR="00463161" w:rsidRDefault="00463161" w:rsidP="00463161">
      <w:pPr>
        <w:pStyle w:val="Heading1"/>
        <w:numPr>
          <w:ilvl w:val="0"/>
          <w:numId w:val="0"/>
        </w:numPr>
        <w:ind w:left="357" w:hanging="357"/>
      </w:pPr>
    </w:p>
    <w:p w14:paraId="550C70FE" w14:textId="0408BBEC" w:rsidR="00DE1FD7" w:rsidRDefault="00DE1FD7" w:rsidP="00DE1FD7">
      <w:pPr>
        <w:pStyle w:val="Heading1"/>
        <w:numPr>
          <w:ilvl w:val="0"/>
          <w:numId w:val="0"/>
        </w:numPr>
        <w:ind w:left="357" w:hanging="357"/>
      </w:pPr>
      <w:bookmarkStart w:id="29" w:name="_Toc48254533"/>
      <w:r w:rsidRPr="00DE1FD7">
        <w:t>REFERENCES</w:t>
      </w:r>
      <w:bookmarkEnd w:id="29"/>
    </w:p>
    <w:p w14:paraId="5AE6DD61" w14:textId="6A9D1631" w:rsidR="00DD036D" w:rsidRPr="00DD036D" w:rsidRDefault="00DD036D" w:rsidP="00DD036D">
      <w:pPr>
        <w:pStyle w:val="ListParagraph"/>
        <w:widowControl w:val="0"/>
        <w:numPr>
          <w:ilvl w:val="0"/>
          <w:numId w:val="31"/>
        </w:numPr>
        <w:spacing w:line="240" w:lineRule="auto"/>
        <w:rPr>
          <w:rFonts w:cs="Times New Roman"/>
          <w:noProof/>
          <w:szCs w:val="24"/>
        </w:rPr>
      </w:pPr>
      <w:r>
        <w:fldChar w:fldCharType="begin" w:fldLock="1"/>
      </w:r>
      <w:r>
        <w:instrText xml:space="preserve">ADDIN Mendeley Bibliography CSL_BIBLIOGRAPHY </w:instrText>
      </w:r>
      <w:r>
        <w:fldChar w:fldCharType="separate"/>
      </w:r>
      <w:r w:rsidRPr="00DD036D">
        <w:rPr>
          <w:rFonts w:cs="Times New Roman"/>
          <w:noProof/>
          <w:szCs w:val="24"/>
        </w:rPr>
        <w:t xml:space="preserve">Anggraini, S.D., (2014) </w:t>
      </w:r>
      <w:r w:rsidRPr="00DD036D">
        <w:rPr>
          <w:rFonts w:cs="Times New Roman"/>
          <w:i/>
          <w:iCs/>
          <w:noProof/>
          <w:szCs w:val="24"/>
        </w:rPr>
        <w:t>A Pragmatic Analysis Of Humor In Modern Family</w:t>
      </w:r>
      <w:r w:rsidRPr="00DD036D">
        <w:rPr>
          <w:rFonts w:cs="Times New Roman"/>
          <w:noProof/>
          <w:szCs w:val="24"/>
        </w:rPr>
        <w:t>.</w:t>
      </w:r>
    </w:p>
    <w:p w14:paraId="65C7AF72"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Anon (n.d.) </w:t>
      </w:r>
      <w:r w:rsidRPr="00DD036D">
        <w:rPr>
          <w:rFonts w:cs="Times New Roman"/>
          <w:i/>
          <w:iCs/>
          <w:noProof/>
          <w:szCs w:val="24"/>
        </w:rPr>
        <w:t>Demographics of India - Wikipedia</w:t>
      </w:r>
      <w:r w:rsidRPr="00DD036D">
        <w:rPr>
          <w:rFonts w:cs="Times New Roman"/>
          <w:noProof/>
          <w:szCs w:val="24"/>
        </w:rPr>
        <w:t>.</w:t>
      </w:r>
    </w:p>
    <w:p w14:paraId="38A2A71E"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Anon (n.d.) </w:t>
      </w:r>
      <w:r w:rsidRPr="00DD036D">
        <w:rPr>
          <w:rFonts w:cs="Times New Roman"/>
          <w:i/>
          <w:iCs/>
          <w:noProof/>
          <w:szCs w:val="24"/>
        </w:rPr>
        <w:t>Internet in India - Wikipedia</w:t>
      </w:r>
      <w:r w:rsidRPr="00DD036D">
        <w:rPr>
          <w:rFonts w:cs="Times New Roman"/>
          <w:noProof/>
          <w:szCs w:val="24"/>
        </w:rPr>
        <w:t>.</w:t>
      </w:r>
    </w:p>
    <w:p w14:paraId="52F209A8"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Asghar, M.Z., Kundi, F.M., Khan, A. and Ahmad, S., (2014) Lexicon-Based Sentiment Analysis in the Social Web. </w:t>
      </w:r>
      <w:r w:rsidRPr="00DD036D">
        <w:rPr>
          <w:rFonts w:cs="Times New Roman"/>
          <w:i/>
          <w:iCs/>
          <w:noProof/>
          <w:szCs w:val="24"/>
        </w:rPr>
        <w:t>J. Basic. Appl. Sci. Res</w:t>
      </w:r>
      <w:r w:rsidRPr="00DD036D">
        <w:rPr>
          <w:rFonts w:cs="Times New Roman"/>
          <w:noProof/>
          <w:szCs w:val="24"/>
        </w:rPr>
        <w:t>, 46, pp.238–248.</w:t>
      </w:r>
    </w:p>
    <w:p w14:paraId="2A69511E"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Bharti, S.K., Sathya Babu, K. and Jena, S.K., (2017) Harnessing Online News for Sarcasm Detection in Hindi Tweets. </w:t>
      </w:r>
      <w:r w:rsidRPr="00DD036D">
        <w:rPr>
          <w:rFonts w:cs="Times New Roman"/>
          <w:i/>
          <w:iCs/>
          <w:noProof/>
          <w:szCs w:val="24"/>
        </w:rPr>
        <w:t>Lecture Notes in Computer Science (including subseries Lecture Notes in Artificial Intelligence and Lecture Notes in Bioinformatics)</w:t>
      </w:r>
      <w:r w:rsidRPr="00DD036D">
        <w:rPr>
          <w:rFonts w:cs="Times New Roman"/>
          <w:noProof/>
          <w:szCs w:val="24"/>
        </w:rPr>
        <w:t>, 10597 LNCS, pp.679–686.</w:t>
      </w:r>
    </w:p>
    <w:p w14:paraId="2559B2A2"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Fawcett, T., (2004) ROC graphs: Notes and practical considerations for researchers. </w:t>
      </w:r>
      <w:r w:rsidRPr="00DD036D">
        <w:rPr>
          <w:rFonts w:cs="Times New Roman"/>
          <w:i/>
          <w:iCs/>
          <w:noProof/>
          <w:szCs w:val="24"/>
        </w:rPr>
        <w:t>Machine learning</w:t>
      </w:r>
      <w:r w:rsidRPr="00DD036D">
        <w:rPr>
          <w:rFonts w:cs="Times New Roman"/>
          <w:noProof/>
          <w:szCs w:val="24"/>
        </w:rPr>
        <w:t>, 311, pp.1–38.</w:t>
      </w:r>
    </w:p>
    <w:p w14:paraId="7D26B64F"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Gaikwad, V. and Haribhakta, Y., (2020) Adaptive glove and fasttext model for Hindi word embeddings. </w:t>
      </w:r>
      <w:r w:rsidRPr="00DD036D">
        <w:rPr>
          <w:rFonts w:cs="Times New Roman"/>
          <w:i/>
          <w:iCs/>
          <w:noProof/>
          <w:szCs w:val="24"/>
        </w:rPr>
        <w:t>ACM International Conference Proceeding Series</w:t>
      </w:r>
      <w:r w:rsidRPr="00DD036D">
        <w:rPr>
          <w:rFonts w:cs="Times New Roman"/>
          <w:noProof/>
          <w:szCs w:val="24"/>
        </w:rPr>
        <w:t>, pp.175–179.</w:t>
      </w:r>
    </w:p>
    <w:p w14:paraId="512CDD26"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Joshi, A., Bhattacharyya, P. and Carman, M.J., (2018) Investigations in computational sarcasm. </w:t>
      </w:r>
      <w:r w:rsidRPr="00DD036D">
        <w:rPr>
          <w:rFonts w:cs="Times New Roman"/>
          <w:i/>
          <w:iCs/>
          <w:noProof/>
          <w:szCs w:val="24"/>
        </w:rPr>
        <w:t>Cognitive Systems Monographs</w:t>
      </w:r>
      <w:r w:rsidRPr="00DD036D">
        <w:rPr>
          <w:rFonts w:cs="Times New Roman"/>
          <w:noProof/>
          <w:szCs w:val="24"/>
        </w:rPr>
        <w:t>, 37, pp.137–143.</w:t>
      </w:r>
    </w:p>
    <w:p w14:paraId="412CDCBC"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Lee, C.J., Katz, A.N., Lee, C.J. and Katz, A.N., (2009) The Differential Role of Ridicule in Sarcasm and Irony The Differential Role of Ridicule in Sarcasm and Irony. 6488May 2015, pp.37–41.</w:t>
      </w:r>
    </w:p>
    <w:p w14:paraId="711D01A5"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Liebrecht, C., Kunneman, F. and Bosch, A. Van den, (2013) The perfect solution for detecting sarcasm in tweets #not. [online] June, pp.29–37. Available at: http://www.aclweb.org/anthology/W13-1605.</w:t>
      </w:r>
    </w:p>
    <w:p w14:paraId="00D4FF9F"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Potamias, R.A., Siolas, G. and Stafylopatis, A.G., (2020) A transformer-based approach to irony and sarcasm detection. </w:t>
      </w:r>
      <w:r w:rsidRPr="00DD036D">
        <w:rPr>
          <w:rFonts w:cs="Times New Roman"/>
          <w:i/>
          <w:iCs/>
          <w:noProof/>
          <w:szCs w:val="24"/>
        </w:rPr>
        <w:t>Neural Computing and Applications</w:t>
      </w:r>
      <w:r w:rsidRPr="00DD036D">
        <w:rPr>
          <w:rFonts w:cs="Times New Roman"/>
          <w:noProof/>
          <w:szCs w:val="24"/>
        </w:rPr>
        <w:t>.</w:t>
      </w:r>
    </w:p>
    <w:p w14:paraId="065F20CD"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Romano, S., (n.d.) </w:t>
      </w:r>
      <w:r w:rsidRPr="00DD036D">
        <w:rPr>
          <w:rFonts w:cs="Times New Roman"/>
          <w:i/>
          <w:iCs/>
          <w:noProof/>
          <w:szCs w:val="24"/>
        </w:rPr>
        <w:t>Multilingual Transformers - Towards Data Science</w:t>
      </w:r>
      <w:r w:rsidRPr="00DD036D">
        <w:rPr>
          <w:rFonts w:cs="Times New Roman"/>
          <w:noProof/>
          <w:szCs w:val="24"/>
        </w:rPr>
        <w:t>.</w:t>
      </w:r>
    </w:p>
    <w:p w14:paraId="0A7A0822"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Sharma, D.S., Sangal, R., Pawar, J.D., Sharma, R. and Bhattacharyya, P., (2014) A Sentiment Analyzer for Hindi Using Hindi Senti Lexicon. In: </w:t>
      </w:r>
      <w:r w:rsidRPr="00DD036D">
        <w:rPr>
          <w:rFonts w:cs="Times New Roman"/>
          <w:i/>
          <w:iCs/>
          <w:noProof/>
          <w:szCs w:val="24"/>
        </w:rPr>
        <w:t>NLP Association of India</w:t>
      </w:r>
      <w:r w:rsidRPr="00DD036D">
        <w:rPr>
          <w:rFonts w:cs="Times New Roman"/>
          <w:noProof/>
          <w:szCs w:val="24"/>
        </w:rPr>
        <w:t>. NLPAI, pp.150–155.</w:t>
      </w:r>
    </w:p>
    <w:p w14:paraId="0696AD0C"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Sinha, R.M.K. and Thakur, A., (2005) Machine Translation of Bi-lingual Hindi-English (Hinglish) Text. </w:t>
      </w:r>
      <w:r w:rsidRPr="00DD036D">
        <w:rPr>
          <w:rFonts w:cs="Times New Roman"/>
          <w:i/>
          <w:iCs/>
          <w:noProof/>
          <w:szCs w:val="24"/>
        </w:rPr>
        <w:t>10th Machine Translation summit (MT Summit X)</w:t>
      </w:r>
      <w:r w:rsidRPr="00DD036D">
        <w:rPr>
          <w:rFonts w:cs="Times New Roman"/>
          <w:noProof/>
          <w:szCs w:val="24"/>
        </w:rPr>
        <w:t>, pp.149–156.</w:t>
      </w:r>
    </w:p>
    <w:p w14:paraId="5D794B67"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Sundararajan, K. and Palanisamy, A., (2020) Multi-rule based ensemble feature selection model for sarcasm type detection in Twitter. </w:t>
      </w:r>
      <w:r w:rsidRPr="00DD036D">
        <w:rPr>
          <w:rFonts w:cs="Times New Roman"/>
          <w:i/>
          <w:iCs/>
          <w:noProof/>
          <w:szCs w:val="24"/>
        </w:rPr>
        <w:t>Computational Intelligence and Neuroscience</w:t>
      </w:r>
      <w:r w:rsidRPr="00DD036D">
        <w:rPr>
          <w:rFonts w:cs="Times New Roman"/>
          <w:noProof/>
          <w:szCs w:val="24"/>
        </w:rPr>
        <w:t>, 2020.</w:t>
      </w:r>
    </w:p>
    <w:p w14:paraId="114E9A99" w14:textId="77777777" w:rsidR="00DD036D" w:rsidRPr="00DD036D" w:rsidRDefault="00DD036D" w:rsidP="00DD036D">
      <w:pPr>
        <w:pStyle w:val="ListParagraph"/>
        <w:widowControl w:val="0"/>
        <w:numPr>
          <w:ilvl w:val="0"/>
          <w:numId w:val="31"/>
        </w:numPr>
        <w:spacing w:line="240" w:lineRule="auto"/>
        <w:rPr>
          <w:rFonts w:cs="Times New Roman"/>
          <w:noProof/>
          <w:szCs w:val="24"/>
        </w:rPr>
      </w:pPr>
      <w:r w:rsidRPr="00DD036D">
        <w:rPr>
          <w:rFonts w:cs="Times New Roman"/>
          <w:noProof/>
          <w:szCs w:val="24"/>
        </w:rPr>
        <w:t xml:space="preserve">Turney, P.D., (2001) Thumbs up or thumbs down? Semantic Orientation Applied to Unsupervised Unsupervised Classification of Reviews. In: </w:t>
      </w:r>
      <w:r w:rsidRPr="00DD036D">
        <w:rPr>
          <w:rFonts w:cs="Times New Roman"/>
          <w:i/>
          <w:iCs/>
          <w:noProof/>
          <w:szCs w:val="24"/>
        </w:rPr>
        <w:t>Proceedings of the 40th Annual Meeting on Association for Computational Linguistics - ACL ’02</w:t>
      </w:r>
      <w:r w:rsidRPr="00DD036D">
        <w:rPr>
          <w:rFonts w:cs="Times New Roman"/>
          <w:noProof/>
          <w:szCs w:val="24"/>
        </w:rPr>
        <w:t>. [online] Morristown, NJ, USA, NJ, USA: Association for Computational Linguistics, p.417. Available at: http://portal.acm.org/citation.cfm?doid=1073083.1073153.</w:t>
      </w:r>
    </w:p>
    <w:p w14:paraId="0F8DA605" w14:textId="77777777" w:rsidR="00DD036D" w:rsidRPr="00DD036D" w:rsidRDefault="00DD036D" w:rsidP="00DD036D">
      <w:pPr>
        <w:pStyle w:val="ListParagraph"/>
        <w:widowControl w:val="0"/>
        <w:numPr>
          <w:ilvl w:val="0"/>
          <w:numId w:val="31"/>
        </w:numPr>
        <w:spacing w:line="240" w:lineRule="auto"/>
        <w:rPr>
          <w:rFonts w:cs="Times New Roman"/>
          <w:noProof/>
        </w:rPr>
      </w:pPr>
      <w:r w:rsidRPr="00DD036D">
        <w:rPr>
          <w:rFonts w:cs="Times New Roman"/>
          <w:noProof/>
          <w:szCs w:val="24"/>
        </w:rPr>
        <w:t xml:space="preserve">Zhang, Z., Wu, Y., Zhao, H., Li, Z., Zhang, S., Zhou, X. and Zhou, X., (2020) Semantics-Aware BERT for Language Understanding. </w:t>
      </w:r>
      <w:r w:rsidRPr="00DD036D">
        <w:rPr>
          <w:rFonts w:cs="Times New Roman"/>
          <w:i/>
          <w:iCs/>
          <w:noProof/>
          <w:szCs w:val="24"/>
        </w:rPr>
        <w:t>Proceedings of the AAAI Conference on Artificial Intelligence</w:t>
      </w:r>
      <w:r w:rsidRPr="00DD036D">
        <w:rPr>
          <w:rFonts w:cs="Times New Roman"/>
          <w:noProof/>
          <w:szCs w:val="24"/>
        </w:rPr>
        <w:t>, 3405, pp.9628–9635.</w:t>
      </w:r>
    </w:p>
    <w:p w14:paraId="5E1E02FB" w14:textId="1056BCFE" w:rsidR="0089574F" w:rsidRPr="0089574F" w:rsidRDefault="00DD036D" w:rsidP="0089574F">
      <w:r>
        <w:fldChar w:fldCharType="end"/>
      </w:r>
    </w:p>
    <w:p w14:paraId="0801E33B" w14:textId="77777777" w:rsidR="0089574F" w:rsidRDefault="0089574F">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68079B23" w14:textId="40654481" w:rsidR="00DE1FD7" w:rsidRDefault="00DE1FD7" w:rsidP="00DE1FD7">
      <w:pPr>
        <w:pStyle w:val="Heading1"/>
        <w:numPr>
          <w:ilvl w:val="0"/>
          <w:numId w:val="0"/>
        </w:numPr>
        <w:ind w:left="357" w:hanging="357"/>
      </w:pPr>
      <w:bookmarkStart w:id="30" w:name="_Toc48254534"/>
      <w:r w:rsidRPr="00DE1FD7">
        <w:lastRenderedPageBreak/>
        <w:t>APPENDIX A: RESEARCH PLAN</w:t>
      </w:r>
      <w:bookmarkEnd w:id="30"/>
    </w:p>
    <w:p w14:paraId="6801248A" w14:textId="06D78ED2" w:rsidR="006C22F0" w:rsidRDefault="00DE1FD7" w:rsidP="00DE1FD7">
      <w:r w:rsidRPr="003C53BC">
        <w:rPr>
          <w:noProof/>
        </w:rPr>
        <w:drawing>
          <wp:inline distT="0" distB="0" distL="0" distR="0" wp14:anchorId="168EC07E" wp14:editId="0BAC3181">
            <wp:extent cx="5760085" cy="1936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85" cy="1936115"/>
                    </a:xfrm>
                    <a:prstGeom prst="rect">
                      <a:avLst/>
                    </a:prstGeom>
                  </pic:spPr>
                </pic:pic>
              </a:graphicData>
            </a:graphic>
          </wp:inline>
        </w:drawing>
      </w:r>
      <w:r w:rsidR="006C22F0">
        <w:br w:type="page"/>
      </w:r>
    </w:p>
    <w:p w14:paraId="1127978E" w14:textId="297E2408" w:rsidR="00DE1FD7" w:rsidRDefault="00DE1FD7" w:rsidP="00DE1FD7">
      <w:pPr>
        <w:pStyle w:val="Heading1"/>
        <w:numPr>
          <w:ilvl w:val="0"/>
          <w:numId w:val="0"/>
        </w:numPr>
        <w:ind w:left="357" w:hanging="357"/>
      </w:pPr>
      <w:bookmarkStart w:id="31" w:name="_Toc48254535"/>
      <w:r w:rsidRPr="00DE1FD7">
        <w:lastRenderedPageBreak/>
        <w:t>APPENDIX B: RESEARCH PROPOSAL</w:t>
      </w:r>
      <w:bookmarkEnd w:id="31"/>
    </w:p>
    <w:p w14:paraId="673912F5" w14:textId="77777777" w:rsidR="00DE1FD7" w:rsidRPr="00DE1FD7" w:rsidRDefault="00DE1FD7" w:rsidP="00DE1FD7"/>
    <w:p w14:paraId="0EE3B5FA" w14:textId="690FDB32" w:rsidR="0048232F" w:rsidRPr="00DE1FD7" w:rsidRDefault="00DE1FD7" w:rsidP="00DE1FD7">
      <w:pPr>
        <w:rPr>
          <w:b/>
          <w:bCs/>
          <w:color w:val="0070C0"/>
          <w:sz w:val="28"/>
          <w:szCs w:val="22"/>
        </w:rPr>
      </w:pPr>
      <w:r w:rsidRPr="00DE1FD7">
        <w:rPr>
          <w:b/>
          <w:bCs/>
          <w:color w:val="0070C0"/>
          <w:sz w:val="28"/>
          <w:szCs w:val="22"/>
        </w:rPr>
        <w:t xml:space="preserve">1. </w:t>
      </w:r>
      <w:r w:rsidR="008534C3" w:rsidRPr="00DE1FD7">
        <w:rPr>
          <w:b/>
          <w:bCs/>
          <w:color w:val="0070C0"/>
          <w:sz w:val="28"/>
          <w:szCs w:val="22"/>
        </w:rPr>
        <w:t>Introduction</w:t>
      </w:r>
      <w:r w:rsidR="0048232F" w:rsidRPr="00DE1FD7">
        <w:rPr>
          <w:b/>
          <w:bCs/>
          <w:color w:val="0070C0"/>
          <w:sz w:val="28"/>
          <w:szCs w:val="22"/>
        </w:rPr>
        <w:t xml:space="preserve"> </w:t>
      </w:r>
      <w:r w:rsidR="005215A3" w:rsidRPr="00DE1FD7">
        <w:rPr>
          <w:b/>
          <w:bCs/>
          <w:color w:val="0070C0"/>
          <w:sz w:val="28"/>
          <w:szCs w:val="22"/>
        </w:rPr>
        <w:t>/</w:t>
      </w:r>
      <w:r w:rsidR="006E7DE2" w:rsidRPr="00DE1FD7">
        <w:rPr>
          <w:b/>
          <w:bCs/>
          <w:color w:val="0070C0"/>
          <w:sz w:val="28"/>
          <w:szCs w:val="22"/>
        </w:rPr>
        <w:t xml:space="preserve"> Overview</w:t>
      </w:r>
    </w:p>
    <w:p w14:paraId="55F5C3C4" w14:textId="295781B8" w:rsidR="00CC74DD" w:rsidRDefault="00CC74DD" w:rsidP="00C83227">
      <w:pPr>
        <w:tabs>
          <w:tab w:val="clear" w:pos="720"/>
        </w:tabs>
        <w:overflowPunct/>
        <w:autoSpaceDE/>
        <w:autoSpaceDN/>
        <w:adjustRightInd/>
        <w:spacing w:line="360" w:lineRule="auto"/>
        <w:jc w:val="left"/>
        <w:textAlignment w:val="auto"/>
      </w:pPr>
      <w:bookmarkStart w:id="32" w:name="_Toc43876350"/>
      <w:r>
        <w:t xml:space="preserve">Mobile </w:t>
      </w:r>
      <w:r w:rsidR="00081B93">
        <w:t xml:space="preserve">phones </w:t>
      </w:r>
      <w:r>
        <w:t>came to India in 1995</w:t>
      </w:r>
      <w:r w:rsidRPr="00DA24F3">
        <w:rPr>
          <w:rStyle w:val="FootnoteReference"/>
        </w:rPr>
        <w:footnoteReference w:id="13"/>
      </w:r>
      <w:r>
        <w:t xml:space="preserve"> and Internet was launched in India by VSNL in 1995</w:t>
      </w:r>
      <w:r w:rsidRPr="00DA24F3">
        <w:rPr>
          <w:rStyle w:val="FootnoteReference"/>
        </w:rPr>
        <w:footnoteReference w:id="14"/>
      </w:r>
      <w:r>
        <w:t xml:space="preserve">. Initially the cost of the technology was </w:t>
      </w:r>
      <w:r w:rsidR="00846A96">
        <w:t>extremely high</w:t>
      </w:r>
      <w:r w:rsidR="00492991">
        <w:t>,</w:t>
      </w:r>
      <w:r>
        <w:t xml:space="preserve"> so it was available only to business class, research labs, high level bureaucrats and politicians. </w:t>
      </w:r>
      <w:r w:rsidR="00492991">
        <w:t>With the increase of literacy and decreasing cost of internet services and mobile phone device internet</w:t>
      </w:r>
      <w:r w:rsidR="00846A96">
        <w:t>,</w:t>
      </w:r>
      <w:r w:rsidR="00492991">
        <w:t xml:space="preserve"> it is so common that people started thinking that Internet is our </w:t>
      </w:r>
      <w:r w:rsidR="00081B93">
        <w:t>f</w:t>
      </w:r>
      <w:r w:rsidR="00492991">
        <w:t xml:space="preserve">undamental right.  </w:t>
      </w:r>
      <w:r w:rsidR="0091527D">
        <w:t>As per t</w:t>
      </w:r>
      <w:r w:rsidRPr="00CC74DD">
        <w:t>he World Economic Forum (WEF)</w:t>
      </w:r>
      <w:r w:rsidR="0041310D">
        <w:t>, in 2019,</w:t>
      </w:r>
      <w:r w:rsidRPr="00CC74DD">
        <w:t xml:space="preserve"> about 60% of Indian internet users viewed </w:t>
      </w:r>
      <w:r w:rsidR="0091527D">
        <w:t xml:space="preserve">content in </w:t>
      </w:r>
      <w:r w:rsidRPr="00CC74DD">
        <w:t>vernacular</w:t>
      </w:r>
      <w:r w:rsidR="0041310D">
        <w:t>. WEF also says 75% of this 60% is below 35 years of age</w:t>
      </w:r>
      <w:r w:rsidR="002A19A7">
        <w:t xml:space="preserve"> </w:t>
      </w:r>
      <w:r w:rsidR="002A19A7">
        <w:fldChar w:fldCharType="begin" w:fldLock="1"/>
      </w:r>
      <w:r w:rsidR="00764B06">
        <w:instrText>ADDIN CSL_CITATION {"citationItems":[{"id":"ITEM-1","itemData":{"id":"ITEM-1","issued":{"date-parts":[["0"]]},"title":"Internet in India - Wikipedia","type":"webpage"},"uris":["http://www.mendeley.com/documents/?uuid=1ec9a105-83ad-39d2-8e77-b6e82077a153","http://www.mendeley.com/documents/?uuid=63ed10b7-b02e-45c0-bc7e-b292d13b9a27"]}],"mendeley":{"formattedCitation":"(Internet in India - Wikipedia, n.d.)","plainTextFormattedCitation":"(Internet in India - Wikipedia, n.d.)","previouslyFormattedCitation":"(Internet in India - Wikipedia, n.d.)"},"properties":{"noteIndex":0},"schema":"https://github.com/citation-style-language/schema/raw/master/csl-citation.json"}</w:instrText>
      </w:r>
      <w:r w:rsidR="002A19A7">
        <w:fldChar w:fldCharType="separate"/>
      </w:r>
      <w:r w:rsidR="0089574F" w:rsidRPr="0089574F">
        <w:rPr>
          <w:noProof/>
        </w:rPr>
        <w:t>(Internet in India - Wikipedia, n.d.)</w:t>
      </w:r>
      <w:r w:rsidR="002A19A7">
        <w:fldChar w:fldCharType="end"/>
      </w:r>
      <w:r w:rsidR="0041310D">
        <w:t>.</w:t>
      </w:r>
      <w:r w:rsidR="0091527D">
        <w:t xml:space="preserve"> </w:t>
      </w:r>
      <w:r w:rsidRPr="00CC74DD">
        <w:t xml:space="preserve"> </w:t>
      </w:r>
      <w:r w:rsidR="002A19A7">
        <w:t xml:space="preserve">According to the same Wikipedia page, </w:t>
      </w:r>
      <w:r w:rsidR="00496FC3">
        <w:t>b</w:t>
      </w:r>
      <w:r w:rsidR="0091527D">
        <w:t xml:space="preserve">y 2030, 1.1 billion Indian will have access to Internet and 80% will access the content on mobile devices. The </w:t>
      </w:r>
      <w:r w:rsidRPr="00CC74DD">
        <w:t xml:space="preserve">WEF also estimated that </w:t>
      </w:r>
      <w:r w:rsidR="0091527D">
        <w:t xml:space="preserve">80% of the users will be consuming content in </w:t>
      </w:r>
      <w:r w:rsidRPr="00CC74DD">
        <w:t>vernacular</w:t>
      </w:r>
      <w:r w:rsidR="0091527D">
        <w:t xml:space="preserve"> languages.</w:t>
      </w:r>
    </w:p>
    <w:p w14:paraId="289D551F" w14:textId="77777777" w:rsidR="00CC74DD" w:rsidRDefault="00CC74DD" w:rsidP="00C83227">
      <w:pPr>
        <w:tabs>
          <w:tab w:val="clear" w:pos="720"/>
        </w:tabs>
        <w:overflowPunct/>
        <w:autoSpaceDE/>
        <w:autoSpaceDN/>
        <w:adjustRightInd/>
        <w:spacing w:line="360" w:lineRule="auto"/>
        <w:jc w:val="left"/>
        <w:textAlignment w:val="auto"/>
      </w:pPr>
    </w:p>
    <w:p w14:paraId="1CBD5B3A" w14:textId="3A2C2A8B" w:rsidR="00CC74DD" w:rsidRDefault="00CC74DD" w:rsidP="00C83227">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27617E56" w14:textId="2EBF1FEB" w:rsidR="00CC74DD" w:rsidRDefault="00CC74DD" w:rsidP="00C83227">
      <w:pPr>
        <w:spacing w:line="360" w:lineRule="auto"/>
      </w:pPr>
      <w:r>
        <w:br/>
      </w:r>
      <w:r w:rsidR="00492991">
        <w:t xml:space="preserve">Many Hindi new portals, book, blogs, chat bot/WhatsApp conversations, YouTube channels, Twitter &amp; Facebook pages are full of content in Hindi language. People openly express themselves online using </w:t>
      </w:r>
      <w:r w:rsidR="00F63993">
        <w:t>Hinglish</w:t>
      </w:r>
      <w:r w:rsidR="00492991">
        <w:t xml:space="preserve"> language which is mix of Hindi, English, </w:t>
      </w:r>
      <w:proofErr w:type="gramStart"/>
      <w:r w:rsidR="00492991">
        <w:t>Urdu</w:t>
      </w:r>
      <w:proofErr w:type="gramEnd"/>
      <w:r w:rsidR="00492991">
        <w:t xml:space="preserve"> and other languages. </w:t>
      </w:r>
      <w:r w:rsidR="00993246">
        <w:t xml:space="preserve">Volume of the online content is increasing at unprecedented rate and it is responsibility of government, business community, professionals, </w:t>
      </w:r>
      <w:proofErr w:type="gramStart"/>
      <w:r w:rsidR="00993246">
        <w:t>NGO</w:t>
      </w:r>
      <w:proofErr w:type="gramEnd"/>
      <w:r w:rsidR="00993246">
        <w:t xml:space="preserve"> and others to understand the feeling of public and respond accordingly. But the biggest challenge is how to </w:t>
      </w:r>
      <w:r w:rsidR="00993246">
        <w:lastRenderedPageBreak/>
        <w:t>analyse the content which is written in mix of Indian languages. It is impossible to analyse the Hinglish language text manually or using traditional systems.</w:t>
      </w:r>
      <w:r w:rsidR="00C1409D">
        <w:t xml:space="preserve"> </w:t>
      </w:r>
    </w:p>
    <w:p w14:paraId="215ECA38" w14:textId="77777777" w:rsidR="001F2C33" w:rsidRDefault="001F2C33" w:rsidP="00C83227">
      <w:pPr>
        <w:spacing w:line="360" w:lineRule="auto"/>
      </w:pPr>
    </w:p>
    <w:p w14:paraId="155DAEED" w14:textId="563936D1" w:rsidR="006A5716" w:rsidRDefault="006A5716" w:rsidP="00C83227">
      <w:pPr>
        <w:spacing w:line="360" w:lineRule="auto"/>
      </w:pPr>
      <w:r>
        <w:t>This section is organized as 1.1 What is Hinglish, 1.2 Origin of Hinglish</w:t>
      </w:r>
      <w:r w:rsidR="001F2C33">
        <w:t xml:space="preserve">, </w:t>
      </w:r>
      <w:r w:rsidR="001F2C33" w:rsidRPr="001F2C33">
        <w:t xml:space="preserve">1.3. What is </w:t>
      </w:r>
      <w:proofErr w:type="gramStart"/>
      <w:r w:rsidR="001F2C33" w:rsidRPr="001F2C33">
        <w:t>Sarcasm?,</w:t>
      </w:r>
      <w:proofErr w:type="gramEnd"/>
      <w:r w:rsidR="001F2C33" w:rsidRPr="001F2C33">
        <w:t xml:space="preserve"> 1.4.</w:t>
      </w:r>
      <w:r w:rsidR="001F2C33">
        <w:t xml:space="preserve"> </w:t>
      </w:r>
      <w:r w:rsidR="001F2C33" w:rsidRPr="001F2C33">
        <w:t xml:space="preserve">Why Sarcasm Detection is </w:t>
      </w:r>
      <w:proofErr w:type="gramStart"/>
      <w:r w:rsidR="001F2C33" w:rsidRPr="001F2C33">
        <w:t>Critical?,</w:t>
      </w:r>
      <w:proofErr w:type="gramEnd"/>
      <w:r w:rsidR="001F2C33" w:rsidRPr="001F2C33">
        <w:t xml:space="preserve"> 1.5. Why Sarcasm Detection is Critical in Electronic Media</w:t>
      </w:r>
      <w:proofErr w:type="gramStart"/>
      <w:r w:rsidR="001F2C33" w:rsidRPr="001F2C33">
        <w:t>? ,</w:t>
      </w:r>
      <w:proofErr w:type="gramEnd"/>
      <w:r w:rsidR="001F2C33" w:rsidRPr="001F2C33">
        <w:t xml:space="preserve"> 1.6.</w:t>
      </w:r>
      <w:r w:rsidR="001F2C33">
        <w:t xml:space="preserve"> </w:t>
      </w:r>
      <w:r w:rsidR="001F2C33" w:rsidRPr="001F2C33">
        <w:t>Sarcasm Detection in Hindi, 1.7. Challenge in Processing Hinglish, 1.8.</w:t>
      </w:r>
      <w:r w:rsidR="001F2C33">
        <w:t xml:space="preserve"> </w:t>
      </w:r>
      <w:r w:rsidR="001F2C33" w:rsidRPr="001F2C33">
        <w:t>Common Challenges in Sarcasm Detection, 1.9. Context Understanding a Challenge in Sarcasm Detection, 1.10.</w:t>
      </w:r>
      <w:r w:rsidR="001F2C33">
        <w:t xml:space="preserve"> </w:t>
      </w:r>
      <w:r w:rsidR="001F2C33" w:rsidRPr="001F2C33">
        <w:t>Challenges in Sarcasm Detection in Hinglish, 1.11.</w:t>
      </w:r>
      <w:r w:rsidR="001F2C33">
        <w:t xml:space="preserve"> </w:t>
      </w:r>
      <w:r w:rsidR="001F2C33" w:rsidRPr="001F2C33">
        <w:t xml:space="preserve">Degree of </w:t>
      </w:r>
      <w:r w:rsidR="00F63993">
        <w:t>S</w:t>
      </w:r>
      <w:r w:rsidR="001F2C33" w:rsidRPr="001F2C33">
        <w:t>arcasm, 1.12. Positive Side of Hinglish</w:t>
      </w:r>
    </w:p>
    <w:p w14:paraId="64AAFA88" w14:textId="77777777" w:rsidR="00CC74DD" w:rsidRDefault="00CC74DD" w:rsidP="00C83227">
      <w:pPr>
        <w:spacing w:line="360" w:lineRule="auto"/>
      </w:pPr>
    </w:p>
    <w:p w14:paraId="6D367E58" w14:textId="3430A21C" w:rsidR="00F10B34" w:rsidRPr="004A2B85" w:rsidRDefault="004A2B85" w:rsidP="004A2B85">
      <w:pPr>
        <w:rPr>
          <w:b/>
          <w:bCs/>
          <w:color w:val="0070C0"/>
        </w:rPr>
      </w:pPr>
      <w:r w:rsidRPr="004A2B85">
        <w:rPr>
          <w:b/>
          <w:bCs/>
          <w:color w:val="0070C0"/>
        </w:rPr>
        <w:t xml:space="preserve">1.1 </w:t>
      </w:r>
      <w:r w:rsidR="00F10B34" w:rsidRPr="004A2B85">
        <w:rPr>
          <w:b/>
          <w:bCs/>
          <w:color w:val="0070C0"/>
        </w:rPr>
        <w:t>What is Hinglish?</w:t>
      </w:r>
      <w:bookmarkEnd w:id="32"/>
    </w:p>
    <w:p w14:paraId="0AF07927" w14:textId="065FDEE1" w:rsidR="004A14FF" w:rsidRDefault="00A71CA3" w:rsidP="00C83227">
      <w:pPr>
        <w:spacing w:line="360" w:lineRule="auto"/>
      </w:pPr>
      <w:r>
        <w:rPr>
          <w:szCs w:val="24"/>
        </w:rPr>
        <w:t>There was time when Hindi was a</w:t>
      </w:r>
      <w:r w:rsidR="00F10B34">
        <w:rPr>
          <w:szCs w:val="24"/>
        </w:rPr>
        <w:t xml:space="preserve"> language which is used by majority of Hindi speaking people when they are communicating (writing, speaking) with each </w:t>
      </w:r>
      <w:r>
        <w:rPr>
          <w:szCs w:val="24"/>
        </w:rPr>
        <w:t>other</w:t>
      </w:r>
      <w:r w:rsidR="00F10B34">
        <w:rPr>
          <w:szCs w:val="24"/>
        </w:rPr>
        <w:t xml:space="preserve">. </w:t>
      </w:r>
      <w:r>
        <w:rPr>
          <w:szCs w:val="24"/>
        </w:rPr>
        <w:t>But in 21</w:t>
      </w:r>
      <w:r w:rsidRPr="00A71CA3">
        <w:rPr>
          <w:szCs w:val="24"/>
          <w:vertAlign w:val="superscript"/>
        </w:rPr>
        <w:t>st</w:t>
      </w:r>
      <w:r>
        <w:rPr>
          <w:szCs w:val="24"/>
        </w:rPr>
        <w:t xml:space="preserve"> century, m</w:t>
      </w:r>
      <w:r w:rsidR="00F10B34">
        <w:rPr>
          <w:szCs w:val="24"/>
        </w:rPr>
        <w:t xml:space="preserve">ost of the </w:t>
      </w:r>
      <w:r>
        <w:rPr>
          <w:szCs w:val="24"/>
        </w:rPr>
        <w:t xml:space="preserve">Hindi speaking population </w:t>
      </w:r>
      <w:r w:rsidR="00F10B34">
        <w:rPr>
          <w:szCs w:val="24"/>
        </w:rPr>
        <w:t>who express themselves on social media use Hinglish language. Hinglish is a new lingo of Hindi speaking population. Hinglish sentences follow Hindi grammar and most of the word are taken from Hindi but there is no hesitation of taking words from other languages like English</w:t>
      </w:r>
      <w:r>
        <w:rPr>
          <w:szCs w:val="24"/>
        </w:rPr>
        <w:t>, Urdu etc</w:t>
      </w:r>
      <w:r w:rsidR="00F10B34">
        <w:rPr>
          <w:szCs w:val="24"/>
        </w:rPr>
        <w:t>. Hinglish language spoken by different people have different amount of words from different languages. For example</w:t>
      </w:r>
      <w:r>
        <w:rPr>
          <w:szCs w:val="24"/>
        </w:rPr>
        <w:t>,</w:t>
      </w:r>
      <w:r w:rsidR="00F10B34">
        <w:rPr>
          <w:szCs w:val="24"/>
        </w:rPr>
        <w:t xml:space="preserve"> those people who know Urdu </w:t>
      </w:r>
      <w:r>
        <w:rPr>
          <w:szCs w:val="24"/>
        </w:rPr>
        <w:t>good</w:t>
      </w:r>
      <w:r w:rsidR="00F10B34">
        <w:rPr>
          <w:szCs w:val="24"/>
        </w:rPr>
        <w:t xml:space="preserve"> </w:t>
      </w:r>
      <w:r>
        <w:rPr>
          <w:szCs w:val="24"/>
        </w:rPr>
        <w:t xml:space="preserve">enough </w:t>
      </w:r>
      <w:r w:rsidR="00F10B34">
        <w:rPr>
          <w:szCs w:val="24"/>
        </w:rPr>
        <w:t xml:space="preserve">for them Hinglish is mix of Hindi, Urdu, English. Those who know </w:t>
      </w:r>
      <w:proofErr w:type="spellStart"/>
      <w:r w:rsidR="00F10B34">
        <w:rPr>
          <w:szCs w:val="24"/>
        </w:rPr>
        <w:t>Avadhi</w:t>
      </w:r>
      <w:proofErr w:type="spellEnd"/>
      <w:r w:rsidR="00F10B34">
        <w:rPr>
          <w:szCs w:val="24"/>
        </w:rPr>
        <w:t xml:space="preserve"> for them Hinglish is mix of Hindi, </w:t>
      </w:r>
      <w:proofErr w:type="spellStart"/>
      <w:r w:rsidR="00F10B34">
        <w:rPr>
          <w:szCs w:val="24"/>
        </w:rPr>
        <w:t>Avadhi</w:t>
      </w:r>
      <w:proofErr w:type="spellEnd"/>
      <w:r w:rsidR="00F10B34">
        <w:rPr>
          <w:szCs w:val="24"/>
        </w:rPr>
        <w:t>, English. Those who know Marathi very well for them Hinglish is mix of Hindi, Marathi, English.</w:t>
      </w:r>
      <w:r w:rsidR="006B08E6">
        <w:rPr>
          <w:szCs w:val="24"/>
        </w:rPr>
        <w:t xml:space="preserve"> Thus, in Hinglish Language we have words from Hindi, English and various other Indian languages</w:t>
      </w:r>
      <w:r w:rsidR="00682120">
        <w:rPr>
          <w:szCs w:val="24"/>
        </w:rPr>
        <w:t xml:space="preserve"> and written in Devanagari &amp; </w:t>
      </w:r>
      <w:r w:rsidR="009D74A6">
        <w:rPr>
          <w:szCs w:val="24"/>
        </w:rPr>
        <w:t>Roman</w:t>
      </w:r>
      <w:r w:rsidR="00682120">
        <w:rPr>
          <w:szCs w:val="24"/>
        </w:rPr>
        <w:t xml:space="preserve"> together.</w:t>
      </w:r>
      <w:r w:rsidR="00922C0B" w:rsidRPr="00DA24F3">
        <w:rPr>
          <w:rStyle w:val="FootnoteReference"/>
        </w:rPr>
        <w:footnoteReference w:id="15"/>
      </w:r>
      <w:r w:rsidR="004A14FF">
        <w:rPr>
          <w:szCs w:val="24"/>
        </w:rPr>
        <w:t xml:space="preserve"> </w:t>
      </w:r>
      <w:r w:rsidR="004A14FF">
        <w:fldChar w:fldCharType="begin" w:fldLock="1"/>
      </w:r>
      <w:r w:rsidR="0089574F">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rsidR="004A14FF">
        <w:fldChar w:fldCharType="separate"/>
      </w:r>
      <w:r w:rsidR="004A14FF" w:rsidRPr="00C1409D">
        <w:rPr>
          <w:noProof/>
        </w:rPr>
        <w:t>(Sinha and Thakur, 2005)</w:t>
      </w:r>
      <w:r w:rsidR="004A14FF">
        <w:fldChar w:fldCharType="end"/>
      </w:r>
      <w:r w:rsidR="004A14FF">
        <w:t xml:space="preserve"> Hindi and English language mixed is called Hinglish. Hinglish is not limited to Hindi &amp; English </w:t>
      </w:r>
      <w:proofErr w:type="gramStart"/>
      <w:r w:rsidR="004A14FF">
        <w:t>mix</w:t>
      </w:r>
      <w:proofErr w:type="gramEnd"/>
      <w:r w:rsidR="004A14FF">
        <w:t xml:space="preserve"> but it includes Punjabi, Gujarati, Marathi, Urdu. Phrase construct happens in </w:t>
      </w:r>
      <w:r w:rsidR="009D74A6">
        <w:t>Roman</w:t>
      </w:r>
      <w:r w:rsidR="004A14FF">
        <w:t xml:space="preserve"> and Devanagari script.</w:t>
      </w:r>
      <w:r w:rsidR="004A14FF" w:rsidRPr="00DA24F3">
        <w:rPr>
          <w:rStyle w:val="FootnoteReference"/>
        </w:rPr>
        <w:footnoteReference w:id="16"/>
      </w:r>
    </w:p>
    <w:p w14:paraId="29D13CBF" w14:textId="46647840" w:rsidR="00F10B34" w:rsidRDefault="00F10B34" w:rsidP="00C83227">
      <w:pPr>
        <w:spacing w:line="360" w:lineRule="auto"/>
        <w:rPr>
          <w:szCs w:val="24"/>
        </w:rPr>
      </w:pPr>
    </w:p>
    <w:p w14:paraId="5BA5B6DF" w14:textId="77777777" w:rsidR="006B08E6" w:rsidRDefault="006B08E6" w:rsidP="00C83227">
      <w:pPr>
        <w:spacing w:line="360" w:lineRule="auto"/>
        <w:rPr>
          <w:szCs w:val="24"/>
        </w:rPr>
      </w:pPr>
    </w:p>
    <w:p w14:paraId="1CB55EC5" w14:textId="686E87F6" w:rsidR="006B08E6" w:rsidRPr="004A2B85" w:rsidRDefault="004A2B85" w:rsidP="004A2B85">
      <w:pPr>
        <w:rPr>
          <w:b/>
          <w:bCs/>
          <w:color w:val="0070C0"/>
        </w:rPr>
      </w:pPr>
      <w:bookmarkStart w:id="33" w:name="_Toc43876351"/>
      <w:r>
        <w:rPr>
          <w:b/>
          <w:bCs/>
          <w:color w:val="0070C0"/>
        </w:rPr>
        <w:t xml:space="preserve">1.2 </w:t>
      </w:r>
      <w:r w:rsidR="006B08E6" w:rsidRPr="004A2B85">
        <w:rPr>
          <w:b/>
          <w:bCs/>
          <w:color w:val="0070C0"/>
        </w:rPr>
        <w:t>Origin of Hinglish</w:t>
      </w:r>
      <w:bookmarkEnd w:id="33"/>
    </w:p>
    <w:p w14:paraId="34425DA2" w14:textId="6287AA3F" w:rsidR="00682120" w:rsidRDefault="006B08E6" w:rsidP="00C83227">
      <w:pPr>
        <w:spacing w:line="360" w:lineRule="auto"/>
        <w:rPr>
          <w:szCs w:val="24"/>
        </w:rPr>
      </w:pPr>
      <w:r>
        <w:rPr>
          <w:szCs w:val="24"/>
        </w:rPr>
        <w:t>Before Internet Era in India people use to communicate with each other in much cleaner format of the language and there was not much mix of other language or English</w:t>
      </w:r>
      <w:r w:rsidR="00A71CA3">
        <w:rPr>
          <w:szCs w:val="24"/>
        </w:rPr>
        <w:t xml:space="preserve"> and f</w:t>
      </w:r>
      <w:r>
        <w:rPr>
          <w:szCs w:val="24"/>
        </w:rPr>
        <w:t xml:space="preserve">or writing Hindi </w:t>
      </w:r>
      <w:r>
        <w:rPr>
          <w:szCs w:val="24"/>
        </w:rPr>
        <w:lastRenderedPageBreak/>
        <w:t xml:space="preserve">they were using </w:t>
      </w:r>
      <w:r w:rsidR="00A71CA3">
        <w:rPr>
          <w:szCs w:val="24"/>
        </w:rPr>
        <w:t>Devanagari</w:t>
      </w:r>
      <w:r>
        <w:rPr>
          <w:szCs w:val="24"/>
        </w:rPr>
        <w:t xml:space="preserve"> script. But</w:t>
      </w:r>
      <w:r w:rsidR="00682120">
        <w:rPr>
          <w:szCs w:val="24"/>
        </w:rPr>
        <w:t>,</w:t>
      </w:r>
      <w:r>
        <w:rPr>
          <w:szCs w:val="24"/>
        </w:rPr>
        <w:t xml:space="preserve"> with</w:t>
      </w:r>
      <w:r w:rsidR="00682120">
        <w:rPr>
          <w:szCs w:val="24"/>
        </w:rPr>
        <w:t xml:space="preserve"> the penetration of</w:t>
      </w:r>
      <w:r>
        <w:rPr>
          <w:szCs w:val="24"/>
        </w:rPr>
        <w:t xml:space="preserve"> </w:t>
      </w:r>
      <w:r w:rsidR="00682120">
        <w:rPr>
          <w:szCs w:val="24"/>
        </w:rPr>
        <w:t>i</w:t>
      </w:r>
      <w:r>
        <w:rPr>
          <w:szCs w:val="24"/>
        </w:rPr>
        <w:t>nternet</w:t>
      </w:r>
      <w:r w:rsidR="00682120">
        <w:rPr>
          <w:szCs w:val="24"/>
        </w:rPr>
        <w:t xml:space="preserve"> in the society</w:t>
      </w:r>
      <w:r>
        <w:rPr>
          <w:szCs w:val="24"/>
        </w:rPr>
        <w:t xml:space="preserve"> a new language started taking shape. Initial</w:t>
      </w:r>
      <w:r w:rsidR="00682120">
        <w:rPr>
          <w:szCs w:val="24"/>
        </w:rPr>
        <w:t>ly</w:t>
      </w:r>
      <w:r>
        <w:rPr>
          <w:szCs w:val="24"/>
        </w:rPr>
        <w:t xml:space="preserve"> </w:t>
      </w:r>
      <w:r w:rsidR="00682120">
        <w:rPr>
          <w:szCs w:val="24"/>
        </w:rPr>
        <w:t>when Devanagari</w:t>
      </w:r>
      <w:r>
        <w:rPr>
          <w:szCs w:val="24"/>
        </w:rPr>
        <w:t xml:space="preserve"> keyboards </w:t>
      </w:r>
      <w:r w:rsidR="00682120">
        <w:rPr>
          <w:szCs w:val="24"/>
        </w:rPr>
        <w:t xml:space="preserve">were not available people were using </w:t>
      </w:r>
      <w:r w:rsidR="009D74A6">
        <w:rPr>
          <w:szCs w:val="24"/>
        </w:rPr>
        <w:t>Roman</w:t>
      </w:r>
      <w:r w:rsidR="00682120">
        <w:rPr>
          <w:szCs w:val="24"/>
        </w:rPr>
        <w:t xml:space="preserve"> letters to write Hindi email, SMS</w:t>
      </w:r>
      <w:r>
        <w:rPr>
          <w:szCs w:val="24"/>
        </w:rPr>
        <w:t xml:space="preserve">. </w:t>
      </w:r>
    </w:p>
    <w:p w14:paraId="63DA6076" w14:textId="77777777" w:rsidR="00682120" w:rsidRDefault="00682120" w:rsidP="00C83227">
      <w:pPr>
        <w:spacing w:line="360" w:lineRule="auto"/>
        <w:rPr>
          <w:szCs w:val="24"/>
        </w:rPr>
      </w:pPr>
    </w:p>
    <w:p w14:paraId="040BC701" w14:textId="5F6C881C" w:rsidR="004454FB" w:rsidRDefault="00682120" w:rsidP="00C83227">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w:t>
      </w:r>
      <w:r w:rsidR="0096499D">
        <w:rPr>
          <w:szCs w:val="24"/>
        </w:rPr>
        <w:t>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sidR="00F63993">
        <w:rPr>
          <w:szCs w:val="24"/>
        </w:rPr>
        <w:t>n</w:t>
      </w:r>
      <w:r>
        <w:rPr>
          <w:szCs w:val="24"/>
        </w:rPr>
        <w:t>ani</w:t>
      </w:r>
      <w:proofErr w:type="spellEnd"/>
      <w:r>
        <w:rPr>
          <w:szCs w:val="24"/>
        </w:rPr>
        <w:t xml:space="preserve"> </w:t>
      </w:r>
      <w:proofErr w:type="spellStart"/>
      <w:r>
        <w:rPr>
          <w:szCs w:val="24"/>
        </w:rPr>
        <w:t>janta</w:t>
      </w:r>
      <w:proofErr w:type="spellEnd"/>
      <w:r>
        <w:rPr>
          <w:szCs w:val="24"/>
        </w:rPr>
        <w:t xml:space="preserve">”. </w:t>
      </w:r>
      <w:r w:rsidR="007D70E6">
        <w:rPr>
          <w:szCs w:val="24"/>
        </w:rPr>
        <w:t xml:space="preserve">This is Hindi in </w:t>
      </w:r>
      <w:r w:rsidR="009D74A6">
        <w:rPr>
          <w:szCs w:val="24"/>
        </w:rPr>
        <w:t>Roman</w:t>
      </w:r>
      <w:r w:rsidR="007D70E6">
        <w:rPr>
          <w:szCs w:val="24"/>
        </w:rPr>
        <w:t xml:space="preserve"> script. </w:t>
      </w:r>
      <w:r w:rsidR="00F63993">
        <w:rPr>
          <w:szCs w:val="24"/>
        </w:rPr>
        <w:t xml:space="preserve">We need to keep in mind that people do not follow any IAST or other map for writing Hinglish letters in Roman. </w:t>
      </w:r>
      <w:r w:rsidR="007D70E6">
        <w:rPr>
          <w:szCs w:val="24"/>
        </w:rPr>
        <w:t xml:space="preserve">Mobile phone and </w:t>
      </w:r>
      <w:r>
        <w:rPr>
          <w:szCs w:val="24"/>
        </w:rPr>
        <w:t xml:space="preserve">Internet </w:t>
      </w:r>
      <w:r w:rsidR="00F63993">
        <w:rPr>
          <w:szCs w:val="24"/>
        </w:rPr>
        <w:t>were</w:t>
      </w:r>
      <w:r>
        <w:rPr>
          <w:szCs w:val="24"/>
        </w:rPr>
        <w:t xml:space="preserve"> available to elite, educated journalist, professionals.</w:t>
      </w:r>
      <w:r w:rsidR="007D70E6">
        <w:rPr>
          <w:szCs w:val="24"/>
        </w:rPr>
        <w:t xml:space="preserve"> </w:t>
      </w:r>
      <w:r>
        <w:rPr>
          <w:szCs w:val="24"/>
        </w:rPr>
        <w:t xml:space="preserve">They started realising they are typing in </w:t>
      </w:r>
      <w:r w:rsidR="009D74A6">
        <w:rPr>
          <w:szCs w:val="24"/>
        </w:rPr>
        <w:t>Roman</w:t>
      </w:r>
      <w:r>
        <w:rPr>
          <w:szCs w:val="24"/>
        </w:rPr>
        <w:t xml:space="preserve"> </w:t>
      </w:r>
      <w:r w:rsidR="00F63993">
        <w:rPr>
          <w:szCs w:val="24"/>
        </w:rPr>
        <w:t xml:space="preserve">but </w:t>
      </w:r>
      <w:r w:rsidR="00286835">
        <w:rPr>
          <w:szCs w:val="24"/>
        </w:rPr>
        <w:t xml:space="preserve">some </w:t>
      </w:r>
      <w:r w:rsidR="00F63993">
        <w:rPr>
          <w:szCs w:val="24"/>
        </w:rPr>
        <w:t>w</w:t>
      </w:r>
      <w:r>
        <w:rPr>
          <w:szCs w:val="24"/>
        </w:rPr>
        <w:t xml:space="preserve">ords in </w:t>
      </w:r>
      <w:r w:rsidR="00286835">
        <w:rPr>
          <w:szCs w:val="24"/>
        </w:rPr>
        <w:t>English</w:t>
      </w:r>
      <w:r>
        <w:rPr>
          <w:szCs w:val="24"/>
        </w:rPr>
        <w:t xml:space="preserve"> </w:t>
      </w:r>
      <w:r w:rsidR="00286835">
        <w:rPr>
          <w:szCs w:val="24"/>
        </w:rPr>
        <w:t xml:space="preserve">so translating them </w:t>
      </w:r>
      <w:r>
        <w:rPr>
          <w:szCs w:val="24"/>
        </w:rPr>
        <w:t xml:space="preserve">and then typing in </w:t>
      </w:r>
      <w:r w:rsidR="009D74A6">
        <w:rPr>
          <w:szCs w:val="24"/>
        </w:rPr>
        <w:t>Roman</w:t>
      </w:r>
      <w:r>
        <w:rPr>
          <w:szCs w:val="24"/>
        </w:rPr>
        <w:t xml:space="preserve"> is painful. So</w:t>
      </w:r>
      <w:r w:rsidR="007D70E6">
        <w:rPr>
          <w:szCs w:val="24"/>
        </w:rPr>
        <w:t>,</w:t>
      </w:r>
      <w:r>
        <w:rPr>
          <w:szCs w:val="24"/>
        </w:rPr>
        <w:t xml:space="preserve"> text became like this </w:t>
      </w:r>
      <w:r w:rsidR="006B08E6">
        <w:rPr>
          <w:szCs w:val="24"/>
        </w:rPr>
        <w:t xml:space="preserve">“Main is </w:t>
      </w:r>
      <w:r w:rsidR="004454FB">
        <w:rPr>
          <w:szCs w:val="24"/>
        </w:rPr>
        <w:t xml:space="preserve">phone ko use </w:t>
      </w:r>
      <w:proofErr w:type="spellStart"/>
      <w:r w:rsidR="004454FB">
        <w:rPr>
          <w:szCs w:val="24"/>
        </w:rPr>
        <w:t>karna</w:t>
      </w:r>
      <w:proofErr w:type="spellEnd"/>
      <w:r w:rsidR="004454FB">
        <w:rPr>
          <w:szCs w:val="24"/>
        </w:rPr>
        <w:t xml:space="preserve"> </w:t>
      </w:r>
      <w:proofErr w:type="spellStart"/>
      <w:r w:rsidR="004454FB">
        <w:rPr>
          <w:szCs w:val="24"/>
        </w:rPr>
        <w:t>nahi</w:t>
      </w:r>
      <w:proofErr w:type="spellEnd"/>
      <w:r w:rsidR="004454FB">
        <w:rPr>
          <w:szCs w:val="24"/>
        </w:rPr>
        <w:t xml:space="preserve"> </w:t>
      </w:r>
      <w:proofErr w:type="spellStart"/>
      <w:r w:rsidR="004454FB">
        <w:rPr>
          <w:szCs w:val="24"/>
        </w:rPr>
        <w:t>janta</w:t>
      </w:r>
      <w:proofErr w:type="spellEnd"/>
      <w:r w:rsidR="004454FB">
        <w:rPr>
          <w:szCs w:val="24"/>
        </w:rPr>
        <w:t xml:space="preserve">”. </w:t>
      </w:r>
      <w:r w:rsidR="009D74A6">
        <w:rPr>
          <w:szCs w:val="24"/>
        </w:rPr>
        <w:t>Roman</w:t>
      </w:r>
      <w:r w:rsidR="004454FB">
        <w:rPr>
          <w:szCs w:val="24"/>
        </w:rPr>
        <w:t xml:space="preserve"> script with Hindi and English words. </w:t>
      </w:r>
    </w:p>
    <w:p w14:paraId="1B89FBA4" w14:textId="77777777" w:rsidR="006B08E6" w:rsidRDefault="006B08E6" w:rsidP="00C83227">
      <w:pPr>
        <w:spacing w:line="360" w:lineRule="auto"/>
        <w:rPr>
          <w:szCs w:val="24"/>
        </w:rPr>
      </w:pPr>
    </w:p>
    <w:p w14:paraId="46F9AFF0" w14:textId="58C30615" w:rsidR="006B08E6" w:rsidRDefault="006B08E6" w:rsidP="00C83227">
      <w:pPr>
        <w:spacing w:line="360" w:lineRule="auto"/>
        <w:rPr>
          <w:szCs w:val="24"/>
        </w:rPr>
      </w:pPr>
      <w:r>
        <w:rPr>
          <w:szCs w:val="24"/>
        </w:rPr>
        <w:t xml:space="preserve">Over the period of time when </w:t>
      </w:r>
      <w:r w:rsidR="00682120">
        <w:rPr>
          <w:szCs w:val="24"/>
        </w:rPr>
        <w:t>Devanagari</w:t>
      </w:r>
      <w:r>
        <w:rPr>
          <w:szCs w:val="24"/>
        </w:rPr>
        <w:t xml:space="preserve"> keyboards were easily available people started using </w:t>
      </w:r>
      <w:r w:rsidR="00682120">
        <w:rPr>
          <w:szCs w:val="24"/>
        </w:rPr>
        <w:t>Devanagari</w:t>
      </w:r>
      <w:r>
        <w:rPr>
          <w:szCs w:val="24"/>
        </w:rPr>
        <w:t xml:space="preserve"> keyboards for writing Hindi</w:t>
      </w:r>
      <w:r w:rsidR="004454FB">
        <w:rPr>
          <w:szCs w:val="24"/>
        </w:rPr>
        <w:t xml:space="preserve">, but by that </w:t>
      </w:r>
      <w:r w:rsidR="00286835">
        <w:rPr>
          <w:szCs w:val="24"/>
        </w:rPr>
        <w:t xml:space="preserve">time </w:t>
      </w:r>
      <w:r w:rsidR="004454FB">
        <w:rPr>
          <w:szCs w:val="24"/>
        </w:rPr>
        <w:t xml:space="preserve">so much English has come in day to day conversation that they felt it is </w:t>
      </w:r>
      <w:r w:rsidR="00682120">
        <w:rPr>
          <w:szCs w:val="24"/>
        </w:rPr>
        <w:t>uncomfortable</w:t>
      </w:r>
      <w:r w:rsidR="004454FB">
        <w:rPr>
          <w:szCs w:val="24"/>
        </w:rPr>
        <w:t xml:space="preserve"> to use Hindi words. So</w:t>
      </w:r>
      <w:r w:rsidR="00286835">
        <w:rPr>
          <w:szCs w:val="24"/>
        </w:rPr>
        <w:t>,</w:t>
      </w:r>
      <w:r w:rsidR="004454FB">
        <w:rPr>
          <w:szCs w:val="24"/>
        </w:rPr>
        <w:t xml:space="preserve"> they write like this.</w:t>
      </w:r>
    </w:p>
    <w:p w14:paraId="78BB1DD8" w14:textId="7CA01587" w:rsidR="007D70E6" w:rsidRDefault="004454FB" w:rsidP="00C83227">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w:t>
      </w:r>
      <w:r w:rsidR="00682120">
        <w:rPr>
          <w:szCs w:val="24"/>
          <w:lang w:val="en-US"/>
        </w:rPr>
        <w:t>Devanagari</w:t>
      </w:r>
      <w:r>
        <w:rPr>
          <w:szCs w:val="24"/>
          <w:lang w:val="en-US"/>
        </w:rPr>
        <w:t xml:space="preserve"> script with Hindi and English words.</w:t>
      </w:r>
      <w:r w:rsidR="007D70E6">
        <w:rPr>
          <w:szCs w:val="24"/>
          <w:lang w:val="en-US"/>
        </w:rPr>
        <w:t xml:space="preserve"> </w:t>
      </w:r>
      <w:r>
        <w:rPr>
          <w:szCs w:val="24"/>
        </w:rPr>
        <w:t xml:space="preserve">Over the period of time people started realizing </w:t>
      </w:r>
      <w:r w:rsidR="007D70E6">
        <w:rPr>
          <w:szCs w:val="24"/>
        </w:rPr>
        <w:t xml:space="preserve">it is becoming difficult to know which word is Hindi and which one is English therefore a word </w:t>
      </w:r>
      <w:r>
        <w:rPr>
          <w:szCs w:val="24"/>
        </w:rPr>
        <w:t xml:space="preserve">which come from English root should be written in </w:t>
      </w:r>
      <w:r w:rsidR="009D74A6">
        <w:rPr>
          <w:szCs w:val="24"/>
        </w:rPr>
        <w:t>Roman</w:t>
      </w:r>
      <w:r>
        <w:rPr>
          <w:szCs w:val="24"/>
        </w:rPr>
        <w:t xml:space="preserve"> and word which are from Hindi root should be written in Dev</w:t>
      </w:r>
      <w:r w:rsidR="00286835">
        <w:rPr>
          <w:szCs w:val="24"/>
        </w:rPr>
        <w:t>a</w:t>
      </w:r>
      <w:r>
        <w:rPr>
          <w:szCs w:val="24"/>
        </w:rPr>
        <w:t xml:space="preserve">nagari. So, they </w:t>
      </w:r>
      <w:r w:rsidR="00286835">
        <w:rPr>
          <w:szCs w:val="24"/>
        </w:rPr>
        <w:t xml:space="preserve">started </w:t>
      </w:r>
      <w:r>
        <w:rPr>
          <w:szCs w:val="24"/>
        </w:rPr>
        <w:t>writ</w:t>
      </w:r>
      <w:r w:rsidR="00286835">
        <w:rPr>
          <w:szCs w:val="24"/>
        </w:rPr>
        <w:t xml:space="preserve">ing </w:t>
      </w:r>
      <w:r>
        <w:rPr>
          <w:szCs w:val="24"/>
        </w:rPr>
        <w:t>like this.</w:t>
      </w:r>
      <w:r w:rsidR="007D70E6">
        <w:rPr>
          <w:szCs w:val="24"/>
        </w:rPr>
        <w:t xml:space="preserve"> </w:t>
      </w:r>
      <w:r>
        <w:rPr>
          <w:szCs w:val="24"/>
        </w:rPr>
        <w:t>“</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w:t>
      </w:r>
      <w:r w:rsidR="007D70E6">
        <w:rPr>
          <w:szCs w:val="24"/>
          <w:lang w:val="en-US"/>
        </w:rPr>
        <w:t xml:space="preserve"> Devanagari</w:t>
      </w:r>
      <w:r>
        <w:rPr>
          <w:szCs w:val="24"/>
          <w:lang w:val="en-US"/>
        </w:rPr>
        <w:t xml:space="preserve"> &amp; </w:t>
      </w:r>
      <w:r w:rsidR="009D74A6">
        <w:rPr>
          <w:szCs w:val="24"/>
          <w:lang w:val="en-US"/>
        </w:rPr>
        <w:t>Roman</w:t>
      </w:r>
      <w:r>
        <w:rPr>
          <w:szCs w:val="24"/>
          <w:lang w:val="en-US"/>
        </w:rPr>
        <w:t xml:space="preserve"> mixed for Hindi and English words.</w:t>
      </w:r>
    </w:p>
    <w:p w14:paraId="404DD335" w14:textId="012373D0" w:rsidR="00286835" w:rsidRDefault="00286835" w:rsidP="00C83227">
      <w:pPr>
        <w:spacing w:line="360" w:lineRule="auto"/>
        <w:rPr>
          <w:szCs w:val="24"/>
          <w:lang w:val="en-US"/>
        </w:rPr>
      </w:pPr>
    </w:p>
    <w:p w14:paraId="220980A8" w14:textId="047134CA" w:rsidR="0096499D" w:rsidRDefault="00C3171E" w:rsidP="0096499D">
      <w:pPr>
        <w:pStyle w:val="Caption"/>
      </w:pPr>
      <w:r w:rsidRPr="00C3171E">
        <w:rPr>
          <w:noProof/>
        </w:rPr>
        <w:drawing>
          <wp:inline distT="0" distB="0" distL="0" distR="0" wp14:anchorId="0602E9FA" wp14:editId="60F0674D">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22767" cy="2802732"/>
                    </a:xfrm>
                    <a:prstGeom prst="rect">
                      <a:avLst/>
                    </a:prstGeom>
                  </pic:spPr>
                </pic:pic>
              </a:graphicData>
            </a:graphic>
          </wp:inline>
        </w:drawing>
      </w:r>
    </w:p>
    <w:p w14:paraId="481EA597" w14:textId="50C25DE6" w:rsidR="0096499D" w:rsidRDefault="0096499D" w:rsidP="0096499D">
      <w:pPr>
        <w:pStyle w:val="Caption"/>
        <w:rPr>
          <w:szCs w:val="24"/>
          <w:lang w:val="en-US"/>
        </w:rPr>
      </w:pPr>
      <w:bookmarkStart w:id="34" w:name="_Toc44527068"/>
      <w:bookmarkStart w:id="35" w:name="_Toc48136472"/>
      <w:r>
        <w:lastRenderedPageBreak/>
        <w:t xml:space="preserve">Figure </w:t>
      </w:r>
      <w:r w:rsidR="001E486E">
        <w:fldChar w:fldCharType="begin"/>
      </w:r>
      <w:r w:rsidR="001E486E">
        <w:instrText xml:space="preserve"> SEQ Figure \* ARABIC </w:instrText>
      </w:r>
      <w:r w:rsidR="001E486E">
        <w:fldChar w:fldCharType="separate"/>
      </w:r>
      <w:r w:rsidR="00BC2FDF">
        <w:rPr>
          <w:noProof/>
        </w:rPr>
        <w:t>1</w:t>
      </w:r>
      <w:r w:rsidR="001E486E">
        <w:rPr>
          <w:noProof/>
        </w:rPr>
        <w:fldChar w:fldCharType="end"/>
      </w:r>
      <w:r>
        <w:rPr>
          <w:lang w:val="en-US"/>
        </w:rPr>
        <w:t>: Evolution of Hinglish</w:t>
      </w:r>
      <w:bookmarkEnd w:id="34"/>
      <w:bookmarkEnd w:id="35"/>
    </w:p>
    <w:p w14:paraId="2B2B0668" w14:textId="2466D0C9" w:rsidR="007A2405" w:rsidRDefault="007D70E6" w:rsidP="00C83227">
      <w:pPr>
        <w:spacing w:line="360" w:lineRule="auto"/>
        <w:rPr>
          <w:rFonts w:ascii="Helvetica" w:hAnsi="Helvetica" w:cs="Mangal"/>
          <w:color w:val="000000"/>
          <w:lang w:bidi="hi-IN"/>
        </w:rPr>
      </w:pPr>
      <w:r>
        <w:rPr>
          <w:szCs w:val="24"/>
          <w:lang w:val="en-US"/>
        </w:rPr>
        <w:t xml:space="preserve">Today if you read any Hindi speaker’s </w:t>
      </w:r>
      <w:r w:rsidR="0096499D">
        <w:rPr>
          <w:szCs w:val="24"/>
          <w:lang w:val="en-US"/>
        </w:rPr>
        <w:t xml:space="preserve">WhatsApp, </w:t>
      </w:r>
      <w:proofErr w:type="gramStart"/>
      <w:r>
        <w:rPr>
          <w:szCs w:val="24"/>
          <w:lang w:val="en-US"/>
        </w:rPr>
        <w:t>twitter</w:t>
      </w:r>
      <w:proofErr w:type="gramEnd"/>
      <w:r>
        <w:rPr>
          <w:szCs w:val="24"/>
          <w:lang w:val="en-US"/>
        </w:rPr>
        <w:t xml:space="preserve"> or Facebook message you will find they use words from different Indian languages like</w:t>
      </w:r>
      <w:r w:rsidR="004454FB">
        <w:rPr>
          <w:szCs w:val="24"/>
          <w:lang w:val="en-US"/>
        </w:rPr>
        <w:t xml:space="preserve"> Urdu, Marathi, </w:t>
      </w:r>
      <w:r w:rsidR="0096499D">
        <w:rPr>
          <w:szCs w:val="24"/>
          <w:lang w:val="en-US"/>
        </w:rPr>
        <w:t>Bangla</w:t>
      </w:r>
      <w:r w:rsidR="004454FB">
        <w:rPr>
          <w:szCs w:val="24"/>
          <w:lang w:val="en-US"/>
        </w:rPr>
        <w:t xml:space="preserve">, </w:t>
      </w:r>
      <w:r w:rsidR="0096499D">
        <w:rPr>
          <w:szCs w:val="24"/>
          <w:lang w:val="en-US"/>
        </w:rPr>
        <w:t>Punjabi</w:t>
      </w:r>
      <w:r w:rsidR="004454FB">
        <w:rPr>
          <w:szCs w:val="24"/>
          <w:lang w:val="en-US"/>
        </w:rPr>
        <w:t xml:space="preserve"> </w:t>
      </w:r>
      <w:r>
        <w:rPr>
          <w:szCs w:val="24"/>
          <w:lang w:val="en-US"/>
        </w:rPr>
        <w:t xml:space="preserve">and write </w:t>
      </w:r>
      <w:r w:rsidR="004454FB">
        <w:rPr>
          <w:szCs w:val="24"/>
          <w:lang w:val="en-US"/>
        </w:rPr>
        <w:t xml:space="preserve">either </w:t>
      </w:r>
      <w:r>
        <w:rPr>
          <w:szCs w:val="24"/>
          <w:lang w:val="en-US"/>
        </w:rPr>
        <w:t xml:space="preserve">in </w:t>
      </w:r>
      <w:r w:rsidR="0096499D">
        <w:rPr>
          <w:szCs w:val="24"/>
          <w:lang w:val="en-US"/>
        </w:rPr>
        <w:t>Devanagari</w:t>
      </w:r>
      <w:r w:rsidR="004454FB">
        <w:rPr>
          <w:szCs w:val="24"/>
          <w:lang w:val="en-US"/>
        </w:rPr>
        <w:t xml:space="preserve"> or </w:t>
      </w:r>
      <w:r>
        <w:rPr>
          <w:szCs w:val="24"/>
          <w:lang w:val="en-US"/>
        </w:rPr>
        <w:t xml:space="preserve">in </w:t>
      </w:r>
      <w:r w:rsidR="009D74A6">
        <w:rPr>
          <w:szCs w:val="24"/>
          <w:lang w:val="en-US"/>
        </w:rPr>
        <w:t>Roman</w:t>
      </w:r>
      <w:r w:rsidR="004454FB">
        <w:rPr>
          <w:szCs w:val="24"/>
          <w:lang w:val="en-US"/>
        </w:rPr>
        <w:t>.</w:t>
      </w:r>
      <w:r>
        <w:rPr>
          <w:szCs w:val="24"/>
          <w:lang w:val="en-US"/>
        </w:rPr>
        <w:t xml:space="preserve"> </w:t>
      </w:r>
      <w:r w:rsidR="00812783">
        <w:rPr>
          <w:rFonts w:ascii="Helvetica" w:hAnsi="Helvetica" w:cs="Mangal"/>
          <w:color w:val="000000"/>
          <w:lang w:bidi="hi-IN"/>
        </w:rPr>
        <w:t>“</w:t>
      </w:r>
      <w:proofErr w:type="spellStart"/>
      <w:r w:rsidR="004454FB">
        <w:rPr>
          <w:rFonts w:ascii="Helvetica" w:hAnsi="Helvetica" w:cs="Mangal"/>
          <w:color w:val="000000"/>
          <w:cs/>
          <w:lang w:bidi="hi-IN"/>
        </w:rPr>
        <w:t>अमी</w:t>
      </w:r>
      <w:proofErr w:type="spellEnd"/>
      <w:r w:rsidR="004454FB">
        <w:rPr>
          <w:rFonts w:ascii="Helvetica" w:hAnsi="Helvetica" w:cs="Mangal"/>
          <w:color w:val="000000"/>
          <w:cs/>
          <w:lang w:bidi="hi-IN"/>
        </w:rPr>
        <w:t xml:space="preserve"> </w:t>
      </w:r>
      <w:proofErr w:type="spellStart"/>
      <w:r w:rsidR="004454FB">
        <w:rPr>
          <w:rFonts w:ascii="Helvetica" w:hAnsi="Helvetica" w:cs="Mangal"/>
          <w:color w:val="000000"/>
          <w:cs/>
          <w:lang w:bidi="hi-IN"/>
        </w:rPr>
        <w:t>मोंजुलिका</w:t>
      </w:r>
      <w:proofErr w:type="spellEnd"/>
      <w:r w:rsidR="004454FB">
        <w:rPr>
          <w:rFonts w:ascii="Helvetica" w:hAnsi="Helvetica" w:cs="Mangal"/>
          <w:color w:val="000000"/>
          <w:cs/>
          <w:lang w:bidi="hi-IN"/>
        </w:rPr>
        <w:t>.</w:t>
      </w:r>
      <w:r w:rsidR="004454FB">
        <w:rPr>
          <w:rFonts w:ascii="Helvetica" w:hAnsi="Helvetica" w:cs="Mangal"/>
          <w:color w:val="000000"/>
          <w:lang w:bidi="hi-IN"/>
        </w:rPr>
        <w:t xml:space="preserve"> </w:t>
      </w:r>
      <w:proofErr w:type="spellStart"/>
      <w:r w:rsidR="004454FB">
        <w:rPr>
          <w:rFonts w:ascii="Helvetica" w:hAnsi="Helvetica" w:cs="Mangal"/>
          <w:color w:val="000000"/>
          <w:cs/>
          <w:lang w:bidi="hi-IN"/>
        </w:rPr>
        <w:t>अमी</w:t>
      </w:r>
      <w:proofErr w:type="spellEnd"/>
      <w:r w:rsidR="004454FB">
        <w:rPr>
          <w:rFonts w:ascii="Helvetica" w:hAnsi="Helvetica" w:cs="Mangal"/>
          <w:color w:val="000000"/>
          <w:cs/>
          <w:lang w:bidi="hi-IN"/>
        </w:rPr>
        <w:t xml:space="preserve"> राजा को </w:t>
      </w:r>
      <w:r w:rsidR="00812783">
        <w:rPr>
          <w:rFonts w:ascii="Helvetica" w:hAnsi="Helvetica" w:cs="Mangal" w:hint="cs"/>
          <w:color w:val="000000"/>
          <w:cs/>
          <w:lang w:bidi="hi-IN"/>
        </w:rPr>
        <w:t xml:space="preserve">जरूर </w:t>
      </w:r>
      <w:proofErr w:type="spellStart"/>
      <w:r w:rsidR="004454FB">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sidR="00812783">
        <w:rPr>
          <w:rFonts w:ascii="Helvetica" w:hAnsi="Helvetica" w:cs="Mangal"/>
          <w:color w:val="000000"/>
          <w:lang w:bidi="hi-IN"/>
        </w:rPr>
        <w:t xml:space="preserve">, </w:t>
      </w:r>
      <w:r w:rsidR="00812783">
        <w:rPr>
          <w:rFonts w:ascii="Helvetica" w:hAnsi="Helvetica" w:cs="Mangal"/>
          <w:color w:val="000000"/>
          <w:lang w:val="en-US" w:bidi="hi-IN"/>
        </w:rPr>
        <w:t>but why you want to kill him?</w:t>
      </w:r>
      <w:r w:rsidR="00812783">
        <w:rPr>
          <w:rFonts w:ascii="Helvetica" w:hAnsi="Helvetica" w:cs="Mangal"/>
          <w:color w:val="000000"/>
          <w:lang w:bidi="hi-IN"/>
        </w:rPr>
        <w:t xml:space="preserve">”. Here Hindi, </w:t>
      </w:r>
      <w:r w:rsidR="0096499D">
        <w:rPr>
          <w:rFonts w:ascii="Helvetica" w:hAnsi="Helvetica" w:cs="Mangal"/>
          <w:color w:val="000000"/>
          <w:lang w:bidi="hi-IN"/>
        </w:rPr>
        <w:t>Bangla</w:t>
      </w:r>
      <w:r w:rsidR="00812783">
        <w:rPr>
          <w:rFonts w:ascii="Helvetica" w:hAnsi="Helvetica" w:cs="Mangal"/>
          <w:color w:val="000000"/>
          <w:lang w:bidi="hi-IN"/>
        </w:rPr>
        <w:t xml:space="preserve">, </w:t>
      </w:r>
      <w:proofErr w:type="gramStart"/>
      <w:r w:rsidR="00812783">
        <w:rPr>
          <w:rFonts w:ascii="Helvetica" w:hAnsi="Helvetica" w:cs="Mangal"/>
          <w:color w:val="000000"/>
          <w:lang w:bidi="hi-IN"/>
        </w:rPr>
        <w:t>Urdu</w:t>
      </w:r>
      <w:proofErr w:type="gramEnd"/>
      <w:r w:rsidR="00812783">
        <w:rPr>
          <w:rFonts w:ascii="Helvetica" w:hAnsi="Helvetica" w:cs="Mangal"/>
          <w:color w:val="000000"/>
          <w:lang w:bidi="hi-IN"/>
        </w:rPr>
        <w:t xml:space="preserve"> and English 4 languages used</w:t>
      </w:r>
      <w:r>
        <w:rPr>
          <w:rFonts w:ascii="Helvetica" w:hAnsi="Helvetica" w:cs="Mangal"/>
          <w:color w:val="000000"/>
          <w:lang w:bidi="hi-IN"/>
        </w:rPr>
        <w:t xml:space="preserve"> along with emoticon</w:t>
      </w:r>
      <w:r w:rsidR="00812783">
        <w:rPr>
          <w:rFonts w:ascii="Helvetica" w:hAnsi="Helvetica" w:cs="Mangal"/>
          <w:color w:val="000000"/>
          <w:lang w:bidi="hi-IN"/>
        </w:rPr>
        <w:t xml:space="preserve"> and written in two scripts </w:t>
      </w:r>
      <w:r>
        <w:rPr>
          <w:rFonts w:ascii="Helvetica" w:hAnsi="Helvetica" w:cs="Mangal"/>
          <w:color w:val="000000"/>
          <w:lang w:bidi="hi-IN"/>
        </w:rPr>
        <w:t>Devanagari</w:t>
      </w:r>
      <w:r w:rsidR="00812783">
        <w:rPr>
          <w:rFonts w:ascii="Helvetica" w:hAnsi="Helvetica" w:cs="Mangal"/>
          <w:color w:val="000000"/>
          <w:lang w:bidi="hi-IN"/>
        </w:rPr>
        <w:t xml:space="preserve"> and </w:t>
      </w:r>
      <w:r w:rsidR="009D74A6">
        <w:rPr>
          <w:rFonts w:ascii="Helvetica" w:hAnsi="Helvetica" w:cs="Mangal"/>
          <w:color w:val="000000"/>
          <w:lang w:bidi="hi-IN"/>
        </w:rPr>
        <w:t>Roman</w:t>
      </w:r>
      <w:r w:rsidR="00812783">
        <w:rPr>
          <w:rFonts w:ascii="Helvetica" w:hAnsi="Helvetica" w:cs="Mangal"/>
          <w:color w:val="000000"/>
          <w:lang w:bidi="hi-IN"/>
        </w:rPr>
        <w:t>. This is Hinglish</w:t>
      </w:r>
      <w:r w:rsidR="007A2405">
        <w:rPr>
          <w:rFonts w:ascii="Helvetica" w:hAnsi="Helvetica" w:cs="Mangal"/>
          <w:color w:val="000000"/>
          <w:lang w:bidi="hi-IN"/>
        </w:rPr>
        <w:t xml:space="preserve">. </w:t>
      </w:r>
    </w:p>
    <w:p w14:paraId="17646280" w14:textId="77777777" w:rsidR="0096499D" w:rsidRDefault="0096499D" w:rsidP="00C83227">
      <w:pPr>
        <w:spacing w:line="360" w:lineRule="auto"/>
        <w:rPr>
          <w:rFonts w:ascii="Helvetica" w:hAnsi="Helvetica" w:cs="Mangal"/>
          <w:color w:val="000000"/>
          <w:lang w:bidi="hi-IN"/>
        </w:rPr>
      </w:pPr>
    </w:p>
    <w:p w14:paraId="146189F6" w14:textId="5EAE6C5C" w:rsidR="00024743" w:rsidRDefault="00812783" w:rsidP="00C83227">
      <w:pPr>
        <w:spacing w:line="360" w:lineRule="auto"/>
      </w:pPr>
      <w:r>
        <w:t xml:space="preserve">Today Hindi social media, Hindi comment boxes of product, Hindi news articles are full of this kind of language, Hinglish. </w:t>
      </w:r>
      <w:r w:rsidR="007D70E6">
        <w:t>Therefore,</w:t>
      </w:r>
      <w:r>
        <w:t xml:space="preserve"> this work using Hinglish language is high value from the angle of practical usage.</w:t>
      </w:r>
      <w:bookmarkStart w:id="36" w:name="_Toc43876352"/>
    </w:p>
    <w:p w14:paraId="647FFB22" w14:textId="77777777" w:rsidR="00E15A53" w:rsidRPr="00901A88" w:rsidRDefault="00E15A53" w:rsidP="00C83227">
      <w:pPr>
        <w:spacing w:line="360" w:lineRule="auto"/>
      </w:pPr>
    </w:p>
    <w:p w14:paraId="7D251A75" w14:textId="52DA4DB8" w:rsidR="00812783" w:rsidRPr="004A2B85" w:rsidRDefault="004A2B85" w:rsidP="004A2B85">
      <w:pPr>
        <w:rPr>
          <w:b/>
          <w:bCs/>
          <w:color w:val="0070C0"/>
        </w:rPr>
      </w:pPr>
      <w:r>
        <w:rPr>
          <w:b/>
          <w:bCs/>
          <w:color w:val="0070C0"/>
        </w:rPr>
        <w:t xml:space="preserve">1.3 </w:t>
      </w:r>
      <w:r w:rsidR="00812783" w:rsidRPr="004A2B85">
        <w:rPr>
          <w:b/>
          <w:bCs/>
          <w:color w:val="0070C0"/>
        </w:rPr>
        <w:t>What is Sarcasm?</w:t>
      </w:r>
      <w:bookmarkEnd w:id="36"/>
    </w:p>
    <w:p w14:paraId="445B47EC" w14:textId="77777777" w:rsidR="00C74C38" w:rsidRDefault="00812783" w:rsidP="00C83227">
      <w:pPr>
        <w:spacing w:line="360" w:lineRule="auto"/>
        <w:rPr>
          <w:szCs w:val="24"/>
        </w:rPr>
      </w:pPr>
      <w:r>
        <w:rPr>
          <w:szCs w:val="24"/>
        </w:rPr>
        <w:t xml:space="preserve">Your friend come to you and speak </w:t>
      </w:r>
      <w:r w:rsidR="002F697C">
        <w:rPr>
          <w:szCs w:val="24"/>
        </w:rPr>
        <w:t xml:space="preserve">something to you, </w:t>
      </w:r>
      <w:r w:rsidR="00684AB7" w:rsidRPr="00684AB7">
        <w:rPr>
          <w:szCs w:val="24"/>
        </w:rPr>
        <w:t xml:space="preserve">from the tone of his language, his body language, choice of his words, time  and situation </w:t>
      </w:r>
      <w:r w:rsidR="002F697C">
        <w:rPr>
          <w:szCs w:val="24"/>
        </w:rPr>
        <w:t>he</w:t>
      </w:r>
      <w:r w:rsidR="00684AB7" w:rsidRPr="00684AB7">
        <w:rPr>
          <w:szCs w:val="24"/>
        </w:rPr>
        <w:t xml:space="preserve"> is </w:t>
      </w:r>
      <w:r w:rsidR="002F697C">
        <w:rPr>
          <w:szCs w:val="24"/>
        </w:rPr>
        <w:t xml:space="preserve">speaking </w:t>
      </w:r>
      <w:r w:rsidR="00684AB7" w:rsidRPr="00684AB7">
        <w:rPr>
          <w:szCs w:val="24"/>
        </w:rPr>
        <w:t xml:space="preserve">you </w:t>
      </w:r>
      <w:r w:rsidR="002F697C">
        <w:rPr>
          <w:szCs w:val="24"/>
        </w:rPr>
        <w:t>realised</w:t>
      </w:r>
      <w:r w:rsidR="00684AB7" w:rsidRPr="00684AB7">
        <w:rPr>
          <w:szCs w:val="24"/>
        </w:rPr>
        <w:t xml:space="preserve"> that the real meaning of </w:t>
      </w:r>
      <w:r w:rsidR="002F697C">
        <w:rPr>
          <w:szCs w:val="24"/>
        </w:rPr>
        <w:t xml:space="preserve">what he is saying is </w:t>
      </w:r>
      <w:r w:rsidR="00684AB7" w:rsidRPr="00684AB7">
        <w:rPr>
          <w:szCs w:val="24"/>
        </w:rPr>
        <w:t>completely opposite</w:t>
      </w:r>
      <w:r w:rsidR="002F697C">
        <w:rPr>
          <w:szCs w:val="24"/>
        </w:rPr>
        <w:t xml:space="preserve">. </w:t>
      </w:r>
      <w:r w:rsidR="00684AB7" w:rsidRPr="00684AB7">
        <w:rPr>
          <w:szCs w:val="24"/>
        </w:rPr>
        <w:t xml:space="preserve">It may be easier for you to detect this opposite sense if you are aware about the complete context but if you are not aware about </w:t>
      </w:r>
      <w:r w:rsidR="00C74C38">
        <w:rPr>
          <w:rFonts w:cs="Mangal"/>
          <w:szCs w:val="21"/>
          <w:lang w:bidi="hi-IN"/>
        </w:rPr>
        <w:t xml:space="preserve">the context </w:t>
      </w:r>
      <w:r w:rsidR="00684AB7" w:rsidRPr="00684AB7">
        <w:rPr>
          <w:szCs w:val="24"/>
        </w:rPr>
        <w:t>then even as intelligent human you may miss the real meaning of what is being said.</w:t>
      </w:r>
      <w:r w:rsidR="002F697C">
        <w:rPr>
          <w:szCs w:val="24"/>
        </w:rPr>
        <w:t xml:space="preserve"> </w:t>
      </w:r>
    </w:p>
    <w:p w14:paraId="2C428EF0" w14:textId="77777777" w:rsidR="00C74C38" w:rsidRDefault="00C74C38" w:rsidP="00C83227">
      <w:pPr>
        <w:spacing w:line="360" w:lineRule="auto"/>
        <w:rPr>
          <w:szCs w:val="24"/>
        </w:rPr>
      </w:pPr>
    </w:p>
    <w:p w14:paraId="1D7282DB" w14:textId="44F2550D" w:rsidR="002F697C" w:rsidRDefault="002F697C" w:rsidP="00C83227">
      <w:pPr>
        <w:spacing w:line="360" w:lineRule="auto"/>
        <w:rPr>
          <w:szCs w:val="24"/>
        </w:rPr>
      </w:pPr>
      <w:r>
        <w:rPr>
          <w:szCs w:val="24"/>
        </w:rPr>
        <w:t xml:space="preserve">For example, you open the door for your </w:t>
      </w:r>
      <w:r w:rsidR="007A2405">
        <w:rPr>
          <w:szCs w:val="24"/>
        </w:rPr>
        <w:t>friend,</w:t>
      </w:r>
      <w:r>
        <w:rPr>
          <w:szCs w:val="24"/>
        </w:rPr>
        <w:t xml:space="preserve"> and he says wow</w:t>
      </w:r>
      <w:r w:rsidR="00C74C38">
        <w:rPr>
          <w:szCs w:val="24"/>
        </w:rPr>
        <w:t>!</w:t>
      </w:r>
      <w:r>
        <w:rPr>
          <w:szCs w:val="24"/>
        </w:rPr>
        <w:t xml:space="preserve"> your looking handsome in this </w:t>
      </w:r>
      <w:r w:rsidR="007A2405">
        <w:rPr>
          <w:szCs w:val="24"/>
        </w:rPr>
        <w:t>T-shirt</w:t>
      </w:r>
      <w:r>
        <w:rPr>
          <w:szCs w:val="24"/>
        </w:rPr>
        <w:t xml:space="preserve">. You know that this is </w:t>
      </w:r>
      <w:r w:rsidR="007A2405">
        <w:rPr>
          <w:szCs w:val="24"/>
        </w:rPr>
        <w:t xml:space="preserve">an </w:t>
      </w:r>
      <w:r>
        <w:rPr>
          <w:szCs w:val="24"/>
        </w:rPr>
        <w:t>old T-shirt and many times your friend has seen this. But still not aware of full context, you</w:t>
      </w:r>
      <w:r w:rsidR="007A2405">
        <w:rPr>
          <w:szCs w:val="24"/>
        </w:rPr>
        <w:t xml:space="preserve"> hesitantly</w:t>
      </w:r>
      <w:r>
        <w:rPr>
          <w:szCs w:val="24"/>
        </w:rPr>
        <w:t xml:space="preserve"> say thank </w:t>
      </w:r>
      <w:r w:rsidR="007A2405">
        <w:rPr>
          <w:szCs w:val="24"/>
        </w:rPr>
        <w:t xml:space="preserve">and </w:t>
      </w:r>
      <w:r>
        <w:rPr>
          <w:szCs w:val="24"/>
        </w:rPr>
        <w:t>you invite him inside. After 15 minutes you check yourself in the mirror and realised that you</w:t>
      </w:r>
      <w:r w:rsidR="00C74C38">
        <w:rPr>
          <w:szCs w:val="24"/>
        </w:rPr>
        <w:t xml:space="preserve"> are</w:t>
      </w:r>
      <w:r>
        <w:rPr>
          <w:szCs w:val="24"/>
        </w:rPr>
        <w:t xml:space="preserve"> wearing T-shirt flip side. Now you are embarrassed for your “Thank you” response.</w:t>
      </w:r>
    </w:p>
    <w:p w14:paraId="1FB5A58C" w14:textId="77777777" w:rsidR="00C74C38" w:rsidRDefault="00C74C38" w:rsidP="00C83227">
      <w:pPr>
        <w:spacing w:line="360" w:lineRule="auto"/>
        <w:rPr>
          <w:szCs w:val="24"/>
        </w:rPr>
      </w:pPr>
    </w:p>
    <w:p w14:paraId="644B8186" w14:textId="1F30CC5B" w:rsidR="002F697C" w:rsidRDefault="002F697C" w:rsidP="00C83227">
      <w:pPr>
        <w:spacing w:line="360" w:lineRule="auto"/>
        <w:rPr>
          <w:szCs w:val="24"/>
        </w:rPr>
      </w:pPr>
      <w:r>
        <w:rPr>
          <w:szCs w:val="24"/>
        </w:rPr>
        <w:t>What your friend did was sarcastic</w:t>
      </w:r>
      <w:r w:rsidR="007A2405">
        <w:rPr>
          <w:szCs w:val="24"/>
        </w:rPr>
        <w:t xml:space="preserve"> remark</w:t>
      </w:r>
      <w:r>
        <w:rPr>
          <w:szCs w:val="24"/>
        </w:rPr>
        <w:t xml:space="preserve"> on your dressing and you being unaware of the full context </w:t>
      </w:r>
      <w:r w:rsidR="007A2405">
        <w:rPr>
          <w:szCs w:val="24"/>
        </w:rPr>
        <w:t>could not</w:t>
      </w:r>
      <w:r>
        <w:rPr>
          <w:szCs w:val="24"/>
        </w:rPr>
        <w:t xml:space="preserve"> respond properly. In the absence of full context, understanding sarcasm is difficult task and most of the time we take literal meaning of the word</w:t>
      </w:r>
      <w:r w:rsidR="00006886">
        <w:rPr>
          <w:szCs w:val="24"/>
        </w:rPr>
        <w:t xml:space="preserve">s or some other time get confused that why </w:t>
      </w:r>
      <w:r w:rsidR="007A2405">
        <w:rPr>
          <w:szCs w:val="24"/>
        </w:rPr>
        <w:t>someone</w:t>
      </w:r>
      <w:r w:rsidR="00006886">
        <w:rPr>
          <w:szCs w:val="24"/>
        </w:rPr>
        <w:t xml:space="preserve"> has made that remarks which was completely out of the context.</w:t>
      </w:r>
      <w:r>
        <w:rPr>
          <w:szCs w:val="24"/>
        </w:rPr>
        <w:t xml:space="preserve"> </w:t>
      </w:r>
    </w:p>
    <w:p w14:paraId="2F720291" w14:textId="4B044C7B" w:rsidR="00684AB7" w:rsidRPr="00684AB7" w:rsidRDefault="00684AB7" w:rsidP="00C83227">
      <w:pPr>
        <w:spacing w:line="360" w:lineRule="auto"/>
        <w:rPr>
          <w:szCs w:val="24"/>
        </w:rPr>
      </w:pPr>
      <w:r w:rsidRPr="00684AB7">
        <w:rPr>
          <w:szCs w:val="24"/>
        </w:rPr>
        <w:t xml:space="preserve">In English language this type of grammatical construct which has completely opposite meaning than what is said, it called sarcasm. </w:t>
      </w:r>
    </w:p>
    <w:p w14:paraId="43D938C9" w14:textId="77777777" w:rsidR="00684AB7" w:rsidRPr="00684AB7" w:rsidRDefault="00684AB7" w:rsidP="00C83227">
      <w:pPr>
        <w:spacing w:line="360" w:lineRule="auto"/>
        <w:rPr>
          <w:szCs w:val="24"/>
        </w:rPr>
      </w:pPr>
    </w:p>
    <w:p w14:paraId="7F645520" w14:textId="0B82E9C0" w:rsidR="00684AB7" w:rsidRPr="00684AB7" w:rsidRDefault="00684AB7" w:rsidP="00C83227">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sidR="009F092E">
        <w:rPr>
          <w:szCs w:val="24"/>
        </w:rPr>
        <w:t>, sarcasm is</w:t>
      </w:r>
      <w:r w:rsidR="009F092E" w:rsidRPr="00DA24F3">
        <w:rPr>
          <w:rStyle w:val="FootnoteReference"/>
        </w:rPr>
        <w:footnoteReference w:id="17"/>
      </w:r>
    </w:p>
    <w:p w14:paraId="4722B239" w14:textId="77777777" w:rsidR="00684AB7" w:rsidRPr="00684AB7" w:rsidRDefault="00684AB7" w:rsidP="00C83227">
      <w:pPr>
        <w:spacing w:line="360" w:lineRule="auto"/>
        <w:rPr>
          <w:szCs w:val="24"/>
        </w:rPr>
      </w:pPr>
      <w:r w:rsidRPr="00684AB7">
        <w:rPr>
          <w:szCs w:val="24"/>
        </w:rPr>
        <w:lastRenderedPageBreak/>
        <w:t>1: a sharp and often satirical or ironic utterance designed to cut or give pain</w:t>
      </w:r>
    </w:p>
    <w:p w14:paraId="191C0974" w14:textId="77777777" w:rsidR="00684AB7" w:rsidRPr="00684AB7" w:rsidRDefault="00684AB7" w:rsidP="00C83227">
      <w:pPr>
        <w:spacing w:line="360" w:lineRule="auto"/>
        <w:rPr>
          <w:szCs w:val="24"/>
        </w:rPr>
      </w:pPr>
      <w:r w:rsidRPr="00684AB7">
        <w:rPr>
          <w:szCs w:val="24"/>
        </w:rPr>
        <w:t>2a: a mode of satirical wit depending for its effect on bitter, caustic, and often ironic language that is usually directed against an individual</w:t>
      </w:r>
    </w:p>
    <w:p w14:paraId="63A36B53" w14:textId="77777777" w:rsidR="00684AB7" w:rsidRPr="00684AB7" w:rsidRDefault="00684AB7" w:rsidP="00C83227">
      <w:pPr>
        <w:spacing w:line="360" w:lineRule="auto"/>
        <w:rPr>
          <w:szCs w:val="24"/>
        </w:rPr>
      </w:pPr>
      <w:r w:rsidRPr="00684AB7">
        <w:rPr>
          <w:szCs w:val="24"/>
        </w:rPr>
        <w:t>2b: the use or language of sarcasm</w:t>
      </w:r>
    </w:p>
    <w:p w14:paraId="0F59343C" w14:textId="77777777" w:rsidR="00684AB7" w:rsidRPr="00684AB7" w:rsidRDefault="00684AB7" w:rsidP="00C83227">
      <w:pPr>
        <w:spacing w:line="360" w:lineRule="auto"/>
        <w:rPr>
          <w:szCs w:val="24"/>
        </w:rPr>
      </w:pPr>
    </w:p>
    <w:p w14:paraId="6C35968B" w14:textId="139EE0A3" w:rsidR="00684AB7" w:rsidRDefault="00684AB7" w:rsidP="00C83227">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sidR="00C74C38">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B860853" w14:textId="611BC883" w:rsidR="007A2405" w:rsidRDefault="007A2405" w:rsidP="00C83227">
      <w:pPr>
        <w:spacing w:line="360" w:lineRule="auto"/>
        <w:rPr>
          <w:szCs w:val="24"/>
        </w:rPr>
      </w:pPr>
    </w:p>
    <w:p w14:paraId="45C0BEE9" w14:textId="04A53FE7" w:rsidR="00DF368E" w:rsidRDefault="00DF368E" w:rsidP="005215A3">
      <w:bookmarkStart w:id="37" w:name="_Toc43876353"/>
      <w:r w:rsidRPr="00DF368E">
        <w:t xml:space="preserve">Ten forms of humour are irony, satire, sarcasm, overstatement, self-deprecation, teasing, replies to rhetorical question, clever replies to serious statements, and transformations of frozen expressions. All these </w:t>
      </w:r>
      <w:r w:rsidR="00C74C38">
        <w:t xml:space="preserve">are </w:t>
      </w:r>
      <w:r w:rsidRPr="00DF368E">
        <w:t xml:space="preserve">functions of </w:t>
      </w:r>
      <w:r w:rsidR="00C74C38" w:rsidRPr="00DF368E">
        <w:t>humour</w:t>
      </w:r>
      <w:r w:rsidRPr="00DF368E">
        <w:t xml:space="preserve"> </w:t>
      </w:r>
      <w:r w:rsidR="00F40A40">
        <w:t>and</w:t>
      </w:r>
      <w:r w:rsidRPr="00DF368E">
        <w:t xml:space="preserve"> found in the sitcom (situational comedy)</w:t>
      </w:r>
      <w:r>
        <w:t xml:space="preserve">. </w:t>
      </w:r>
      <w:r w:rsidRPr="00DF368E">
        <w:t xml:space="preserve">What one </w:t>
      </w:r>
      <w:r w:rsidR="00F40A40" w:rsidRPr="00DF368E">
        <w:t>finds</w:t>
      </w:r>
      <w:r w:rsidRPr="00DF368E">
        <w:t xml:space="preserve"> hilarious or pun may be completely opposite to another person in </w:t>
      </w:r>
      <w:r w:rsidR="00F40A40">
        <w:t>an</w:t>
      </w:r>
      <w:r w:rsidRPr="00DF368E">
        <w:t>other country or in other situation. Interpretation is filtered by cultural context.</w:t>
      </w:r>
      <w:r>
        <w:t xml:space="preserve"> </w:t>
      </w:r>
      <w:r>
        <w:fldChar w:fldCharType="begin" w:fldLock="1"/>
      </w:r>
      <w:r w:rsidR="0003356D">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32D1D7C8" w14:textId="6376A813" w:rsidR="00DF368E" w:rsidRDefault="00DF368E" w:rsidP="00DF368E"/>
    <w:p w14:paraId="5A1ADCAF" w14:textId="5E5DF244" w:rsidR="00DF368E" w:rsidRDefault="00F40A40" w:rsidP="00DF368E">
      <w:r w:rsidRPr="00F40A40">
        <w:rPr>
          <w:noProof/>
        </w:rPr>
        <w:drawing>
          <wp:inline distT="0" distB="0" distL="0" distR="0" wp14:anchorId="5523FFC8" wp14:editId="611876C4">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433920" cy="2095515"/>
                    </a:xfrm>
                    <a:prstGeom prst="rect">
                      <a:avLst/>
                    </a:prstGeom>
                  </pic:spPr>
                </pic:pic>
              </a:graphicData>
            </a:graphic>
          </wp:inline>
        </w:drawing>
      </w:r>
    </w:p>
    <w:p w14:paraId="0D1B180F" w14:textId="4DBCF920" w:rsidR="00DF368E" w:rsidRDefault="00DF368E" w:rsidP="00DF368E">
      <w:pPr>
        <w:pStyle w:val="Caption"/>
      </w:pPr>
      <w:bookmarkStart w:id="38" w:name="_Toc44527069"/>
      <w:bookmarkStart w:id="39" w:name="_Toc48136473"/>
      <w:r>
        <w:t xml:space="preserve">Figure </w:t>
      </w:r>
      <w:r w:rsidR="001E486E">
        <w:fldChar w:fldCharType="begin"/>
      </w:r>
      <w:r w:rsidR="001E486E">
        <w:instrText xml:space="preserve"> SEQ Figure \* ARABIC </w:instrText>
      </w:r>
      <w:r w:rsidR="001E486E">
        <w:fldChar w:fldCharType="separate"/>
      </w:r>
      <w:r w:rsidR="00BC2FDF">
        <w:rPr>
          <w:noProof/>
        </w:rPr>
        <w:t>2</w:t>
      </w:r>
      <w:r w:rsidR="001E486E">
        <w:rPr>
          <w:noProof/>
        </w:rPr>
        <w:fldChar w:fldCharType="end"/>
      </w:r>
      <w:r w:rsidR="004A65F8">
        <w:t>: Sarcasm &amp; Satire Relationship</w:t>
      </w:r>
      <w:bookmarkEnd w:id="38"/>
      <w:bookmarkEnd w:id="39"/>
    </w:p>
    <w:p w14:paraId="5B0CF755" w14:textId="36E433D8" w:rsidR="001F2C33" w:rsidRPr="001F2C33" w:rsidRDefault="001F2C33" w:rsidP="001F2C33">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sidR="0089574F">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sidR="00F40A40">
        <w:rPr>
          <w:szCs w:val="24"/>
        </w:rPr>
        <w:t xml:space="preserve">is </w:t>
      </w:r>
      <w:r>
        <w:rPr>
          <w:szCs w:val="24"/>
        </w:rPr>
        <w:t>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sidR="00F40A40">
        <w:rPr>
          <w:szCs w:val="24"/>
        </w:rPr>
        <w:t>whether</w:t>
      </w:r>
      <w:r w:rsidRPr="001F2C33">
        <w:rPr>
          <w:szCs w:val="24"/>
        </w:rPr>
        <w:t xml:space="preserve"> the statement is conve</w:t>
      </w:r>
      <w:r w:rsidR="00F40A40">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624A64E1" w14:textId="77777777" w:rsidR="001F2C33" w:rsidRPr="001F2C33" w:rsidRDefault="001F2C33" w:rsidP="001F2C33"/>
    <w:p w14:paraId="5EDD4DE7" w14:textId="260055E1" w:rsidR="00684AB7" w:rsidRPr="004A2B85" w:rsidRDefault="004A2B85" w:rsidP="004A2B85">
      <w:pPr>
        <w:rPr>
          <w:b/>
          <w:bCs/>
          <w:color w:val="0070C0"/>
        </w:rPr>
      </w:pPr>
      <w:r>
        <w:rPr>
          <w:b/>
          <w:bCs/>
          <w:color w:val="0070C0"/>
        </w:rPr>
        <w:t xml:space="preserve">1.4 </w:t>
      </w:r>
      <w:r w:rsidR="007A2405" w:rsidRPr="004A2B85">
        <w:rPr>
          <w:b/>
          <w:bCs/>
          <w:color w:val="0070C0"/>
        </w:rPr>
        <w:t>Why Sarcasm Detection is Critical?</w:t>
      </w:r>
      <w:bookmarkEnd w:id="37"/>
    </w:p>
    <w:p w14:paraId="6B02770C" w14:textId="5E7ED0A5" w:rsidR="00684AB7" w:rsidRPr="00684AB7" w:rsidRDefault="00684AB7" w:rsidP="00C83227">
      <w:pPr>
        <w:spacing w:line="360" w:lineRule="auto"/>
        <w:rPr>
          <w:szCs w:val="24"/>
        </w:rPr>
      </w:pPr>
      <w:r w:rsidRPr="00684AB7">
        <w:rPr>
          <w:szCs w:val="24"/>
        </w:rPr>
        <w:t xml:space="preserve">If </w:t>
      </w:r>
      <w:r w:rsidR="00F40A40">
        <w:rPr>
          <w:szCs w:val="24"/>
        </w:rPr>
        <w:t>we</w:t>
      </w:r>
      <w:r w:rsidRPr="00684AB7">
        <w:rPr>
          <w:szCs w:val="24"/>
        </w:rPr>
        <w:t xml:space="preserve"> </w:t>
      </w:r>
      <w:r w:rsidR="00F40A40" w:rsidRPr="00684AB7">
        <w:rPr>
          <w:szCs w:val="24"/>
        </w:rPr>
        <w:t>do not</w:t>
      </w:r>
      <w:r w:rsidRPr="00684AB7">
        <w:rPr>
          <w:szCs w:val="24"/>
        </w:rPr>
        <w:t xml:space="preserve"> understand the real intent of the speaker then we cannot respond him properly. Response can be physical action or verbally reply to the speaker</w:t>
      </w:r>
      <w:r w:rsidR="00F40A40">
        <w:rPr>
          <w:szCs w:val="24"/>
        </w:rPr>
        <w:t xml:space="preserve"> or even no action</w:t>
      </w:r>
      <w:r w:rsidRPr="00684AB7">
        <w:rPr>
          <w:szCs w:val="24"/>
        </w:rPr>
        <w:t>.</w:t>
      </w:r>
    </w:p>
    <w:p w14:paraId="589E0949" w14:textId="77777777" w:rsidR="00684AB7" w:rsidRPr="00684AB7" w:rsidRDefault="00684AB7" w:rsidP="00C83227">
      <w:pPr>
        <w:spacing w:line="360" w:lineRule="auto"/>
        <w:rPr>
          <w:szCs w:val="24"/>
        </w:rPr>
      </w:pPr>
    </w:p>
    <w:p w14:paraId="72471029" w14:textId="540D013C" w:rsidR="00684AB7" w:rsidRPr="00684AB7" w:rsidRDefault="00684AB7" w:rsidP="00C83227">
      <w:pPr>
        <w:spacing w:line="360" w:lineRule="auto"/>
        <w:rPr>
          <w:szCs w:val="24"/>
        </w:rPr>
      </w:pPr>
      <w:r w:rsidRPr="00684AB7">
        <w:rPr>
          <w:szCs w:val="24"/>
        </w:rPr>
        <w:t xml:space="preserve">Few </w:t>
      </w:r>
      <w:r w:rsidR="00BF59D3" w:rsidRPr="00684AB7">
        <w:rPr>
          <w:szCs w:val="24"/>
        </w:rPr>
        <w:t>examples</w:t>
      </w:r>
      <w:r w:rsidRPr="00684AB7">
        <w:rPr>
          <w:szCs w:val="24"/>
        </w:rPr>
        <w:t xml:space="preserve"> where </w:t>
      </w:r>
      <w:r w:rsidR="00F40A40">
        <w:rPr>
          <w:szCs w:val="24"/>
        </w:rPr>
        <w:t xml:space="preserve">not </w:t>
      </w:r>
      <w:r w:rsidRPr="00684AB7">
        <w:rPr>
          <w:szCs w:val="24"/>
        </w:rPr>
        <w:t xml:space="preserve">understanding the real intent of the person can be </w:t>
      </w:r>
      <w:r w:rsidR="00006886" w:rsidRPr="00684AB7">
        <w:rPr>
          <w:szCs w:val="24"/>
        </w:rPr>
        <w:t>catastrophic</w:t>
      </w:r>
      <w:r w:rsidRPr="00684AB7">
        <w:rPr>
          <w:szCs w:val="24"/>
        </w:rPr>
        <w:t>.</w:t>
      </w:r>
    </w:p>
    <w:p w14:paraId="3E5F0B98" w14:textId="11F53B88" w:rsidR="00006886" w:rsidRDefault="00684AB7" w:rsidP="00F81E3D">
      <w:pPr>
        <w:pStyle w:val="ListParagraph"/>
        <w:numPr>
          <w:ilvl w:val="0"/>
          <w:numId w:val="2"/>
        </w:numPr>
        <w:spacing w:line="360" w:lineRule="auto"/>
        <w:rPr>
          <w:szCs w:val="24"/>
        </w:rPr>
      </w:pPr>
      <w:r w:rsidRPr="00006886">
        <w:rPr>
          <w:szCs w:val="24"/>
        </w:rPr>
        <w:t xml:space="preserve">In </w:t>
      </w:r>
      <w:r w:rsidR="00006886">
        <w:rPr>
          <w:szCs w:val="24"/>
        </w:rPr>
        <w:t xml:space="preserve">face to face </w:t>
      </w:r>
      <w:r w:rsidRPr="00006886">
        <w:rPr>
          <w:szCs w:val="24"/>
        </w:rPr>
        <w:t xml:space="preserve">communication </w:t>
      </w:r>
      <w:r w:rsidR="00006886">
        <w:rPr>
          <w:szCs w:val="24"/>
        </w:rPr>
        <w:t xml:space="preserve">with your customer </w:t>
      </w:r>
      <w:r w:rsidRPr="00006886">
        <w:rPr>
          <w:szCs w:val="24"/>
        </w:rPr>
        <w:t xml:space="preserve">when </w:t>
      </w:r>
      <w:r w:rsidR="009F5C33">
        <w:rPr>
          <w:szCs w:val="24"/>
        </w:rPr>
        <w:t xml:space="preserve">you </w:t>
      </w:r>
      <w:r w:rsidR="00006886">
        <w:rPr>
          <w:szCs w:val="24"/>
        </w:rPr>
        <w:t>mis</w:t>
      </w:r>
      <w:r w:rsidR="00F40A40">
        <w:rPr>
          <w:szCs w:val="24"/>
        </w:rPr>
        <w:t>s</w:t>
      </w:r>
      <w:r w:rsidR="00006886">
        <w:rPr>
          <w:szCs w:val="24"/>
        </w:rPr>
        <w:t xml:space="preserve"> his intent. Result</w:t>
      </w:r>
      <w:r w:rsidR="007A2405">
        <w:rPr>
          <w:szCs w:val="24"/>
        </w:rPr>
        <w:t xml:space="preserve"> is</w:t>
      </w:r>
      <w:r w:rsidR="00006886">
        <w:rPr>
          <w:szCs w:val="24"/>
        </w:rPr>
        <w:t xml:space="preserve"> customer disengagement.</w:t>
      </w:r>
    </w:p>
    <w:p w14:paraId="2B43E9DC" w14:textId="45B1953A" w:rsidR="00684AB7" w:rsidRPr="00006886" w:rsidRDefault="00006886" w:rsidP="00F81E3D">
      <w:pPr>
        <w:pStyle w:val="ListParagraph"/>
        <w:numPr>
          <w:ilvl w:val="0"/>
          <w:numId w:val="2"/>
        </w:numPr>
        <w:spacing w:line="360" w:lineRule="auto"/>
        <w:rPr>
          <w:szCs w:val="24"/>
        </w:rPr>
      </w:pPr>
      <w:r>
        <w:rPr>
          <w:szCs w:val="24"/>
        </w:rPr>
        <w:t xml:space="preserve">In live program when you are </w:t>
      </w:r>
      <w:r w:rsidR="00684AB7" w:rsidRPr="00006886">
        <w:rPr>
          <w:szCs w:val="24"/>
        </w:rPr>
        <w:t>listen</w:t>
      </w:r>
      <w:r>
        <w:rPr>
          <w:szCs w:val="24"/>
        </w:rPr>
        <w:t>ing</w:t>
      </w:r>
      <w:r w:rsidR="00684AB7" w:rsidRPr="00006886">
        <w:rPr>
          <w:szCs w:val="24"/>
        </w:rPr>
        <w:t xml:space="preserve"> a response or question from the audience in hall</w:t>
      </w:r>
      <w:r>
        <w:rPr>
          <w:szCs w:val="24"/>
        </w:rPr>
        <w:t xml:space="preserve"> or</w:t>
      </w:r>
      <w:r w:rsidR="00684AB7" w:rsidRPr="00006886">
        <w:rPr>
          <w:szCs w:val="24"/>
        </w:rPr>
        <w:t xml:space="preserve"> live TV or Radio program</w:t>
      </w:r>
      <w:r>
        <w:rPr>
          <w:szCs w:val="24"/>
        </w:rPr>
        <w:t xml:space="preserve"> or</w:t>
      </w:r>
      <w:r w:rsidR="00684AB7" w:rsidRPr="00006886">
        <w:rPr>
          <w:szCs w:val="24"/>
        </w:rPr>
        <w:t xml:space="preserve"> speaking over phone or video conferencing tool</w:t>
      </w:r>
      <w:r>
        <w:rPr>
          <w:szCs w:val="24"/>
        </w:rPr>
        <w:t xml:space="preserve"> and you miss the intent. Result </w:t>
      </w:r>
      <w:r w:rsidR="007A2405">
        <w:rPr>
          <w:szCs w:val="24"/>
        </w:rPr>
        <w:t xml:space="preserve">is </w:t>
      </w:r>
      <w:r>
        <w:rPr>
          <w:szCs w:val="24"/>
        </w:rPr>
        <w:t xml:space="preserve">dent </w:t>
      </w:r>
      <w:r w:rsidR="007A2405">
        <w:rPr>
          <w:szCs w:val="24"/>
        </w:rPr>
        <w:t>on</w:t>
      </w:r>
      <w:r>
        <w:rPr>
          <w:szCs w:val="24"/>
        </w:rPr>
        <w:t xml:space="preserve"> your reputation.</w:t>
      </w:r>
    </w:p>
    <w:p w14:paraId="676F653A" w14:textId="1FB08A3F" w:rsidR="00684AB7" w:rsidRPr="00006886" w:rsidRDefault="00684AB7" w:rsidP="00F81E3D">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sidR="007A2405">
        <w:rPr>
          <w:szCs w:val="24"/>
        </w:rPr>
        <w:t>Someone</w:t>
      </w:r>
      <w:r w:rsidR="00006886">
        <w:rPr>
          <w:szCs w:val="24"/>
        </w:rPr>
        <w:t xml:space="preserve"> expresses his </w:t>
      </w:r>
      <w:r w:rsidRPr="00006886">
        <w:rPr>
          <w:szCs w:val="24"/>
        </w:rPr>
        <w:t>opin</w:t>
      </w:r>
      <w:r w:rsidR="00006886">
        <w:rPr>
          <w:szCs w:val="24"/>
        </w:rPr>
        <w:t>i</w:t>
      </w:r>
      <w:r w:rsidRPr="00006886">
        <w:rPr>
          <w:szCs w:val="24"/>
        </w:rPr>
        <w:t xml:space="preserve">on over </w:t>
      </w:r>
      <w:r w:rsidR="00006886">
        <w:rPr>
          <w:szCs w:val="24"/>
        </w:rPr>
        <w:t xml:space="preserve">your post or </w:t>
      </w:r>
      <w:proofErr w:type="gramStart"/>
      <w:r w:rsidR="00006886">
        <w:rPr>
          <w:szCs w:val="24"/>
        </w:rPr>
        <w:t>tweet</w:t>
      </w:r>
      <w:proofErr w:type="gramEnd"/>
      <w:r w:rsidR="00006886">
        <w:rPr>
          <w:szCs w:val="24"/>
        </w:rPr>
        <w:t xml:space="preserve"> and you are not able to understand that properly or not able to read. All</w:t>
      </w:r>
      <w:r w:rsidR="00F40A40">
        <w:rPr>
          <w:szCs w:val="24"/>
        </w:rPr>
        <w:t xml:space="preserve"> other</w:t>
      </w:r>
      <w:r w:rsidR="00006886">
        <w:rPr>
          <w:szCs w:val="24"/>
        </w:rPr>
        <w:t xml:space="preserve"> people read that comment and think that either you are dumb or </w:t>
      </w:r>
      <w:r w:rsidR="007A2405">
        <w:rPr>
          <w:szCs w:val="24"/>
        </w:rPr>
        <w:t>do not</w:t>
      </w:r>
      <w:r w:rsidR="00006886">
        <w:rPr>
          <w:szCs w:val="24"/>
        </w:rPr>
        <w:t xml:space="preserve"> care or </w:t>
      </w:r>
      <w:r w:rsidR="00BF59D3">
        <w:rPr>
          <w:szCs w:val="24"/>
        </w:rPr>
        <w:t>accept what is being said.</w:t>
      </w:r>
      <w:r w:rsidR="007A2405">
        <w:rPr>
          <w:szCs w:val="24"/>
        </w:rPr>
        <w:t xml:space="preserve"> Result you know very well.</w:t>
      </w:r>
    </w:p>
    <w:p w14:paraId="378B46C6" w14:textId="77777777" w:rsidR="00684AB7" w:rsidRPr="00684AB7" w:rsidRDefault="00684AB7" w:rsidP="00C83227">
      <w:pPr>
        <w:spacing w:line="360" w:lineRule="auto"/>
        <w:rPr>
          <w:szCs w:val="24"/>
        </w:rPr>
      </w:pPr>
    </w:p>
    <w:p w14:paraId="7526F890" w14:textId="7289892C" w:rsidR="00684AB7" w:rsidRPr="00684AB7" w:rsidRDefault="00684AB7" w:rsidP="00C83227">
      <w:pPr>
        <w:spacing w:line="360" w:lineRule="auto"/>
        <w:rPr>
          <w:szCs w:val="24"/>
        </w:rPr>
      </w:pPr>
      <w:r w:rsidRPr="00684AB7">
        <w:rPr>
          <w:szCs w:val="24"/>
        </w:rPr>
        <w:t>When you are dealing with your know</w:t>
      </w:r>
      <w:r w:rsidR="00F40A40">
        <w:rPr>
          <w:szCs w:val="24"/>
        </w:rPr>
        <w:t>n</w:t>
      </w:r>
      <w:r w:rsidRPr="00684AB7">
        <w:rPr>
          <w:szCs w:val="24"/>
        </w:rPr>
        <w:t xml:space="preserve"> people, friends, relatives and not responding properly in </w:t>
      </w:r>
      <w:r w:rsidR="00F40A40">
        <w:rPr>
          <w:szCs w:val="24"/>
        </w:rPr>
        <w:t>that</w:t>
      </w:r>
      <w:r w:rsidRPr="00684AB7">
        <w:rPr>
          <w:szCs w:val="24"/>
        </w:rPr>
        <w:t xml:space="preserve"> situation</w:t>
      </w:r>
      <w:r w:rsidR="00F40A40">
        <w:rPr>
          <w:szCs w:val="24"/>
        </w:rPr>
        <w:t>, it</w:t>
      </w:r>
      <w:r w:rsidRPr="00684AB7">
        <w:rPr>
          <w:szCs w:val="24"/>
        </w:rPr>
        <w:t xml:space="preserve"> will have lessor impact because they know your real nature and potential. But in public places</w:t>
      </w:r>
      <w:r w:rsidR="00F40A40">
        <w:rPr>
          <w:szCs w:val="24"/>
        </w:rPr>
        <w:t>,</w:t>
      </w:r>
      <w:r w:rsidRPr="00684AB7">
        <w:rPr>
          <w:szCs w:val="24"/>
        </w:rPr>
        <w:t xml:space="preserve"> where you </w:t>
      </w:r>
      <w:r w:rsidR="007A2405" w:rsidRPr="00684AB7">
        <w:rPr>
          <w:szCs w:val="24"/>
        </w:rPr>
        <w:t>do not</w:t>
      </w:r>
      <w:r w:rsidRPr="00684AB7">
        <w:rPr>
          <w:szCs w:val="24"/>
        </w:rPr>
        <w:t xml:space="preserve"> know the person to whom you need to respond</w:t>
      </w:r>
      <w:r w:rsidR="00F40A40">
        <w:rPr>
          <w:szCs w:val="24"/>
        </w:rPr>
        <w:t>,</w:t>
      </w:r>
      <w:r w:rsidRPr="00684AB7">
        <w:rPr>
          <w:szCs w:val="24"/>
        </w:rPr>
        <w:t xml:space="preserve"> can cause huge dent on your image and brand.</w:t>
      </w:r>
    </w:p>
    <w:p w14:paraId="731A95F5" w14:textId="08DBF50C" w:rsidR="00684AB7" w:rsidRDefault="00684AB7" w:rsidP="00C83227">
      <w:pPr>
        <w:spacing w:line="360" w:lineRule="auto"/>
        <w:rPr>
          <w:szCs w:val="24"/>
        </w:rPr>
      </w:pPr>
    </w:p>
    <w:p w14:paraId="57E1FBB1" w14:textId="3230A4CF" w:rsidR="00F64003" w:rsidRPr="004A2B85" w:rsidRDefault="004A2B85" w:rsidP="004A2B85">
      <w:pPr>
        <w:rPr>
          <w:b/>
          <w:bCs/>
          <w:color w:val="0070C0"/>
        </w:rPr>
      </w:pPr>
      <w:bookmarkStart w:id="40" w:name="_Toc43876354"/>
      <w:r>
        <w:rPr>
          <w:b/>
          <w:bCs/>
          <w:color w:val="0070C0"/>
        </w:rPr>
        <w:t xml:space="preserve">1.5 </w:t>
      </w:r>
      <w:r w:rsidR="00F64003" w:rsidRPr="004A2B85">
        <w:rPr>
          <w:b/>
          <w:bCs/>
          <w:color w:val="0070C0"/>
        </w:rPr>
        <w:t>Why Sarcasm Detection is Critical in Electronic Media?</w:t>
      </w:r>
      <w:bookmarkEnd w:id="40"/>
    </w:p>
    <w:p w14:paraId="3B6371F5" w14:textId="1AAA4B93" w:rsidR="00F64003" w:rsidRPr="00684AB7" w:rsidRDefault="00F64003" w:rsidP="00C83227">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sidR="00F40A40">
        <w:rPr>
          <w:szCs w:val="24"/>
        </w:rPr>
        <w:t xml:space="preserve"> This justifies the need of </w:t>
      </w:r>
      <w:r w:rsidR="00C01BDC">
        <w:rPr>
          <w:szCs w:val="24"/>
        </w:rPr>
        <w:t>sophisticated</w:t>
      </w:r>
      <w:r w:rsidR="00F40A40">
        <w:rPr>
          <w:szCs w:val="24"/>
        </w:rPr>
        <w:t xml:space="preserve"> </w:t>
      </w:r>
      <w:r w:rsidR="00C01BDC">
        <w:rPr>
          <w:szCs w:val="24"/>
        </w:rPr>
        <w:t xml:space="preserve">real time </w:t>
      </w:r>
      <w:r w:rsidR="00F40A40">
        <w:rPr>
          <w:szCs w:val="24"/>
        </w:rPr>
        <w:t>sarcasm d</w:t>
      </w:r>
      <w:r w:rsidR="00C01BDC">
        <w:rPr>
          <w:szCs w:val="24"/>
        </w:rPr>
        <w:t>etection system.</w:t>
      </w:r>
    </w:p>
    <w:p w14:paraId="46348FD4" w14:textId="77777777" w:rsidR="00684AB7" w:rsidRPr="00684AB7" w:rsidRDefault="00684AB7" w:rsidP="00C83227">
      <w:pPr>
        <w:spacing w:line="360" w:lineRule="auto"/>
        <w:rPr>
          <w:szCs w:val="24"/>
        </w:rPr>
      </w:pPr>
    </w:p>
    <w:p w14:paraId="7C31D754" w14:textId="78BD55B0" w:rsidR="00F64003" w:rsidRPr="004A2B85" w:rsidRDefault="004A2B85" w:rsidP="004A2B85">
      <w:pPr>
        <w:rPr>
          <w:b/>
          <w:bCs/>
          <w:color w:val="0070C0"/>
        </w:rPr>
      </w:pPr>
      <w:bookmarkStart w:id="41" w:name="_Toc43876356"/>
      <w:r>
        <w:rPr>
          <w:b/>
          <w:bCs/>
          <w:color w:val="0070C0"/>
        </w:rPr>
        <w:t xml:space="preserve">1.6 </w:t>
      </w:r>
      <w:r w:rsidR="00F64003" w:rsidRPr="004A2B85">
        <w:rPr>
          <w:b/>
          <w:bCs/>
          <w:color w:val="0070C0"/>
        </w:rPr>
        <w:t>Sarcasm Detection in Hindi</w:t>
      </w:r>
      <w:bookmarkEnd w:id="41"/>
    </w:p>
    <w:p w14:paraId="697E8198" w14:textId="4F25E793" w:rsidR="00684AB7" w:rsidRPr="00684AB7" w:rsidRDefault="00684AB7" w:rsidP="00C83227">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w:t>
      </w:r>
      <w:r w:rsidR="00BF59D3" w:rsidRPr="00684AB7">
        <w:rPr>
          <w:szCs w:val="24"/>
        </w:rPr>
        <w:t>Facebook</w:t>
      </w:r>
      <w:r w:rsidRPr="00684AB7">
        <w:rPr>
          <w:szCs w:val="24"/>
        </w:rPr>
        <w:t>, product page, online news goes unnoticed.</w:t>
      </w:r>
      <w:r w:rsidR="00BF59D3">
        <w:rPr>
          <w:szCs w:val="24"/>
        </w:rPr>
        <w:t xml:space="preserve"> </w:t>
      </w:r>
    </w:p>
    <w:p w14:paraId="353E8C4C" w14:textId="77777777" w:rsidR="00684AB7" w:rsidRPr="00684AB7" w:rsidRDefault="00684AB7" w:rsidP="00C83227">
      <w:pPr>
        <w:spacing w:line="360" w:lineRule="auto"/>
        <w:rPr>
          <w:szCs w:val="24"/>
        </w:rPr>
      </w:pPr>
    </w:p>
    <w:p w14:paraId="3B98FE8D" w14:textId="0B513643" w:rsidR="00684AB7" w:rsidRPr="00684AB7" w:rsidRDefault="00684AB7" w:rsidP="00C83227">
      <w:pPr>
        <w:spacing w:line="360" w:lineRule="auto"/>
        <w:rPr>
          <w:szCs w:val="24"/>
        </w:rPr>
      </w:pPr>
      <w:r w:rsidRPr="00684AB7">
        <w:rPr>
          <w:szCs w:val="24"/>
        </w:rPr>
        <w:t xml:space="preserve">Sarcasm is one kind of feedback and if we </w:t>
      </w:r>
      <w:r w:rsidR="00C01BDC" w:rsidRPr="00684AB7">
        <w:rPr>
          <w:szCs w:val="24"/>
        </w:rPr>
        <w:t>do not</w:t>
      </w:r>
      <w:r w:rsidRPr="00684AB7">
        <w:rPr>
          <w:szCs w:val="24"/>
        </w:rPr>
        <w:t xml:space="preserve"> use this to improve our response then we prove </w:t>
      </w:r>
      <w:r w:rsidR="00BF59D3" w:rsidRPr="00684AB7">
        <w:rPr>
          <w:szCs w:val="24"/>
        </w:rPr>
        <w:t>ourselves</w:t>
      </w:r>
      <w:r w:rsidRPr="00684AB7">
        <w:rPr>
          <w:szCs w:val="24"/>
        </w:rPr>
        <w:t xml:space="preserve"> foolish and customer shift to different product, </w:t>
      </w:r>
      <w:proofErr w:type="gramStart"/>
      <w:r w:rsidRPr="00684AB7">
        <w:rPr>
          <w:szCs w:val="24"/>
        </w:rPr>
        <w:t>service</w:t>
      </w:r>
      <w:proofErr w:type="gramEnd"/>
      <w:r w:rsidRPr="00684AB7">
        <w:rPr>
          <w:szCs w:val="24"/>
        </w:rPr>
        <w:t xml:space="preserve"> or platform. </w:t>
      </w:r>
      <w:r w:rsidR="00BF59D3">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776A30E0" w14:textId="77777777" w:rsidR="00684AB7" w:rsidRPr="00684AB7" w:rsidRDefault="00684AB7" w:rsidP="00C83227">
      <w:pPr>
        <w:spacing w:line="360" w:lineRule="auto"/>
        <w:rPr>
          <w:szCs w:val="24"/>
        </w:rPr>
      </w:pPr>
    </w:p>
    <w:p w14:paraId="18E0D554" w14:textId="1676C507" w:rsidR="009F5C33" w:rsidRPr="00AF453A" w:rsidRDefault="00AF453A" w:rsidP="00AF453A">
      <w:pPr>
        <w:rPr>
          <w:b/>
          <w:bCs/>
          <w:color w:val="0070C0"/>
        </w:rPr>
      </w:pPr>
      <w:bookmarkStart w:id="42" w:name="_Toc43876357"/>
      <w:r>
        <w:rPr>
          <w:b/>
          <w:bCs/>
          <w:color w:val="0070C0"/>
        </w:rPr>
        <w:t xml:space="preserve">1.7 </w:t>
      </w:r>
      <w:r w:rsidR="009F5C33" w:rsidRPr="00AF453A">
        <w:rPr>
          <w:b/>
          <w:bCs/>
          <w:color w:val="0070C0"/>
        </w:rPr>
        <w:t>Challenge in Processing Hinglish</w:t>
      </w:r>
    </w:p>
    <w:p w14:paraId="0464A6E0" w14:textId="77777777" w:rsidR="009F5C33" w:rsidRPr="009F287D" w:rsidRDefault="009F5C33" w:rsidP="00941043">
      <w:pPr>
        <w:pStyle w:val="ListParagraph"/>
        <w:numPr>
          <w:ilvl w:val="2"/>
          <w:numId w:val="18"/>
        </w:numPr>
        <w:tabs>
          <w:tab w:val="clear" w:pos="720"/>
        </w:tabs>
        <w:overflowPunct/>
        <w:autoSpaceDE/>
        <w:autoSpaceDN/>
        <w:adjustRightInd/>
        <w:spacing w:line="360" w:lineRule="auto"/>
        <w:jc w:val="left"/>
        <w:textAlignment w:val="auto"/>
        <w:rPr>
          <w:b/>
          <w:bCs/>
        </w:rPr>
      </w:pPr>
      <w:r>
        <w:rPr>
          <w:b/>
          <w:bCs/>
        </w:rPr>
        <w:t>Complexity due to English words in Hindi</w:t>
      </w:r>
    </w:p>
    <w:p w14:paraId="24628B0F" w14:textId="77777777" w:rsidR="009F5C33" w:rsidRDefault="009F5C33" w:rsidP="009F5C33">
      <w:pPr>
        <w:spacing w:line="360" w:lineRule="auto"/>
        <w:ind w:left="720"/>
      </w:pPr>
      <w:r>
        <w:t>Observe the variation of a sentence “I have purchased tickets”</w:t>
      </w:r>
    </w:p>
    <w:p w14:paraId="737D9450" w14:textId="426C0AA0" w:rsidR="009F5C33" w:rsidRDefault="009F5C33" w:rsidP="009F5C33">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xml:space="preserve">). This simple sentence can be spoken in 16 different ways if written in Devanagari. If we mix </w:t>
      </w:r>
      <w:r w:rsidR="009D74A6">
        <w:rPr>
          <w:rFonts w:cstheme="minorBidi"/>
          <w:lang w:bidi="hi-IN"/>
        </w:rPr>
        <w:t>Roman</w:t>
      </w:r>
      <w:r>
        <w:rPr>
          <w:rFonts w:cstheme="minorBidi"/>
          <w:lang w:bidi="hi-IN"/>
        </w:rPr>
        <w:t xml:space="preserve"> script in between then number of permutations goes beyond our normal imagination. Here me need to make note that Ticket is English word</w:t>
      </w:r>
      <w:r w:rsidR="00C01BDC">
        <w:rPr>
          <w:rFonts w:cstheme="minorBidi"/>
          <w:lang w:bidi="hi-IN"/>
        </w:rPr>
        <w:t>, and people are making plural of that as they do with any Hindi word.</w:t>
      </w:r>
    </w:p>
    <w:p w14:paraId="33AFC769" w14:textId="77777777" w:rsidR="009F5C33" w:rsidRDefault="009F5C33" w:rsidP="009F5C33">
      <w:pPr>
        <w:spacing w:line="360" w:lineRule="auto"/>
        <w:ind w:left="720"/>
        <w:rPr>
          <w:rFonts w:cstheme="minorBidi"/>
          <w:lang w:bidi="hi-IN"/>
        </w:rPr>
      </w:pPr>
    </w:p>
    <w:p w14:paraId="7981D4D8" w14:textId="5161DC26" w:rsidR="009F5C33" w:rsidRDefault="009F5C33" w:rsidP="009F5C33">
      <w:pPr>
        <w:spacing w:line="360" w:lineRule="auto"/>
        <w:ind w:left="720"/>
        <w:rPr>
          <w:rFonts w:cstheme="minorBidi"/>
          <w:lang w:bidi="hi-IN"/>
        </w:rPr>
      </w:pPr>
      <w:r>
        <w:rPr>
          <w:rFonts w:cstheme="minorBidi"/>
          <w:lang w:bidi="hi-IN"/>
        </w:rPr>
        <w:t>Let us see another sentence “She has boil</w:t>
      </w:r>
      <w:r w:rsidR="00C01BDC">
        <w:rPr>
          <w:rFonts w:cstheme="minorBidi"/>
          <w:lang w:bidi="hi-IN"/>
        </w:rPr>
        <w:t>ed</w:t>
      </w:r>
      <w:r>
        <w:rPr>
          <w:rFonts w:cstheme="minorBidi"/>
          <w:lang w:bidi="hi-IN"/>
        </w:rPr>
        <w:t xml:space="preserve"> the rice”</w:t>
      </w:r>
    </w:p>
    <w:p w14:paraId="04CF4A2C" w14:textId="77777777" w:rsidR="009F5C33" w:rsidRDefault="009F5C33" w:rsidP="009F5C33">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1F5D3C73" w14:textId="3DB2D008" w:rsidR="009F5C33" w:rsidRDefault="009F5C33" w:rsidP="009F5C33">
      <w:pPr>
        <w:spacing w:line="360" w:lineRule="auto"/>
        <w:ind w:left="720"/>
        <w:rPr>
          <w:rFonts w:cstheme="minorBidi"/>
          <w:lang w:val="en-US" w:bidi="hi-IN"/>
        </w:rPr>
      </w:pPr>
      <w:r>
        <w:rPr>
          <w:rFonts w:cstheme="minorBidi"/>
          <w:lang w:val="en-US" w:bidi="hi-IN"/>
        </w:rPr>
        <w:t xml:space="preserve">From the above </w:t>
      </w:r>
      <w:r w:rsidR="00C01BDC">
        <w:rPr>
          <w:rFonts w:cstheme="minorBidi"/>
          <w:lang w:val="en-US" w:bidi="hi-IN"/>
        </w:rPr>
        <w:t xml:space="preserve">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w:t>
      </w:r>
      <w:r w:rsidR="00C01BDC">
        <w:rPr>
          <w:rFonts w:cstheme="minorBidi"/>
          <w:lang w:val="en-US" w:bidi="hi-IN"/>
        </w:rPr>
        <w:t xml:space="preserve">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 xml:space="preserve">are not words in Hindi dictionary. Sometime people will write letter in </w:t>
      </w:r>
      <w:r w:rsidR="009D74A6">
        <w:rPr>
          <w:rFonts w:cstheme="minorBidi"/>
          <w:lang w:val="en-US" w:bidi="hi-IN"/>
        </w:rPr>
        <w:t>Roman</w:t>
      </w:r>
      <w:r>
        <w:rPr>
          <w:rFonts w:cstheme="minorBidi"/>
          <w:lang w:val="en-US" w:bidi="hi-IN"/>
        </w:rPr>
        <w:t xml:space="preserve"> like</w:t>
      </w:r>
    </w:p>
    <w:p w14:paraId="56E4BFAC" w14:textId="77777777" w:rsidR="009F5C33" w:rsidRPr="00C06933" w:rsidRDefault="009F5C33" w:rsidP="009F5C33">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209A16A8" w14:textId="77777777" w:rsidR="009F5C33" w:rsidRDefault="009F5C33" w:rsidP="009F5C33">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5263F775" w14:textId="77777777" w:rsidR="009F5C33" w:rsidRDefault="009F5C33" w:rsidP="009F5C33">
      <w:pPr>
        <w:spacing w:line="360" w:lineRule="auto"/>
        <w:ind w:left="720"/>
        <w:rPr>
          <w:rFonts w:cstheme="minorBidi"/>
          <w:lang w:bidi="hi-IN"/>
        </w:rPr>
      </w:pPr>
    </w:p>
    <w:p w14:paraId="3F6077A9" w14:textId="188CF765" w:rsidR="009F5C33" w:rsidRDefault="009F5C33" w:rsidP="00E07D52">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in that dictionary.</w:t>
      </w:r>
      <w:r w:rsidR="003D6CD0">
        <w:rPr>
          <w:rFonts w:cstheme="minorBidi"/>
          <w:lang w:val="en-US" w:eastAsia="en-US" w:bidi="hi-IN"/>
        </w:rPr>
        <w:t xml:space="preserve"> </w:t>
      </w:r>
      <w:r>
        <w:rPr>
          <w:rFonts w:cstheme="minorBidi"/>
          <w:lang w:bidi="hi-IN"/>
        </w:rPr>
        <w:t xml:space="preserve">Without </w:t>
      </w:r>
      <w:r w:rsidR="003D6CD0">
        <w:rPr>
          <w:rFonts w:cstheme="minorBidi"/>
          <w:lang w:bidi="hi-IN"/>
        </w:rPr>
        <w:t xml:space="preserve">transliterating words like </w:t>
      </w:r>
      <w:r w:rsidR="003D6CD0">
        <w:rPr>
          <w:rFonts w:cstheme="minorBidi"/>
          <w:lang w:val="en-US" w:bidi="hi-IN"/>
        </w:rPr>
        <w:t>Tickets</w:t>
      </w:r>
      <w:r w:rsidR="003D6CD0">
        <w:rPr>
          <w:rFonts w:cstheme="minorBidi"/>
          <w:lang w:bidi="hi-IN"/>
        </w:rPr>
        <w:t xml:space="preserve">, Boil into Devanagari and </w:t>
      </w:r>
      <w:r>
        <w:rPr>
          <w:rFonts w:cstheme="minorBidi"/>
          <w:lang w:bidi="hi-IN"/>
        </w:rPr>
        <w:t xml:space="preserve">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w:t>
      </w:r>
      <w:r w:rsidR="00C01BDC">
        <w:rPr>
          <w:rFonts w:cstheme="minorBidi"/>
          <w:lang w:bidi="hi-IN"/>
        </w:rPr>
        <w:t>give good results</w:t>
      </w:r>
      <w:r>
        <w:rPr>
          <w:rFonts w:cstheme="minorBidi"/>
          <w:lang w:bidi="hi-IN"/>
        </w:rPr>
        <w:t>.</w:t>
      </w:r>
    </w:p>
    <w:p w14:paraId="7B9BED30" w14:textId="77777777" w:rsidR="00E07D52" w:rsidRDefault="00E07D52" w:rsidP="00E07D52">
      <w:pPr>
        <w:spacing w:line="360" w:lineRule="auto"/>
        <w:ind w:left="720"/>
        <w:rPr>
          <w:rFonts w:cstheme="minorBidi"/>
          <w:lang w:bidi="hi-IN"/>
        </w:rPr>
      </w:pPr>
    </w:p>
    <w:p w14:paraId="49A6F550" w14:textId="77777777" w:rsidR="00E07D52" w:rsidRPr="0069014F" w:rsidRDefault="00E07D52" w:rsidP="00941043">
      <w:pPr>
        <w:pStyle w:val="ListParagraph"/>
        <w:numPr>
          <w:ilvl w:val="2"/>
          <w:numId w:val="18"/>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251DE22B" w14:textId="77777777" w:rsidR="00E07D52" w:rsidRDefault="00E07D52" w:rsidP="00E07D52">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067A58E0" w14:textId="77777777" w:rsidR="00E07D52" w:rsidRDefault="00E07D52" w:rsidP="00E07D52">
      <w:pPr>
        <w:spacing w:line="360" w:lineRule="auto"/>
        <w:ind w:left="720"/>
        <w:rPr>
          <w:rFonts w:cs="Times New Roman"/>
          <w:lang w:val="en-US" w:eastAsia="en-US" w:bidi="hi-IN"/>
        </w:rPr>
      </w:pPr>
    </w:p>
    <w:p w14:paraId="1EB04745" w14:textId="77777777" w:rsidR="00E07D52" w:rsidRDefault="00E07D52" w:rsidP="00E07D52">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6BAAD6E3" w14:textId="77777777" w:rsidR="00E07D52" w:rsidRPr="00626D1C" w:rsidRDefault="00E07D52" w:rsidP="00E07D52">
      <w:pPr>
        <w:spacing w:line="360" w:lineRule="auto"/>
        <w:ind w:left="720"/>
        <w:rPr>
          <w:rFonts w:cs="Times New Roman"/>
          <w:szCs w:val="24"/>
          <w:lang w:val="en-US" w:eastAsia="en-US" w:bidi="hi-IN"/>
        </w:rPr>
      </w:pPr>
    </w:p>
    <w:p w14:paraId="1402C4D8" w14:textId="60286EC1" w:rsidR="00E07D52" w:rsidRDefault="00E07D52" w:rsidP="00E07D52">
      <w:pPr>
        <w:spacing w:line="360" w:lineRule="auto"/>
        <w:ind w:left="720"/>
        <w:rPr>
          <w:rFonts w:cs="Times New Roman"/>
          <w:lang w:val="en-US" w:eastAsia="en-US" w:bidi="hi-IN"/>
        </w:rPr>
      </w:pPr>
      <w:r>
        <w:rPr>
          <w:rFonts w:cs="Times New Roman"/>
          <w:szCs w:val="24"/>
          <w:lang w:val="en-US" w:eastAsia="en-US" w:bidi="hi-IN"/>
        </w:rPr>
        <w:lastRenderedPageBreak/>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 xml:space="preserve">This increases complexity of sarcasm detection in Hinglish. We </w:t>
      </w:r>
      <w:r w:rsidR="003D6CD0">
        <w:rPr>
          <w:rFonts w:cs="Times New Roman"/>
          <w:lang w:val="en-US" w:eastAsia="en-US" w:bidi="hi-IN"/>
        </w:rPr>
        <w:t>do not</w:t>
      </w:r>
      <w:r>
        <w:rPr>
          <w:rFonts w:cs="Times New Roman"/>
          <w:lang w:val="en-US" w:eastAsia="en-US" w:bidi="hi-IN"/>
        </w:rPr>
        <w:t xml:space="preserve"> have comprehensive dictionary which we can call Hinglish dictionary which has all the word being used by the Hinglish speakers.</w:t>
      </w:r>
    </w:p>
    <w:p w14:paraId="4946480B" w14:textId="3C4F9E81" w:rsidR="00E07D52" w:rsidRPr="00C83227" w:rsidRDefault="00E07D52" w:rsidP="00E07D52">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4DDA4572" w14:textId="77777777" w:rsidR="00E07D52" w:rsidRDefault="00E07D52" w:rsidP="00E07D52">
      <w:pPr>
        <w:spacing w:line="360" w:lineRule="auto"/>
        <w:ind w:left="720"/>
        <w:rPr>
          <w:rFonts w:cstheme="minorBidi"/>
          <w:lang w:bidi="hi-IN"/>
        </w:rPr>
      </w:pPr>
    </w:p>
    <w:p w14:paraId="72DB6AB4" w14:textId="77777777" w:rsidR="009F5C33" w:rsidRPr="00E15A53" w:rsidRDefault="009F5C33" w:rsidP="00941043">
      <w:pPr>
        <w:pStyle w:val="ListParagraph"/>
        <w:numPr>
          <w:ilvl w:val="2"/>
          <w:numId w:val="18"/>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66997333" w14:textId="7708B56E" w:rsidR="009F5C33" w:rsidRPr="00745F6D" w:rsidRDefault="009F5C33" w:rsidP="009F5C33">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w:t>
      </w:r>
      <w:r w:rsidR="00C01BDC" w:rsidRPr="00745F6D">
        <w:t>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18"/>
      </w:r>
      <w:r w:rsidRPr="00745F6D">
        <w:t xml:space="preserve">, for example </w:t>
      </w:r>
      <w:r w:rsidR="00C01BDC">
        <w:t>“</w:t>
      </w:r>
      <w:r w:rsidRPr="00745F6D">
        <w:t>shut</w:t>
      </w:r>
      <w:r w:rsidR="00C01BDC">
        <w:t>”</w:t>
      </w:r>
      <w:r w:rsidRPr="00745F6D">
        <w:t xml:space="preserve"> is a synonym of </w:t>
      </w:r>
      <w:r w:rsidR="00C01BDC">
        <w:t>“</w:t>
      </w:r>
      <w:r w:rsidRPr="00745F6D">
        <w:t>close</w:t>
      </w:r>
      <w:r w:rsidR="00C01BDC">
        <w:t>”</w:t>
      </w:r>
      <w:r w:rsidRPr="00745F6D">
        <w:t>.</w:t>
      </w:r>
      <w:r>
        <w:t xml:space="preserve"> </w:t>
      </w:r>
      <w:r w:rsidRPr="009F287D">
        <w:t>Few examples of synonyms</w:t>
      </w:r>
    </w:p>
    <w:p w14:paraId="27E55674" w14:textId="77777777" w:rsidR="009F5C33" w:rsidRPr="00745F6D" w:rsidRDefault="009F5C33" w:rsidP="00F81E3D">
      <w:pPr>
        <w:pStyle w:val="ListParagraph"/>
        <w:numPr>
          <w:ilvl w:val="0"/>
          <w:numId w:val="1"/>
        </w:numPr>
        <w:spacing w:line="360" w:lineRule="auto"/>
      </w:pPr>
      <w:r w:rsidRPr="00745F6D">
        <w:t>The East = The Soviet Union (</w:t>
      </w:r>
      <w:hyperlink r:id="rId12" w:history="1">
        <w:r w:rsidRPr="00745F6D">
          <w:t>https://www.lexico.com/en/definition/synonym</w:t>
        </w:r>
      </w:hyperlink>
      <w:r w:rsidRPr="00745F6D">
        <w:t>)</w:t>
      </w:r>
    </w:p>
    <w:p w14:paraId="24325B56" w14:textId="24254256" w:rsidR="009F5C33" w:rsidRPr="00745F6D" w:rsidRDefault="009F5C33" w:rsidP="00F81E3D">
      <w:pPr>
        <w:pStyle w:val="ListParagraph"/>
        <w:numPr>
          <w:ilvl w:val="0"/>
          <w:numId w:val="1"/>
        </w:numPr>
        <w:spacing w:line="360" w:lineRule="auto"/>
      </w:pPr>
      <w:r w:rsidRPr="00745F6D">
        <w:t xml:space="preserve">Country of rising sun = Japan, Dragon Country = China, </w:t>
      </w:r>
    </w:p>
    <w:p w14:paraId="3AE6B8C0" w14:textId="77777777" w:rsidR="009F5C33" w:rsidRDefault="009F5C33" w:rsidP="00F81E3D">
      <w:pPr>
        <w:pStyle w:val="ListParagraph"/>
        <w:numPr>
          <w:ilvl w:val="0"/>
          <w:numId w:val="1"/>
        </w:numPr>
        <w:spacing w:line="360" w:lineRule="auto"/>
      </w:pPr>
      <w:r w:rsidRPr="00745F6D">
        <w:t>Fridge = Refrigerator</w:t>
      </w:r>
    </w:p>
    <w:p w14:paraId="404A74AB" w14:textId="77777777" w:rsidR="009F5C33" w:rsidRPr="00745F6D" w:rsidRDefault="009F5C33" w:rsidP="00F81E3D">
      <w:pPr>
        <w:pStyle w:val="ListParagraph"/>
        <w:numPr>
          <w:ilvl w:val="0"/>
          <w:numId w:val="1"/>
        </w:numPr>
        <w:spacing w:line="360" w:lineRule="auto"/>
      </w:pPr>
      <w:r>
        <w:t>Happy = Joyful, Cheerful, Contented, Jolly, Gleeful, Carefree</w:t>
      </w:r>
    </w:p>
    <w:p w14:paraId="036A9293" w14:textId="77777777" w:rsidR="009F5C33" w:rsidRDefault="009F5C33" w:rsidP="009F5C33">
      <w:pPr>
        <w:tabs>
          <w:tab w:val="clear" w:pos="720"/>
        </w:tabs>
        <w:overflowPunct/>
        <w:autoSpaceDE/>
        <w:autoSpaceDN/>
        <w:adjustRightInd/>
        <w:spacing w:line="360" w:lineRule="auto"/>
        <w:jc w:val="left"/>
        <w:textAlignment w:val="auto"/>
        <w:rPr>
          <w:b/>
          <w:bCs/>
        </w:rPr>
      </w:pPr>
    </w:p>
    <w:p w14:paraId="2A85CBB3" w14:textId="446E9D02" w:rsidR="009F5C33" w:rsidRPr="009F287D" w:rsidRDefault="009F5C33" w:rsidP="009F5C33">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rsidR="00C01BDC">
        <w:t>s</w:t>
      </w:r>
      <w:r w:rsidRPr="009F287D">
        <w:t>.</w:t>
      </w:r>
    </w:p>
    <w:p w14:paraId="69E451A4" w14:textId="77777777" w:rsidR="009F5C33" w:rsidRPr="009F287D" w:rsidRDefault="009F5C33" w:rsidP="009F5C33">
      <w:pPr>
        <w:spacing w:line="360" w:lineRule="auto"/>
        <w:ind w:left="709"/>
      </w:pPr>
    </w:p>
    <w:p w14:paraId="771CE295" w14:textId="77777777" w:rsidR="009F5C33" w:rsidRPr="009F287D" w:rsidRDefault="009F5C33" w:rsidP="009F5C33">
      <w:pPr>
        <w:spacing w:line="360" w:lineRule="auto"/>
        <w:ind w:left="709"/>
      </w:pPr>
      <w:r w:rsidRPr="009F287D">
        <w:t xml:space="preserve">Unlike other world languages, all Indian languages (except Tamil, this is debatable) heavily borrow words from Sanskrit. </w:t>
      </w:r>
    </w:p>
    <w:p w14:paraId="298D200B" w14:textId="06156E53" w:rsidR="009F5C33" w:rsidRDefault="009F5C33" w:rsidP="003612BD">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7F3629F5" w14:textId="77777777" w:rsidR="003612BD" w:rsidRDefault="003612BD" w:rsidP="003612BD">
      <w:pPr>
        <w:spacing w:line="360" w:lineRule="auto"/>
        <w:ind w:left="709"/>
      </w:pPr>
    </w:p>
    <w:p w14:paraId="26131DAA" w14:textId="2D1854EC" w:rsidR="009F5C33" w:rsidRDefault="009F5C33" w:rsidP="009F5C33">
      <w:pPr>
        <w:spacing w:line="360" w:lineRule="auto"/>
        <w:ind w:left="709"/>
      </w:pPr>
      <w:r w:rsidRPr="009F287D">
        <w:t xml:space="preserve">Because all Indian languages have root in Sanskrit therefore most of the </w:t>
      </w:r>
      <w:r w:rsidR="003612BD" w:rsidRPr="009F287D">
        <w:t>time,</w:t>
      </w:r>
      <w:r w:rsidRPr="009F287D">
        <w:t xml:space="preserve"> they take word from Sanskrit for communication. For </w:t>
      </w:r>
      <w:r w:rsidR="003612BD" w:rsidRPr="009F287D">
        <w:t>example,</w:t>
      </w:r>
      <w:r w:rsidRPr="009F287D">
        <w:t xml:space="preserve"> Kannada uses </w:t>
      </w:r>
      <w:r w:rsidRPr="009F287D">
        <w:rPr>
          <w:rFonts w:ascii="Mangal" w:hAnsi="Mangal" w:cs="Mangal" w:hint="cs"/>
          <w:cs/>
        </w:rPr>
        <w:t>नीरू</w:t>
      </w:r>
      <w:r w:rsidRPr="009F287D">
        <w:t xml:space="preserve">, Bangla use </w:t>
      </w:r>
      <w:r w:rsidRPr="009F287D">
        <w:rPr>
          <w:rFonts w:ascii="Mangal" w:hAnsi="Mangal" w:cs="Mangal" w:hint="cs"/>
          <w:cs/>
        </w:rPr>
        <w:lastRenderedPageBreak/>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197EAEB0" w14:textId="77777777" w:rsidR="00407774" w:rsidRDefault="00407774" w:rsidP="009F5C33">
      <w:pPr>
        <w:spacing w:line="360" w:lineRule="auto"/>
        <w:ind w:left="709"/>
      </w:pPr>
    </w:p>
    <w:p w14:paraId="07AFB913" w14:textId="48D97727" w:rsidR="003612BD" w:rsidRDefault="003612BD" w:rsidP="009F5C33">
      <w:pPr>
        <w:spacing w:line="360" w:lineRule="auto"/>
        <w:ind w:left="709"/>
      </w:pPr>
      <w:r>
        <w:t xml:space="preserve">In </w:t>
      </w:r>
      <w:r w:rsidR="00407774">
        <w:t xml:space="preserve">Hindi </w:t>
      </w:r>
      <w:r>
        <w:t>language</w:t>
      </w:r>
      <w:r w:rsidR="00407774">
        <w:t>,</w:t>
      </w:r>
      <w:r>
        <w:t xml:space="preserv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The answer is yes also; because Sanskrit being mother of Hindi language, it borrows words freely from Sanskrit. Thus, we see synonym in Hinglish is</w:t>
      </w:r>
      <w:r w:rsidR="00407774">
        <w:t xml:space="preserve"> not the way it</w:t>
      </w:r>
      <w:r>
        <w:t xml:space="preserve"> is understood in the context of English. </w:t>
      </w:r>
    </w:p>
    <w:p w14:paraId="5814B2B3" w14:textId="77777777" w:rsidR="00407774" w:rsidRDefault="00407774" w:rsidP="009F5C33">
      <w:pPr>
        <w:spacing w:line="360" w:lineRule="auto"/>
        <w:ind w:left="709"/>
      </w:pPr>
    </w:p>
    <w:p w14:paraId="36964E8D" w14:textId="0EAD68A9" w:rsidR="00407774" w:rsidRDefault="00407774" w:rsidP="009F5C33">
      <w:pPr>
        <w:spacing w:line="360" w:lineRule="auto"/>
        <w:ind w:left="709"/>
      </w:pPr>
      <w:r>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4665CA2A" w14:textId="547EF651" w:rsidR="009F5C33" w:rsidRDefault="00407774" w:rsidP="00407774">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25BC5BA4" w14:textId="77777777" w:rsidR="00407774" w:rsidRPr="00407774" w:rsidRDefault="00407774" w:rsidP="00407774">
      <w:pPr>
        <w:spacing w:line="360" w:lineRule="auto"/>
        <w:ind w:left="709"/>
        <w:rPr>
          <w:rFonts w:cstheme="minorBidi"/>
          <w:lang w:bidi="hi-IN"/>
        </w:rPr>
      </w:pPr>
    </w:p>
    <w:p w14:paraId="76F6C292" w14:textId="7147F51D" w:rsidR="00DD54AE" w:rsidRPr="00DD54AE" w:rsidRDefault="00DD54AE" w:rsidP="00941043">
      <w:pPr>
        <w:pStyle w:val="ListParagraph"/>
        <w:numPr>
          <w:ilvl w:val="2"/>
          <w:numId w:val="18"/>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4A098B11" w14:textId="0B791098" w:rsidR="009F5C33" w:rsidRPr="00346E7B" w:rsidRDefault="009F5C33" w:rsidP="009F5C33">
      <w:pPr>
        <w:spacing w:line="360" w:lineRule="auto"/>
        <w:ind w:left="709"/>
      </w:pPr>
      <w:r>
        <w:t>In Hindi s</w:t>
      </w:r>
      <w:r w:rsidRPr="00346E7B">
        <w:t>ame word spoken and written with different spelling</w:t>
      </w:r>
      <w:r>
        <w:t xml:space="preserve">. Observe the spelling of the same word how they are varying. This kind of problem we do not have in English. </w:t>
      </w:r>
      <w:r w:rsidR="00407774">
        <w:t xml:space="preserve">As discussed earlier, synonym of </w:t>
      </w:r>
      <w:r>
        <w:t>Happy is Jolly</w:t>
      </w:r>
      <w:r w:rsidR="00407774">
        <w:t>. They both are not same, n</w:t>
      </w:r>
      <w:r>
        <w:t>either in spelling</w:t>
      </w:r>
      <w:r w:rsidR="00407774">
        <w:t>, nor in pronunciation,</w:t>
      </w:r>
      <w:r>
        <w:t xml:space="preserve"> no</w:t>
      </w:r>
      <w:r w:rsidR="00407774">
        <w:t>r</w:t>
      </w:r>
      <w:r>
        <w:t xml:space="preserve"> in full sense, but </w:t>
      </w:r>
      <w:r w:rsidR="00E07D52">
        <w:t>“</w:t>
      </w:r>
      <w:r w:rsidR="00407774">
        <w:t>happy</w:t>
      </w:r>
      <w:r w:rsidR="00E07D52">
        <w:t>”</w:t>
      </w:r>
      <w:r w:rsidR="00407774">
        <w:t xml:space="preserve"> is </w:t>
      </w:r>
      <w:r>
        <w:t xml:space="preserve">close to </w:t>
      </w:r>
      <w:r w:rsidR="00E07D52">
        <w:t>“j</w:t>
      </w:r>
      <w:r>
        <w:t>olly</w:t>
      </w:r>
      <w:r w:rsidR="00E07D52">
        <w:t>”</w:t>
      </w:r>
      <w:r>
        <w:t>. That is why they are synonyms. But below all “=” signs are referring to the same thing.</w:t>
      </w:r>
    </w:p>
    <w:p w14:paraId="6B28F4E6" w14:textId="4149680B" w:rsidR="009F5C33" w:rsidRDefault="009F5C33" w:rsidP="009F5C33">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24B55765" w14:textId="77777777" w:rsidR="00E07D52" w:rsidRPr="00346E7B" w:rsidRDefault="00E07D52" w:rsidP="00E07D52">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0E92A9F0" w14:textId="77777777" w:rsidR="00E07D52" w:rsidRDefault="009F5C33" w:rsidP="009F5C33">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04F5D32F" w14:textId="77777777" w:rsidR="00E07D52" w:rsidRDefault="009F5C33" w:rsidP="009F5C33">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2C3D9B90" w14:textId="77777777" w:rsidR="00E07D52" w:rsidRDefault="009F5C33" w:rsidP="009F5C33">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6DAE0A3F" w14:textId="77777777" w:rsidR="00E07D52" w:rsidRDefault="009F5C33" w:rsidP="009F5C33">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6E5001FB" w14:textId="2784CE18" w:rsidR="009F5C33" w:rsidRPr="00745F6D" w:rsidRDefault="009F5C33" w:rsidP="00E07D52">
      <w:pPr>
        <w:spacing w:line="360" w:lineRule="auto"/>
        <w:ind w:left="709"/>
        <w:rPr>
          <w:cs/>
        </w:rPr>
      </w:pPr>
      <w:r w:rsidRPr="00346E7B">
        <w:rPr>
          <w:rFonts w:hint="cs"/>
          <w:cs/>
        </w:rPr>
        <w:t xml:space="preserve"> </w:t>
      </w:r>
    </w:p>
    <w:p w14:paraId="0E68FF69" w14:textId="0DD8AD3D" w:rsidR="009F5C33" w:rsidRDefault="00E07D52" w:rsidP="009F5C33">
      <w:pPr>
        <w:spacing w:line="360" w:lineRule="auto"/>
        <w:ind w:left="709"/>
        <w:rPr>
          <w:lang w:val="en-US" w:eastAsia="en-US" w:bidi="hi-IN"/>
        </w:rPr>
      </w:pPr>
      <w:r>
        <w:rPr>
          <w:lang w:val="en-US" w:eastAsia="en-US" w:bidi="hi-IN"/>
        </w:rPr>
        <w:t xml:space="preserve">We need to keep in mind Hindi is not </w:t>
      </w:r>
      <w:r w:rsidR="003D6CD0">
        <w:rPr>
          <w:lang w:val="en-US" w:eastAsia="en-US" w:bidi="hi-IN"/>
        </w:rPr>
        <w:t>Devanagari</w:t>
      </w:r>
      <w:r>
        <w:rPr>
          <w:lang w:val="en-US" w:eastAsia="en-US" w:bidi="hi-IN"/>
        </w:rPr>
        <w:t xml:space="preserve">, nor Hindi is </w:t>
      </w:r>
      <w:proofErr w:type="spellStart"/>
      <w:r>
        <w:rPr>
          <w:lang w:val="en-US" w:eastAsia="en-US" w:bidi="hi-IN"/>
        </w:rPr>
        <w:t>Avadhi</w:t>
      </w:r>
      <w:proofErr w:type="spellEnd"/>
      <w:r>
        <w:rPr>
          <w:lang w:val="en-US" w:eastAsia="en-US" w:bidi="hi-IN"/>
        </w:rPr>
        <w:t xml:space="preserve"> or Marathi.</w:t>
      </w:r>
      <w:r w:rsidR="009F5C33">
        <w:rPr>
          <w:lang w:val="en-US" w:eastAsia="en-US" w:bidi="hi-IN"/>
        </w:rPr>
        <w:tab/>
      </w:r>
      <w:r w:rsidR="009F5C33" w:rsidRPr="00626D1C">
        <w:rPr>
          <w:lang w:val="en-US" w:eastAsia="en-US" w:bidi="hi-IN"/>
        </w:rPr>
        <w:t xml:space="preserve">Hindi </w:t>
      </w:r>
      <w:r w:rsidR="009F5C33" w:rsidRPr="00745F6D">
        <w:t xml:space="preserve">is written </w:t>
      </w:r>
      <w:r w:rsidR="009F5C33">
        <w:t xml:space="preserve">in Devanagari </w:t>
      </w:r>
      <w:proofErr w:type="gramStart"/>
      <w:r w:rsidR="009F5C33">
        <w:t>script</w:t>
      </w:r>
      <w:proofErr w:type="gramEnd"/>
      <w:r w:rsidR="009F5C33">
        <w:t xml:space="preserve"> but it is heavily inflicted by other languages </w:t>
      </w:r>
      <w:r w:rsidR="009F5C33" w:rsidRPr="00626D1C">
        <w:rPr>
          <w:lang w:val="en-US" w:eastAsia="en-US" w:bidi="hi-IN"/>
        </w:rPr>
        <w:t>like Awadhi, Bhojpuri, Rajasthani</w:t>
      </w:r>
      <w:r w:rsidR="009F5C33">
        <w:rPr>
          <w:lang w:val="en-US" w:eastAsia="en-US" w:bidi="hi-IN"/>
        </w:rPr>
        <w:t>, Urdu etc.</w:t>
      </w:r>
    </w:p>
    <w:p w14:paraId="37B2F07D" w14:textId="77777777" w:rsidR="00E07D52" w:rsidRDefault="00E07D52" w:rsidP="009F5C33">
      <w:pPr>
        <w:spacing w:line="360" w:lineRule="auto"/>
        <w:ind w:left="709"/>
        <w:rPr>
          <w:lang w:val="en-US" w:eastAsia="en-US" w:bidi="hi-IN"/>
        </w:rPr>
      </w:pPr>
    </w:p>
    <w:p w14:paraId="6D1B111F" w14:textId="164A90F9" w:rsidR="009F5C33" w:rsidRDefault="009F5C33" w:rsidP="009F5C33">
      <w:pPr>
        <w:spacing w:line="360" w:lineRule="auto"/>
        <w:ind w:left="709"/>
      </w:pPr>
      <w:r>
        <w:rPr>
          <w:lang w:val="en-US" w:eastAsia="en-US" w:bidi="hi-IN"/>
        </w:rPr>
        <w:lastRenderedPageBreak/>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45A85EF2" w14:textId="77777777" w:rsidR="00E07D52" w:rsidRPr="00346E7B" w:rsidRDefault="00E07D52" w:rsidP="009F5C33">
      <w:pPr>
        <w:spacing w:line="360" w:lineRule="auto"/>
        <w:ind w:left="709"/>
      </w:pPr>
    </w:p>
    <w:p w14:paraId="154A5448" w14:textId="18CC030F" w:rsidR="009F5C33" w:rsidRPr="00AF453A" w:rsidRDefault="00AF453A" w:rsidP="00AF453A">
      <w:pPr>
        <w:rPr>
          <w:b/>
          <w:bCs/>
          <w:color w:val="0070C0"/>
        </w:rPr>
      </w:pPr>
      <w:bookmarkStart w:id="43" w:name="_Toc43876355"/>
      <w:r>
        <w:rPr>
          <w:b/>
          <w:bCs/>
          <w:color w:val="0070C0"/>
        </w:rPr>
        <w:t xml:space="preserve">1.8 </w:t>
      </w:r>
      <w:r w:rsidR="009F5C33" w:rsidRPr="00AF453A">
        <w:rPr>
          <w:b/>
          <w:bCs/>
          <w:color w:val="0070C0"/>
        </w:rPr>
        <w:t>Common Challenges in Sarcasm Detection</w:t>
      </w:r>
      <w:bookmarkEnd w:id="43"/>
    </w:p>
    <w:p w14:paraId="5F901BEE" w14:textId="7D3FFB45" w:rsidR="009F5C33" w:rsidRDefault="009F5C33" w:rsidP="009F5C33">
      <w:pPr>
        <w:spacing w:line="360" w:lineRule="auto"/>
        <w:rPr>
          <w:szCs w:val="24"/>
        </w:rPr>
      </w:pPr>
      <w:r w:rsidRPr="00684AB7">
        <w:rPr>
          <w:szCs w:val="24"/>
        </w:rPr>
        <w:t xml:space="preserve">Detecting Sarcasm is difficult </w:t>
      </w:r>
      <w:r w:rsidR="003D6CD0">
        <w:rPr>
          <w:szCs w:val="24"/>
        </w:rPr>
        <w:t>if sentences are having following characteristics.</w:t>
      </w:r>
      <w:r w:rsidRPr="00684AB7">
        <w:rPr>
          <w:szCs w:val="24"/>
        </w:rPr>
        <w:t xml:space="preserve"> </w:t>
      </w:r>
    </w:p>
    <w:p w14:paraId="368C6822" w14:textId="61E2B259" w:rsidR="009F5C33" w:rsidRPr="00F64003" w:rsidRDefault="009F5C33" w:rsidP="00F81E3D">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sidR="003D6CD0">
        <w:rPr>
          <w:szCs w:val="24"/>
        </w:rPr>
        <w:t>. For example</w:t>
      </w:r>
      <w:r w:rsidR="00BD7223">
        <w:rPr>
          <w:szCs w:val="24"/>
        </w:rPr>
        <w:t>:</w:t>
      </w:r>
      <w:r w:rsidR="003D6CD0">
        <w:rPr>
          <w:szCs w:val="24"/>
        </w:rPr>
        <w:t xml:space="preserve"> </w:t>
      </w:r>
      <w:r w:rsidR="00BD7223">
        <w:rPr>
          <w:szCs w:val="24"/>
        </w:rPr>
        <w:t>What a wise man!</w:t>
      </w:r>
      <w:r w:rsidR="003D6CD0">
        <w:rPr>
          <w:szCs w:val="24"/>
        </w:rPr>
        <w:t xml:space="preserve"> what he did is nothing other than </w:t>
      </w:r>
      <w:r w:rsidR="003D6CD0" w:rsidRPr="003D6CD0">
        <w:rPr>
          <w:szCs w:val="24"/>
        </w:rPr>
        <w:t>an axe to grind</w:t>
      </w:r>
      <w:r w:rsidR="00BD7223">
        <w:rPr>
          <w:szCs w:val="24"/>
        </w:rPr>
        <w:t>.</w:t>
      </w:r>
    </w:p>
    <w:p w14:paraId="43839EB1" w14:textId="3C2087A0" w:rsidR="009F5C33" w:rsidRDefault="009F5C33" w:rsidP="00F81E3D">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sidR="00BD7223">
        <w:rPr>
          <w:szCs w:val="24"/>
        </w:rPr>
        <w:t xml:space="preserve"> For example: You are behaving like Mir </w:t>
      </w:r>
      <w:proofErr w:type="spellStart"/>
      <w:r w:rsidR="00BD7223">
        <w:rPr>
          <w:szCs w:val="24"/>
        </w:rPr>
        <w:t>Jafar</w:t>
      </w:r>
      <w:proofErr w:type="spellEnd"/>
      <w:r w:rsidR="00BD7223">
        <w:rPr>
          <w:szCs w:val="24"/>
        </w:rPr>
        <w:t>.</w:t>
      </w:r>
    </w:p>
    <w:p w14:paraId="2B6BCAF0" w14:textId="5E1A1A99" w:rsidR="009F5C33" w:rsidRPr="00F64003" w:rsidRDefault="009F5C33" w:rsidP="00F81E3D">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sidR="00BD7223">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22CAE199" w14:textId="73CD873F" w:rsidR="006A5716" w:rsidRPr="00AF453A" w:rsidRDefault="00AF453A" w:rsidP="00AF453A">
      <w:pPr>
        <w:rPr>
          <w:b/>
          <w:bCs/>
          <w:color w:val="0070C0"/>
        </w:rPr>
      </w:pPr>
      <w:bookmarkStart w:id="44" w:name="_Toc43876360"/>
      <w:r>
        <w:rPr>
          <w:b/>
          <w:bCs/>
          <w:color w:val="0070C0"/>
        </w:rPr>
        <w:t xml:space="preserve">1.9 </w:t>
      </w:r>
      <w:r w:rsidR="006A5716" w:rsidRPr="00AF453A">
        <w:rPr>
          <w:b/>
          <w:bCs/>
          <w:color w:val="0070C0"/>
        </w:rPr>
        <w:t>Context Understanding a Challenge in Sarcasm Detection</w:t>
      </w:r>
      <w:bookmarkEnd w:id="44"/>
    </w:p>
    <w:p w14:paraId="5C3D78BB" w14:textId="77777777" w:rsidR="006A5716" w:rsidRPr="005D523F" w:rsidRDefault="006A5716" w:rsidP="006A5716">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3D4D8915" w14:textId="77777777" w:rsidR="006A5716" w:rsidRPr="00684AB7" w:rsidRDefault="006A5716" w:rsidP="006A5716">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6290BABA"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65585213"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0851A14F"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3EA61796"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04E39EB3"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2B4BFE43"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1D6623E3"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Neeta Ambani desired that her son should have normal weight</w:t>
      </w:r>
    </w:p>
    <w:p w14:paraId="727B833E" w14:textId="77777777" w:rsidR="006A5716" w:rsidRPr="008113CE"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0766E22E" w14:textId="2A7B4E07" w:rsidR="006A5716" w:rsidRDefault="006A5716" w:rsidP="00941043">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576D3257" w14:textId="77777777" w:rsidR="00BD7223" w:rsidRPr="008113CE" w:rsidRDefault="00BD7223" w:rsidP="00BD7223">
      <w:pPr>
        <w:pStyle w:val="ListParagraph"/>
        <w:spacing w:line="360" w:lineRule="auto"/>
        <w:ind w:left="1080"/>
        <w:rPr>
          <w:rFonts w:cs="Times New Roman"/>
          <w:szCs w:val="24"/>
          <w:lang w:val="en-US" w:eastAsia="en-US" w:bidi="hi-IN"/>
        </w:rPr>
      </w:pPr>
    </w:p>
    <w:p w14:paraId="12CE8C16" w14:textId="6BA758C6" w:rsidR="009F5C33" w:rsidRPr="00826EFF" w:rsidRDefault="00424BA6" w:rsidP="00826EFF">
      <w:pPr>
        <w:spacing w:line="360" w:lineRule="auto"/>
        <w:rPr>
          <w:szCs w:val="24"/>
        </w:rPr>
      </w:pPr>
      <w:r w:rsidRPr="00826EFF">
        <w:rPr>
          <w:szCs w:val="24"/>
        </w:rPr>
        <w:fldChar w:fldCharType="begin" w:fldLock="1"/>
      </w:r>
      <w:r w:rsidR="0089574F">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3ECECC24" w14:textId="77777777" w:rsidR="00677D4D" w:rsidRDefault="00677D4D" w:rsidP="00677D4D">
      <w:pPr>
        <w:spacing w:line="360" w:lineRule="auto"/>
        <w:rPr>
          <w:szCs w:val="24"/>
        </w:rPr>
      </w:pPr>
    </w:p>
    <w:p w14:paraId="0B110949" w14:textId="217D9489" w:rsidR="00677D4D" w:rsidRPr="005215A3" w:rsidRDefault="00677D4D" w:rsidP="00677D4D">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4BF0F604" w14:textId="77777777" w:rsidR="00424BA6" w:rsidRPr="00424BA6" w:rsidRDefault="00424BA6" w:rsidP="00424BA6"/>
    <w:p w14:paraId="39E63D63" w14:textId="17DECDE1" w:rsidR="00856AEB" w:rsidRPr="00AF453A" w:rsidRDefault="00AF453A" w:rsidP="00AF453A">
      <w:pPr>
        <w:rPr>
          <w:b/>
          <w:bCs/>
        </w:rPr>
      </w:pPr>
      <w:r>
        <w:rPr>
          <w:b/>
          <w:bCs/>
          <w:color w:val="0070C0"/>
        </w:rPr>
        <w:t xml:space="preserve">1.10 </w:t>
      </w:r>
      <w:r w:rsidR="00F64003" w:rsidRPr="00AF453A">
        <w:rPr>
          <w:b/>
          <w:bCs/>
          <w:color w:val="0070C0"/>
        </w:rPr>
        <w:t>Challenges in Sarcasm Detection in Hinglish</w:t>
      </w:r>
      <w:bookmarkEnd w:id="42"/>
    </w:p>
    <w:p w14:paraId="57672EB5" w14:textId="5453DBC0" w:rsidR="008D7723" w:rsidRPr="00840CBA" w:rsidRDefault="00F64003" w:rsidP="00941043">
      <w:pPr>
        <w:pStyle w:val="ListParagraph"/>
        <w:numPr>
          <w:ilvl w:val="0"/>
          <w:numId w:val="26"/>
        </w:numPr>
        <w:spacing w:line="360" w:lineRule="auto"/>
        <w:jc w:val="left"/>
        <w:rPr>
          <w:szCs w:val="24"/>
        </w:rPr>
      </w:pPr>
      <w:r w:rsidRPr="00856AEB">
        <w:t xml:space="preserve">70% of the world population uses 26 letters of </w:t>
      </w:r>
      <w:r w:rsidR="009D74A6">
        <w:t>Roman</w:t>
      </w:r>
      <w:r w:rsidRPr="00856AEB">
        <w:t xml:space="preserve"> script to write their language. The </w:t>
      </w:r>
      <w:r w:rsidR="009D74A6">
        <w:t>Roman</w:t>
      </w:r>
      <w:r w:rsidRPr="00856AEB">
        <w:t xml:space="preserve"> alphabet is also used as the basis for the International Phonetic Alphabet, which is used to express the phonetics of all languages.</w:t>
      </w:r>
      <w:r w:rsidR="009F5C33" w:rsidRPr="00DA24F3">
        <w:rPr>
          <w:rStyle w:val="FootnoteReference"/>
        </w:rPr>
        <w:footnoteReference w:id="19"/>
      </w:r>
      <w:r w:rsidR="009F5C33">
        <w:rPr>
          <w:szCs w:val="24"/>
        </w:rPr>
        <w:t xml:space="preserve"> </w:t>
      </w:r>
      <w:r w:rsidR="008D7723" w:rsidRPr="00840CBA">
        <w:rPr>
          <w:szCs w:val="24"/>
        </w:rPr>
        <w:t xml:space="preserve">Due to this reason when people are writing different language like English, French, Indonesian, Tagalog, German, Turkish they need not to change much around the letters, so most of the </w:t>
      </w:r>
      <w:r w:rsidR="00BD7223">
        <w:rPr>
          <w:szCs w:val="24"/>
        </w:rPr>
        <w:t xml:space="preserve">cases </w:t>
      </w:r>
      <w:r w:rsidR="008D7723" w:rsidRPr="00840CBA">
        <w:rPr>
          <w:szCs w:val="24"/>
        </w:rPr>
        <w:t xml:space="preserve">script remain </w:t>
      </w:r>
      <w:r w:rsidR="009D74A6">
        <w:rPr>
          <w:szCs w:val="24"/>
        </w:rPr>
        <w:t>Roman</w:t>
      </w:r>
      <w:r w:rsidR="008D7723" w:rsidRPr="00840CBA">
        <w:rPr>
          <w:szCs w:val="24"/>
        </w:rPr>
        <w:t xml:space="preserve">. This advantage is not available to Devanagari script and Hindi language. </w:t>
      </w:r>
    </w:p>
    <w:p w14:paraId="7D559704" w14:textId="4EE646F4" w:rsidR="00840CBA" w:rsidRPr="00677D4D" w:rsidRDefault="008D7723" w:rsidP="00941043">
      <w:pPr>
        <w:pStyle w:val="ListParagraph"/>
        <w:numPr>
          <w:ilvl w:val="0"/>
          <w:numId w:val="26"/>
        </w:numPr>
        <w:spacing w:line="360" w:lineRule="auto"/>
        <w:jc w:val="left"/>
      </w:pPr>
      <w:r w:rsidRPr="00840CBA">
        <w:rPr>
          <w:szCs w:val="24"/>
        </w:rPr>
        <w:t xml:space="preserve">An average westerner knows and speaks one language so written and verbal expression most of the time is that one language. </w:t>
      </w:r>
      <w:r w:rsidR="00684AB7" w:rsidRPr="00840CBA">
        <w:rPr>
          <w:szCs w:val="24"/>
        </w:rPr>
        <w:t xml:space="preserve">An average Indian speaks minimum 2 languages, one is </w:t>
      </w:r>
      <w:r w:rsidR="00BF59D3" w:rsidRPr="00840CBA">
        <w:rPr>
          <w:szCs w:val="24"/>
        </w:rPr>
        <w:t>language</w:t>
      </w:r>
      <w:r w:rsidR="00684AB7" w:rsidRPr="00840CBA">
        <w:rPr>
          <w:szCs w:val="24"/>
        </w:rPr>
        <w:t xml:space="preserve"> of his state, plus national </w:t>
      </w:r>
      <w:r w:rsidR="00BF59D3" w:rsidRPr="00840CBA">
        <w:rPr>
          <w:szCs w:val="24"/>
        </w:rPr>
        <w:t>language,</w:t>
      </w:r>
      <w:r w:rsidR="00684AB7" w:rsidRPr="00840CBA">
        <w:rPr>
          <w:szCs w:val="24"/>
        </w:rPr>
        <w:t xml:space="preserve"> or </w:t>
      </w:r>
      <w:r w:rsidR="00BF59D3" w:rsidRPr="00840CBA">
        <w:rPr>
          <w:szCs w:val="24"/>
        </w:rPr>
        <w:t>English</w:t>
      </w:r>
      <w:r w:rsidR="00684AB7" w:rsidRPr="00840CBA">
        <w:rPr>
          <w:szCs w:val="24"/>
        </w:rPr>
        <w:t xml:space="preserve">. In </w:t>
      </w:r>
      <w:r w:rsidR="00BF59D3" w:rsidRPr="00840CBA">
        <w:rPr>
          <w:szCs w:val="24"/>
        </w:rPr>
        <w:t>southern</w:t>
      </w:r>
      <w:r w:rsidR="00684AB7" w:rsidRPr="00840CBA">
        <w:rPr>
          <w:szCs w:val="24"/>
        </w:rPr>
        <w:t xml:space="preserve"> part of </w:t>
      </w:r>
      <w:r w:rsidR="00BD7223" w:rsidRPr="00840CBA">
        <w:rPr>
          <w:szCs w:val="24"/>
        </w:rPr>
        <w:t>India,</w:t>
      </w:r>
      <w:r w:rsidR="00684AB7" w:rsidRPr="00840CBA">
        <w:rPr>
          <w:szCs w:val="24"/>
        </w:rPr>
        <w:t xml:space="preserve"> it is not uncommon </w:t>
      </w:r>
      <w:r w:rsidR="00BF59D3" w:rsidRPr="00840CBA">
        <w:rPr>
          <w:szCs w:val="24"/>
        </w:rPr>
        <w:t xml:space="preserve">when </w:t>
      </w:r>
      <w:r w:rsidR="00684AB7" w:rsidRPr="00840CBA">
        <w:rPr>
          <w:szCs w:val="24"/>
        </w:rPr>
        <w:t xml:space="preserve">you find a </w:t>
      </w:r>
      <w:r w:rsidRPr="00840CBA">
        <w:rPr>
          <w:szCs w:val="24"/>
        </w:rPr>
        <w:t xml:space="preserve">taxi or truck </w:t>
      </w:r>
      <w:r w:rsidR="00684AB7" w:rsidRPr="00840CBA">
        <w:rPr>
          <w:szCs w:val="24"/>
        </w:rPr>
        <w:t xml:space="preserve">driver who can speaker 3 or 4 </w:t>
      </w:r>
      <w:proofErr w:type="gramStart"/>
      <w:r w:rsidR="00684AB7" w:rsidRPr="00840CBA">
        <w:rPr>
          <w:szCs w:val="24"/>
        </w:rPr>
        <w:t>languages</w:t>
      </w:r>
      <w:proofErr w:type="gramEnd"/>
      <w:r w:rsidR="00684AB7" w:rsidRPr="00840CBA">
        <w:rPr>
          <w:szCs w:val="24"/>
        </w:rPr>
        <w:t xml:space="preserve"> but they cannot speak in English.</w:t>
      </w:r>
      <w:r w:rsidR="00840CBA" w:rsidRPr="00840CBA">
        <w:rPr>
          <w:szCs w:val="24"/>
        </w:rPr>
        <w:t xml:space="preserve"> </w:t>
      </w:r>
      <w:r w:rsidR="00BD7223">
        <w:rPr>
          <w:szCs w:val="24"/>
        </w:rPr>
        <w:t>T</w:t>
      </w:r>
      <w:r w:rsidR="00840CBA" w:rsidRPr="00840CBA">
        <w:rPr>
          <w:szCs w:val="24"/>
        </w:rPr>
        <w:t>his</w:t>
      </w:r>
      <w:r w:rsidR="00677D4D">
        <w:rPr>
          <w:szCs w:val="24"/>
        </w:rPr>
        <w:t>, one language- one script,</w:t>
      </w:r>
      <w:r w:rsidR="00840CBA" w:rsidRPr="00840CBA">
        <w:rPr>
          <w:szCs w:val="24"/>
        </w:rPr>
        <w:t xml:space="preserve"> advantage is not available for any Indian and they communicate in multiple language without realising that they have shifted language and borrowing words from different language.</w:t>
      </w:r>
    </w:p>
    <w:p w14:paraId="0D3BE6D2" w14:textId="0924B06B" w:rsidR="00840CBA" w:rsidRPr="00677D4D" w:rsidRDefault="003958D0" w:rsidP="00941043">
      <w:pPr>
        <w:pStyle w:val="ListParagraph"/>
        <w:numPr>
          <w:ilvl w:val="0"/>
          <w:numId w:val="26"/>
        </w:numPr>
        <w:spacing w:line="360" w:lineRule="auto"/>
        <w:jc w:val="left"/>
      </w:pPr>
      <w:r w:rsidRPr="00677D4D">
        <w:t xml:space="preserve">While typing feedback people write </w:t>
      </w:r>
      <w:r w:rsidR="00684AB7" w:rsidRPr="00677D4D">
        <w:t>@account_name</w:t>
      </w:r>
      <w:r w:rsidRPr="00677D4D">
        <w:t xml:space="preserve">. Most of the time @account_name </w:t>
      </w:r>
      <w:proofErr w:type="gramStart"/>
      <w:r w:rsidRPr="00677D4D">
        <w:t>are</w:t>
      </w:r>
      <w:proofErr w:type="gramEnd"/>
      <w:r w:rsidRPr="00677D4D">
        <w:t xml:space="preserve"> proper name and written in </w:t>
      </w:r>
      <w:r w:rsidR="009D74A6" w:rsidRPr="00677D4D">
        <w:t>Roman</w:t>
      </w:r>
      <w:r w:rsidRPr="00677D4D">
        <w:t xml:space="preserve"> like @harithapliyal, @eating_point, @banarasi. Similarly,</w:t>
      </w:r>
      <w:r w:rsidR="00684AB7" w:rsidRPr="00677D4D">
        <w:t xml:space="preserve"> hashtag, which helps us understanding the </w:t>
      </w:r>
      <w:r w:rsidR="00684AB7" w:rsidRPr="00677D4D">
        <w:lastRenderedPageBreak/>
        <w:t xml:space="preserve">context of the feedback, is also written in </w:t>
      </w:r>
      <w:r w:rsidR="009D74A6" w:rsidRPr="00677D4D">
        <w:t>Roman</w:t>
      </w:r>
      <w:r w:rsidR="00684AB7" w:rsidRPr="00677D4D">
        <w:t xml:space="preserve"> script</w:t>
      </w:r>
      <w:r w:rsidRPr="00677D4D">
        <w:t xml:space="preserve"> #Election2019 #COVID19 #Philosopy #Motivation #NarendraModi</w:t>
      </w:r>
      <w:r w:rsidR="00684AB7" w:rsidRPr="00677D4D">
        <w:t xml:space="preserve">. </w:t>
      </w:r>
    </w:p>
    <w:p w14:paraId="251ACB9E" w14:textId="4F9B66F0" w:rsidR="00684AB7" w:rsidRPr="00677D4D" w:rsidRDefault="00840CBA" w:rsidP="00941043">
      <w:pPr>
        <w:pStyle w:val="ListParagraph"/>
        <w:numPr>
          <w:ilvl w:val="0"/>
          <w:numId w:val="26"/>
        </w:numPr>
        <w:spacing w:line="360" w:lineRule="auto"/>
        <w:jc w:val="left"/>
      </w:pPr>
      <w:r w:rsidRPr="00677D4D">
        <w:t>Numerals: M</w:t>
      </w:r>
      <w:r w:rsidR="00684AB7" w:rsidRPr="00677D4D">
        <w:t xml:space="preserve">any </w:t>
      </w:r>
      <w:r w:rsidR="00677D4D" w:rsidRPr="00677D4D">
        <w:t>times,</w:t>
      </w:r>
      <w:r w:rsidRPr="00677D4D">
        <w:t xml:space="preserve"> </w:t>
      </w:r>
      <w:r w:rsidR="00684AB7" w:rsidRPr="00677D4D">
        <w:t xml:space="preserve">people use </w:t>
      </w:r>
      <w:proofErr w:type="gramStart"/>
      <w:r w:rsidRPr="00677D4D">
        <w:t>non English</w:t>
      </w:r>
      <w:proofErr w:type="gramEnd"/>
      <w:r w:rsidRPr="00677D4D">
        <w:t xml:space="preserve"> numerals </w:t>
      </w:r>
      <w:r w:rsidR="00684AB7" w:rsidRPr="00677D4D">
        <w:t xml:space="preserve">like </w:t>
      </w:r>
      <w:r w:rsidR="00684AB7" w:rsidRPr="00677D4D">
        <w:rPr>
          <w:rFonts w:ascii="Mangal" w:hAnsi="Mangal" w:cs="Mangal" w:hint="cs"/>
          <w:cs/>
          <w:lang w:bidi="hi-IN"/>
        </w:rPr>
        <w:t>१</w:t>
      </w:r>
      <w:r w:rsidR="00684AB7" w:rsidRPr="00677D4D">
        <w:t xml:space="preserve">, </w:t>
      </w:r>
      <w:r w:rsidR="00684AB7" w:rsidRPr="00677D4D">
        <w:rPr>
          <w:rFonts w:ascii="Mangal" w:hAnsi="Mangal" w:cs="Mangal" w:hint="cs"/>
          <w:cs/>
          <w:lang w:bidi="hi-IN"/>
        </w:rPr>
        <w:t>२</w:t>
      </w:r>
      <w:r w:rsidR="00684AB7" w:rsidRPr="00677D4D">
        <w:t xml:space="preserve">, </w:t>
      </w:r>
      <w:r w:rsidR="00684AB7" w:rsidRPr="00677D4D">
        <w:rPr>
          <w:rFonts w:ascii="Mangal" w:hAnsi="Mangal" w:cs="Mangal" w:hint="cs"/>
          <w:cs/>
          <w:lang w:bidi="hi-IN"/>
        </w:rPr>
        <w:t>३</w:t>
      </w:r>
      <w:r w:rsidR="00684AB7" w:rsidRPr="00677D4D">
        <w:t xml:space="preserve">, </w:t>
      </w:r>
      <w:r w:rsidR="00684AB7" w:rsidRPr="00677D4D">
        <w:rPr>
          <w:rFonts w:ascii="Mangal" w:hAnsi="Mangal" w:cs="Mangal" w:hint="cs"/>
          <w:cs/>
          <w:lang w:bidi="hi-IN"/>
        </w:rPr>
        <w:t>४</w:t>
      </w:r>
      <w:r w:rsidR="00684AB7" w:rsidRPr="00677D4D">
        <w:t xml:space="preserve">, </w:t>
      </w:r>
      <w:r w:rsidR="00684AB7" w:rsidRPr="00677D4D">
        <w:rPr>
          <w:rFonts w:ascii="Mangal" w:hAnsi="Mangal" w:cs="Mangal" w:hint="cs"/>
          <w:cs/>
          <w:lang w:bidi="hi-IN"/>
        </w:rPr>
        <w:t>५</w:t>
      </w:r>
      <w:r w:rsidR="00684AB7" w:rsidRPr="00677D4D">
        <w:rPr>
          <w:cs/>
          <w:lang w:bidi="hi-IN"/>
        </w:rPr>
        <w:t>.</w:t>
      </w:r>
    </w:p>
    <w:p w14:paraId="13664DE8" w14:textId="63F72E9C" w:rsidR="00E02293" w:rsidRPr="00AF453A" w:rsidRDefault="00AF453A" w:rsidP="00AF453A">
      <w:pPr>
        <w:rPr>
          <w:b/>
          <w:bCs/>
          <w:color w:val="0070C0"/>
        </w:rPr>
      </w:pPr>
      <w:bookmarkStart w:id="45" w:name="_Toc43876358"/>
      <w:r>
        <w:rPr>
          <w:b/>
          <w:bCs/>
          <w:color w:val="0070C0"/>
        </w:rPr>
        <w:t xml:space="preserve">1.11 </w:t>
      </w:r>
      <w:r w:rsidR="00E02293" w:rsidRPr="00AF453A">
        <w:rPr>
          <w:b/>
          <w:bCs/>
          <w:color w:val="0070C0"/>
        </w:rPr>
        <w:t>Degree of sarcasm</w:t>
      </w:r>
      <w:bookmarkEnd w:id="45"/>
      <w:r w:rsidR="00E02293" w:rsidRPr="00AF453A">
        <w:rPr>
          <w:b/>
          <w:bCs/>
          <w:color w:val="0070C0"/>
        </w:rPr>
        <w:t xml:space="preserve"> </w:t>
      </w:r>
    </w:p>
    <w:p w14:paraId="3969282D" w14:textId="0F324BF4" w:rsidR="00E02293" w:rsidRDefault="00E02293" w:rsidP="00C83227">
      <w:pPr>
        <w:spacing w:line="360" w:lineRule="auto"/>
        <w:rPr>
          <w:szCs w:val="24"/>
        </w:rPr>
      </w:pPr>
      <w:r>
        <w:rPr>
          <w:szCs w:val="24"/>
        </w:rPr>
        <w:t>Although how a person</w:t>
      </w:r>
      <w:r w:rsidR="008113CE">
        <w:rPr>
          <w:szCs w:val="24"/>
        </w:rPr>
        <w:t xml:space="preserve"> perceive &amp;</w:t>
      </w:r>
      <w:r>
        <w:rPr>
          <w:szCs w:val="24"/>
        </w:rPr>
        <w:t xml:space="preserve"> responds to a sarcasm it also depends upon him, yet we need to know all sarcastic statements are</w:t>
      </w:r>
      <w:r w:rsidR="008113CE">
        <w:rPr>
          <w:szCs w:val="24"/>
        </w:rPr>
        <w:t xml:space="preserve"> not</w:t>
      </w:r>
      <w:r>
        <w:rPr>
          <w:szCs w:val="24"/>
        </w:rPr>
        <w:t xml:space="preserve"> equally intense or powerful to generate pain to the listener or read</w:t>
      </w:r>
      <w:r w:rsidR="00677D4D">
        <w:rPr>
          <w:szCs w:val="24"/>
        </w:rPr>
        <w:t>er</w:t>
      </w:r>
      <w:r>
        <w:rPr>
          <w:szCs w:val="24"/>
        </w:rPr>
        <w:t>.</w:t>
      </w:r>
      <w:r w:rsidR="008113CE">
        <w:rPr>
          <w:szCs w:val="24"/>
        </w:rPr>
        <w:t xml:space="preserve"> Here are few examples of different degree of sarcasm.</w:t>
      </w:r>
    </w:p>
    <w:p w14:paraId="0A27DAEF" w14:textId="28F43B66" w:rsidR="008113CE" w:rsidRPr="008113CE" w:rsidRDefault="008113CE" w:rsidP="00941043">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73D736DE" w14:textId="116AECBA" w:rsidR="00E02293" w:rsidRPr="008113CE" w:rsidRDefault="00E02293" w:rsidP="00941043">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sidR="008113CE">
        <w:rPr>
          <w:rFonts w:ascii="Helvetica" w:hAnsi="Helvetica" w:cs="Mangal"/>
          <w:color w:val="000000"/>
          <w:sz w:val="20"/>
          <w:lang w:bidi="hi-IN"/>
        </w:rPr>
        <w:t>L</w:t>
      </w:r>
      <w:r w:rsidRPr="008113CE">
        <w:rPr>
          <w:rFonts w:ascii="Helvetica" w:hAnsi="Helvetica" w:cs="Mangal"/>
          <w:color w:val="000000"/>
          <w:sz w:val="20"/>
          <w:lang w:bidi="hi-IN"/>
        </w:rPr>
        <w:t>essor intensity)</w:t>
      </w:r>
    </w:p>
    <w:p w14:paraId="44F90B99" w14:textId="74E3A4BB" w:rsidR="00E02293" w:rsidRPr="008113CE" w:rsidRDefault="00E02293" w:rsidP="00941043">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sidR="008113CE">
        <w:rPr>
          <w:rFonts w:ascii="Arial" w:hAnsi="Arial" w:cs="Mangal"/>
          <w:sz w:val="20"/>
        </w:rPr>
        <w:t>M</w:t>
      </w:r>
      <w:r w:rsidRPr="008113CE">
        <w:rPr>
          <w:rFonts w:ascii="Arial" w:hAnsi="Arial" w:cs="Mangal"/>
          <w:sz w:val="20"/>
        </w:rPr>
        <w:t>oderate</w:t>
      </w:r>
      <w:r w:rsidR="008113CE">
        <w:rPr>
          <w:rFonts w:ascii="Arial" w:hAnsi="Arial" w:cs="Mangal"/>
          <w:sz w:val="20"/>
        </w:rPr>
        <w:t xml:space="preserve"> Intensity</w:t>
      </w:r>
      <w:r w:rsidRPr="008113CE">
        <w:rPr>
          <w:rFonts w:ascii="Arial" w:hAnsi="Arial" w:cs="Mangal"/>
          <w:sz w:val="20"/>
        </w:rPr>
        <w:t>)</w:t>
      </w:r>
    </w:p>
    <w:p w14:paraId="146D0713" w14:textId="505E0DE8" w:rsidR="008113CE" w:rsidRPr="005215A3" w:rsidRDefault="008113CE" w:rsidP="00941043">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sidR="00677D4D">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sidR="00677D4D">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5ABA5559" w14:textId="77777777" w:rsidR="00E02293" w:rsidRPr="00684AB7" w:rsidRDefault="00E02293" w:rsidP="00C83227">
      <w:pPr>
        <w:spacing w:line="360" w:lineRule="auto"/>
        <w:rPr>
          <w:szCs w:val="24"/>
        </w:rPr>
      </w:pPr>
    </w:p>
    <w:p w14:paraId="6905677C" w14:textId="2D9B6807" w:rsidR="00840CBA" w:rsidRPr="00AF453A" w:rsidRDefault="00AF453A" w:rsidP="00AF453A">
      <w:pPr>
        <w:rPr>
          <w:b/>
          <w:bCs/>
          <w:color w:val="0070C0"/>
        </w:rPr>
      </w:pPr>
      <w:bookmarkStart w:id="46" w:name="_Toc43876359"/>
      <w:r>
        <w:rPr>
          <w:b/>
          <w:bCs/>
          <w:color w:val="0070C0"/>
        </w:rPr>
        <w:t xml:space="preserve">1.12 </w:t>
      </w:r>
      <w:r w:rsidR="00840CBA" w:rsidRPr="00AF453A">
        <w:rPr>
          <w:b/>
          <w:bCs/>
          <w:color w:val="0070C0"/>
        </w:rPr>
        <w:t>Positive Side of Hinglish</w:t>
      </w:r>
      <w:bookmarkEnd w:id="46"/>
    </w:p>
    <w:p w14:paraId="10F88232" w14:textId="7AB0FA5C" w:rsidR="00677D4D" w:rsidRDefault="00840CBA" w:rsidP="005D523F">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w:t>
      </w:r>
      <w:r w:rsidR="00063FD6">
        <w:rPr>
          <w:szCs w:val="24"/>
        </w:rPr>
        <w:t xml:space="preserve"> overarching</w:t>
      </w:r>
      <w:r>
        <w:rPr>
          <w:szCs w:val="24"/>
        </w:rPr>
        <w:t xml:space="preserve"> culture it is easier to understand the meaning</w:t>
      </w:r>
      <w:r w:rsidR="00063FD6">
        <w:rPr>
          <w:szCs w:val="24"/>
        </w:rPr>
        <w:t>, a simple translation is good enough</w:t>
      </w:r>
      <w:r>
        <w:rPr>
          <w:szCs w:val="24"/>
        </w:rPr>
        <w:t xml:space="preserve">. Unlike English </w:t>
      </w:r>
      <w:r w:rsidR="00063FD6">
        <w:rPr>
          <w:szCs w:val="24"/>
        </w:rPr>
        <w:t>where Australian struggle to understand what American gentlemen want to say in English.</w:t>
      </w:r>
      <w:r w:rsidR="00677D4D">
        <w:rPr>
          <w:szCs w:val="24"/>
        </w:rPr>
        <w:t xml:space="preserve"> </w:t>
      </w:r>
    </w:p>
    <w:p w14:paraId="72819EEB" w14:textId="77777777" w:rsidR="00DE1FD7" w:rsidRDefault="00DE1FD7" w:rsidP="005D523F">
      <w:pPr>
        <w:spacing w:line="360" w:lineRule="auto"/>
        <w:rPr>
          <w:szCs w:val="24"/>
        </w:rPr>
      </w:pPr>
    </w:p>
    <w:p w14:paraId="30C62A29" w14:textId="6366632D" w:rsidR="00053FED" w:rsidRPr="00FD0ED5" w:rsidRDefault="00FD0ED5" w:rsidP="00FD0ED5">
      <w:pPr>
        <w:rPr>
          <w:b/>
          <w:bCs/>
          <w:color w:val="0070C0"/>
          <w:sz w:val="28"/>
          <w:szCs w:val="22"/>
        </w:rPr>
      </w:pPr>
      <w:r>
        <w:rPr>
          <w:b/>
          <w:bCs/>
          <w:color w:val="0070C0"/>
          <w:sz w:val="28"/>
          <w:szCs w:val="22"/>
        </w:rPr>
        <w:t xml:space="preserve">2. </w:t>
      </w:r>
      <w:r w:rsidR="00DC6BE0" w:rsidRPr="00FD0ED5">
        <w:rPr>
          <w:b/>
          <w:bCs/>
          <w:color w:val="0070C0"/>
          <w:sz w:val="28"/>
          <w:szCs w:val="22"/>
        </w:rPr>
        <w:t xml:space="preserve">Background and </w:t>
      </w:r>
      <w:r w:rsidR="00053FED" w:rsidRPr="00FD0ED5">
        <w:rPr>
          <w:b/>
          <w:bCs/>
          <w:color w:val="0070C0"/>
          <w:sz w:val="28"/>
          <w:szCs w:val="22"/>
        </w:rPr>
        <w:t xml:space="preserve">Related </w:t>
      </w:r>
      <w:r w:rsidR="006E7DE2" w:rsidRPr="00FD0ED5">
        <w:rPr>
          <w:b/>
          <w:bCs/>
          <w:color w:val="0070C0"/>
          <w:sz w:val="28"/>
          <w:szCs w:val="22"/>
        </w:rPr>
        <w:t>W</w:t>
      </w:r>
      <w:r w:rsidR="00053FED" w:rsidRPr="00FD0ED5">
        <w:rPr>
          <w:b/>
          <w:bCs/>
          <w:color w:val="0070C0"/>
          <w:sz w:val="28"/>
          <w:szCs w:val="22"/>
        </w:rPr>
        <w:t>ork</w:t>
      </w:r>
    </w:p>
    <w:p w14:paraId="5234B594" w14:textId="77777777" w:rsidR="00667D9B" w:rsidRPr="00667D9B" w:rsidRDefault="00667D9B" w:rsidP="00667D9B"/>
    <w:p w14:paraId="3B0D2C60" w14:textId="6B577536" w:rsidR="00D31D6A" w:rsidRDefault="00BA6FBB" w:rsidP="00D31D6A">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sidR="0003356D">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w:t>
      </w:r>
      <w:r w:rsidR="00B705D2">
        <w:rPr>
          <w:rFonts w:eastAsiaTheme="minorHAnsi" w:cs="Times New Roman"/>
          <w:szCs w:val="24"/>
          <w:lang w:val="en-US" w:eastAsia="en-US"/>
        </w:rPr>
        <w:t xml:space="preserve">Sarcasm detection is one of the most complex work in </w:t>
      </w:r>
      <w:r w:rsidR="00BD0697">
        <w:rPr>
          <w:rFonts w:eastAsiaTheme="minorHAnsi" w:cs="Times New Roman"/>
          <w:szCs w:val="24"/>
          <w:lang w:val="en-US" w:eastAsia="en-US"/>
        </w:rPr>
        <w:t>Hindi Language</w:t>
      </w:r>
      <w:r w:rsidR="00B705D2">
        <w:rPr>
          <w:rFonts w:eastAsiaTheme="minorHAnsi" w:cs="Times New Roman"/>
          <w:szCs w:val="24"/>
          <w:lang w:val="en-US" w:eastAsia="en-US"/>
        </w:rPr>
        <w:t xml:space="preserve"> and the reason for that is </w:t>
      </w:r>
      <w:r w:rsidR="00BD0697">
        <w:rPr>
          <w:rFonts w:eastAsiaTheme="minorHAnsi" w:cs="Times New Roman"/>
          <w:szCs w:val="24"/>
          <w:lang w:val="en-US" w:eastAsia="en-US"/>
        </w:rPr>
        <w:t xml:space="preserve">words in Hindi language are rich in morphology. </w:t>
      </w:r>
      <w:r w:rsidR="00D31D6A">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00D31D6A" w:rsidRPr="00AD7954">
        <w:rPr>
          <w:rFonts w:eastAsiaTheme="minorHAnsi" w:cs="Times New Roman"/>
          <w:noProof/>
          <w:szCs w:val="24"/>
          <w:lang w:val="en-US" w:eastAsia="en-US"/>
        </w:rPr>
        <w:t>demonstrates accuracy of 70.4%</w:t>
      </w:r>
    </w:p>
    <w:p w14:paraId="6F09629A" w14:textId="036C2935" w:rsidR="00D31D6A" w:rsidRDefault="00D31D6A"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53AD5B99" w14:textId="1BB97534" w:rsidR="00D31D6A" w:rsidRDefault="00D31D6A" w:rsidP="00C83227">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lastRenderedPageBreak/>
        <w:t xml:space="preserve">Let us take one English </w:t>
      </w:r>
      <w:r w:rsidR="00BD0697">
        <w:rPr>
          <w:rFonts w:eastAsiaTheme="minorHAnsi" w:cs="Times New Roman"/>
          <w:szCs w:val="24"/>
          <w:lang w:val="en-US" w:eastAsia="en-US"/>
        </w:rPr>
        <w:t>verb “do”</w:t>
      </w:r>
      <w:r>
        <w:rPr>
          <w:rFonts w:eastAsiaTheme="minorHAnsi" w:cs="Times New Roman"/>
          <w:szCs w:val="24"/>
          <w:lang w:val="en-US" w:eastAsia="en-US"/>
        </w:rPr>
        <w:t>,</w:t>
      </w:r>
      <w:r w:rsidR="00BD0697">
        <w:rPr>
          <w:rFonts w:eastAsiaTheme="minorHAnsi" w:cs="Times New Roman"/>
          <w:szCs w:val="24"/>
          <w:lang w:val="en-US" w:eastAsia="en-US"/>
        </w:rPr>
        <w:t xml:space="preserve"> in Hindi</w:t>
      </w:r>
      <w:r>
        <w:rPr>
          <w:rFonts w:eastAsiaTheme="minorHAnsi" w:cs="Times New Roman"/>
          <w:szCs w:val="24"/>
          <w:lang w:val="en-US" w:eastAsia="en-US"/>
        </w:rPr>
        <w:t>,</w:t>
      </w:r>
      <w:r w:rsidR="00BD0697">
        <w:rPr>
          <w:rFonts w:eastAsiaTheme="minorHAnsi" w:cs="Times New Roman"/>
          <w:szCs w:val="24"/>
          <w:lang w:val="en-US" w:eastAsia="en-US"/>
        </w:rPr>
        <w:t xml:space="preserve"> </w:t>
      </w:r>
      <w:r>
        <w:rPr>
          <w:rFonts w:eastAsiaTheme="minorHAnsi" w:cs="Times New Roman"/>
          <w:szCs w:val="24"/>
          <w:lang w:val="en-US" w:eastAsia="en-US"/>
        </w:rPr>
        <w:t xml:space="preserve">it </w:t>
      </w:r>
      <w:r w:rsidR="00BD0697">
        <w:rPr>
          <w:rFonts w:eastAsiaTheme="minorHAnsi" w:cs="Times New Roman"/>
          <w:szCs w:val="24"/>
          <w:lang w:val="en-US" w:eastAsia="en-US"/>
        </w:rPr>
        <w:t xml:space="preserve">can be used like </w:t>
      </w:r>
      <w:r w:rsidR="00BD0697">
        <w:rPr>
          <w:rFonts w:eastAsiaTheme="minorHAnsi" w:cstheme="minorBidi" w:hint="cs"/>
          <w:szCs w:val="21"/>
          <w:cs/>
          <w:lang w:val="en-US" w:eastAsia="en-US" w:bidi="hi-IN"/>
        </w:rPr>
        <w:t>कर्ता</w:t>
      </w:r>
      <w:r w:rsidR="00BD0697">
        <w:rPr>
          <w:rFonts w:eastAsiaTheme="minorHAnsi" w:cstheme="minorBidi"/>
          <w:szCs w:val="21"/>
          <w:lang w:val="en-US" w:eastAsia="en-US" w:bidi="hi-IN"/>
        </w:rPr>
        <w:t xml:space="preserve"> (noun) ,</w:t>
      </w:r>
      <w:r w:rsidR="00BD0697">
        <w:rPr>
          <w:rFonts w:eastAsiaTheme="minorHAnsi" w:cstheme="minorBidi" w:hint="cs"/>
          <w:szCs w:val="21"/>
          <w:cs/>
          <w:lang w:val="en-US" w:eastAsia="en-US" w:bidi="hi-IN"/>
        </w:rPr>
        <w:t xml:space="preserve"> करता</w:t>
      </w:r>
      <w:r w:rsidR="00BD0697">
        <w:rPr>
          <w:rFonts w:eastAsiaTheme="minorHAnsi" w:cstheme="minorBidi"/>
          <w:szCs w:val="21"/>
          <w:lang w:val="en-US" w:eastAsia="en-US" w:bidi="hi-IN"/>
        </w:rPr>
        <w:t xml:space="preserve"> (verb with male),</w:t>
      </w:r>
      <w:r w:rsidR="00BD0697">
        <w:rPr>
          <w:rFonts w:eastAsiaTheme="minorHAnsi" w:cstheme="minorBidi" w:hint="cs"/>
          <w:szCs w:val="21"/>
          <w:cs/>
          <w:lang w:val="en-US" w:eastAsia="en-US" w:bidi="hi-IN"/>
        </w:rPr>
        <w:t xml:space="preserve"> करती</w:t>
      </w:r>
      <w:r w:rsidR="00BD0697">
        <w:rPr>
          <w:rFonts w:eastAsiaTheme="minorHAnsi" w:cstheme="minorBidi"/>
          <w:szCs w:val="21"/>
          <w:lang w:val="en-US" w:eastAsia="en-US" w:bidi="hi-IN"/>
        </w:rPr>
        <w:t xml:space="preserve"> (verb with female),</w:t>
      </w:r>
      <w:r w:rsidR="00BD0697">
        <w:rPr>
          <w:rFonts w:eastAsiaTheme="minorHAnsi" w:cstheme="minorBidi" w:hint="cs"/>
          <w:szCs w:val="21"/>
          <w:cs/>
          <w:lang w:val="en-US" w:eastAsia="en-US" w:bidi="hi-IN"/>
        </w:rPr>
        <w:t xml:space="preserve"> करूंगा</w:t>
      </w:r>
      <w:r w:rsidR="00BD0697">
        <w:rPr>
          <w:rFonts w:eastAsiaTheme="minorHAnsi" w:cstheme="minorBidi"/>
          <w:szCs w:val="21"/>
          <w:lang w:val="en-US" w:eastAsia="en-US" w:bidi="hi-IN"/>
        </w:rPr>
        <w:t xml:space="preserve"> (future tense with male), </w:t>
      </w:r>
      <w:r w:rsidR="00BD0697">
        <w:rPr>
          <w:rFonts w:eastAsiaTheme="minorHAnsi" w:cstheme="minorBidi" w:hint="cs"/>
          <w:szCs w:val="21"/>
          <w:cs/>
          <w:lang w:val="en-US" w:eastAsia="en-US" w:bidi="hi-IN"/>
        </w:rPr>
        <w:t>करूंगी</w:t>
      </w:r>
      <w:r w:rsidR="00BD0697">
        <w:rPr>
          <w:rFonts w:eastAsiaTheme="minorHAnsi" w:cstheme="minorBidi"/>
          <w:szCs w:val="21"/>
          <w:lang w:val="en-US" w:eastAsia="en-US" w:bidi="hi-IN"/>
        </w:rPr>
        <w:t xml:space="preserve"> (future tense with female),</w:t>
      </w:r>
      <w:r w:rsidR="00BD0697">
        <w:rPr>
          <w:rFonts w:eastAsiaTheme="minorHAnsi" w:cstheme="minorBidi" w:hint="cs"/>
          <w:szCs w:val="21"/>
          <w:cs/>
          <w:lang w:val="en-US" w:eastAsia="en-US" w:bidi="hi-IN"/>
        </w:rPr>
        <w:t xml:space="preserve">  किया</w:t>
      </w:r>
      <w:r w:rsidR="00BD0697">
        <w:rPr>
          <w:rFonts w:eastAsiaTheme="minorHAnsi" w:cstheme="minorBidi"/>
          <w:szCs w:val="21"/>
          <w:lang w:val="en-US" w:eastAsia="en-US" w:bidi="hi-IN"/>
        </w:rPr>
        <w:t xml:space="preserve"> (done),</w:t>
      </w:r>
      <w:r w:rsidR="00BD0697">
        <w:rPr>
          <w:rFonts w:eastAsiaTheme="minorHAnsi" w:cstheme="minorBidi" w:hint="cs"/>
          <w:szCs w:val="21"/>
          <w:cs/>
          <w:lang w:val="en-US" w:eastAsia="en-US" w:bidi="hi-IN"/>
        </w:rPr>
        <w:t xml:space="preserve"> करो</w:t>
      </w:r>
      <w:r w:rsidR="00BD0697">
        <w:rPr>
          <w:rFonts w:eastAsiaTheme="minorHAnsi" w:cstheme="minorBidi"/>
          <w:szCs w:val="21"/>
          <w:lang w:val="en-US" w:eastAsia="en-US" w:bidi="hi-IN"/>
        </w:rPr>
        <w:t xml:space="preserve"> (must do)</w:t>
      </w:r>
      <w:r w:rsidR="00BD0697">
        <w:rPr>
          <w:rFonts w:eastAsiaTheme="minorHAnsi" w:cstheme="minorBidi" w:hint="cs"/>
          <w:szCs w:val="21"/>
          <w:cs/>
          <w:lang w:val="en-US" w:eastAsia="en-US" w:bidi="hi-IN"/>
        </w:rPr>
        <w:t xml:space="preserve"> करें</w:t>
      </w:r>
      <w:r w:rsidR="00BD0697">
        <w:rPr>
          <w:rFonts w:eastAsiaTheme="minorHAnsi" w:cstheme="minorBidi"/>
          <w:szCs w:val="21"/>
          <w:lang w:val="en-US" w:eastAsia="en-US" w:bidi="hi-IN"/>
        </w:rPr>
        <w:t xml:space="preserve"> (please do)</w:t>
      </w:r>
      <w:r w:rsidR="00BD0697">
        <w:rPr>
          <w:rFonts w:eastAsiaTheme="minorHAnsi" w:cstheme="minorBidi" w:hint="cs"/>
          <w:szCs w:val="21"/>
          <w:cs/>
          <w:lang w:val="en-US" w:eastAsia="en-US" w:bidi="hi-IN"/>
        </w:rPr>
        <w:t xml:space="preserve"> </w:t>
      </w:r>
      <w:r w:rsidR="00BD0697">
        <w:rPr>
          <w:rFonts w:eastAsiaTheme="minorHAnsi" w:cstheme="minorBidi"/>
          <w:szCs w:val="21"/>
          <w:lang w:val="en-US" w:eastAsia="en-US" w:bidi="hi-IN"/>
        </w:rPr>
        <w:t>etc. these all are with different gender</w:t>
      </w:r>
      <w:r w:rsidR="006601F8">
        <w:rPr>
          <w:rFonts w:eastAsiaTheme="minorHAnsi" w:cstheme="minorBidi"/>
          <w:szCs w:val="21"/>
          <w:lang w:val="en-US" w:eastAsia="en-US" w:bidi="hi-IN"/>
        </w:rPr>
        <w:t>,</w:t>
      </w:r>
      <w:r w:rsidR="00BD0697">
        <w:rPr>
          <w:rFonts w:eastAsiaTheme="minorHAnsi" w:cstheme="minorBidi"/>
          <w:szCs w:val="21"/>
          <w:lang w:val="en-US" w:eastAsia="en-US" w:bidi="hi-IN"/>
        </w:rPr>
        <w:t xml:space="preserve"> mood and tenses. </w:t>
      </w:r>
      <w:r w:rsidR="006601F8">
        <w:rPr>
          <w:rFonts w:eastAsiaTheme="minorHAnsi" w:cstheme="minorBidi"/>
          <w:szCs w:val="21"/>
          <w:lang w:val="en-US" w:eastAsia="en-US" w:bidi="hi-IN"/>
        </w:rPr>
        <w:t>However,</w:t>
      </w:r>
      <w:r w:rsidR="00BD0697">
        <w:rPr>
          <w:rFonts w:eastAsiaTheme="minorHAnsi" w:cstheme="minorBidi"/>
          <w:szCs w:val="21"/>
          <w:lang w:val="en-US" w:eastAsia="en-US" w:bidi="hi-IN"/>
        </w:rPr>
        <w:t xml:space="preserve"> in English we have infliction like do, does, did, done. </w:t>
      </w:r>
    </w:p>
    <w:p w14:paraId="34D217B8" w14:textId="77777777" w:rsidR="00D31D6A" w:rsidRDefault="00D31D6A" w:rsidP="00C83227">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7338F9E7" w14:textId="34C4E225" w:rsidR="00B705D2" w:rsidRDefault="00D31D6A"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w:t>
      </w:r>
      <w:proofErr w:type="gramStart"/>
      <w:r>
        <w:rPr>
          <w:rFonts w:eastAsiaTheme="minorHAnsi" w:cstheme="minorBidi"/>
          <w:szCs w:val="21"/>
          <w:lang w:val="en-US" w:eastAsia="en-US" w:bidi="hi-IN"/>
        </w:rPr>
        <w:t>let’s</w:t>
      </w:r>
      <w:proofErr w:type="gramEnd"/>
      <w:r>
        <w:rPr>
          <w:rFonts w:eastAsiaTheme="minorHAnsi" w:cstheme="minorBidi"/>
          <w:szCs w:val="21"/>
          <w:lang w:val="en-US" w:eastAsia="en-US" w:bidi="hi-IN"/>
        </w:rPr>
        <w:t xml:space="preserve"> take a</w:t>
      </w:r>
      <w:r w:rsidR="00BD0697">
        <w:rPr>
          <w:rFonts w:eastAsiaTheme="minorHAnsi" w:cstheme="minorBidi"/>
          <w:szCs w:val="21"/>
          <w:lang w:val="en-US" w:eastAsia="en-US" w:bidi="hi-IN"/>
        </w:rPr>
        <w:t xml:space="preserve">nother example </w:t>
      </w:r>
      <w:r>
        <w:rPr>
          <w:rFonts w:eastAsiaTheme="minorHAnsi" w:cstheme="minorBidi"/>
          <w:szCs w:val="21"/>
          <w:lang w:val="en-US" w:eastAsia="en-US" w:bidi="hi-IN"/>
        </w:rPr>
        <w:t xml:space="preserve">but this time we take </w:t>
      </w:r>
      <w:r w:rsidR="00BD0697">
        <w:rPr>
          <w:rFonts w:eastAsiaTheme="minorHAnsi" w:cstheme="minorBidi"/>
          <w:szCs w:val="21"/>
          <w:lang w:val="en-US" w:eastAsia="en-US" w:bidi="hi-IN"/>
        </w:rPr>
        <w:t>noun</w:t>
      </w:r>
      <w:r>
        <w:rPr>
          <w:rFonts w:eastAsiaTheme="minorHAnsi" w:cstheme="minorBidi"/>
          <w:szCs w:val="21"/>
          <w:lang w:val="en-US" w:eastAsia="en-US" w:bidi="hi-IN"/>
        </w:rPr>
        <w:t xml:space="preserve"> “Ram”</w:t>
      </w:r>
      <w:r w:rsidR="007D51DB">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राम का</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ने</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को</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द्वारा</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में</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पर</w:t>
      </w:r>
      <w:r w:rsidR="006601F8">
        <w:rPr>
          <w:rFonts w:eastAsiaTheme="minorHAnsi" w:cstheme="minorBidi"/>
          <w:szCs w:val="21"/>
          <w:lang w:val="en-US" w:eastAsia="en-US" w:bidi="hi-IN"/>
        </w:rPr>
        <w:t>,</w:t>
      </w:r>
      <w:r w:rsidR="006601F8">
        <w:rPr>
          <w:rFonts w:eastAsiaTheme="minorHAnsi" w:cstheme="minorBidi" w:hint="cs"/>
          <w:szCs w:val="21"/>
          <w:cs/>
          <w:lang w:val="en-US" w:eastAsia="en-US" w:bidi="hi-IN"/>
        </w:rPr>
        <w:t xml:space="preserve">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के</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लिए राम</w:t>
      </w:r>
      <w:r w:rsidR="006601F8">
        <w:rPr>
          <w:rFonts w:eastAsiaTheme="minorHAnsi" w:cstheme="minorBidi"/>
          <w:szCs w:val="21"/>
          <w:lang w:val="en-US" w:eastAsia="en-US" w:bidi="hi-IN"/>
        </w:rPr>
        <w:t xml:space="preserve"> </w:t>
      </w:r>
      <w:r w:rsidR="006601F8">
        <w:rPr>
          <w:rFonts w:eastAsiaTheme="minorHAnsi" w:cstheme="minorBidi" w:hint="cs"/>
          <w:szCs w:val="21"/>
          <w:cs/>
          <w:lang w:val="en-US" w:eastAsia="en-US" w:bidi="hi-IN"/>
        </w:rPr>
        <w:t>पर</w:t>
      </w:r>
      <w:r w:rsidR="006601F8">
        <w:rPr>
          <w:rFonts w:eastAsiaTheme="minorHAnsi" w:cstheme="minorBidi"/>
          <w:szCs w:val="21"/>
          <w:lang w:val="en-US" w:eastAsia="en-US" w:bidi="hi-IN"/>
        </w:rPr>
        <w:t xml:space="preserve"> and many times you will see letters are written together. We never see any word like “</w:t>
      </w:r>
      <w:proofErr w:type="spellStart"/>
      <w:r w:rsidR="006601F8">
        <w:rPr>
          <w:rFonts w:eastAsiaTheme="minorHAnsi" w:cstheme="minorBidi"/>
          <w:szCs w:val="21"/>
          <w:lang w:val="en-US" w:eastAsia="en-US" w:bidi="hi-IN"/>
        </w:rPr>
        <w:t>ByRam</w:t>
      </w:r>
      <w:proofErr w:type="spellEnd"/>
      <w:r w:rsidR="006601F8">
        <w:rPr>
          <w:rFonts w:eastAsiaTheme="minorHAnsi" w:cstheme="minorBidi"/>
          <w:szCs w:val="21"/>
          <w:lang w:val="en-US" w:eastAsia="en-US" w:bidi="hi-IN"/>
        </w:rPr>
        <w:t xml:space="preserve">” in English but in Hindi </w:t>
      </w:r>
      <w:proofErr w:type="spellStart"/>
      <w:r w:rsidR="006601F8">
        <w:rPr>
          <w:rFonts w:eastAsiaTheme="minorHAnsi" w:cstheme="minorBidi" w:hint="cs"/>
          <w:szCs w:val="21"/>
          <w:cs/>
          <w:lang w:val="en-US" w:eastAsia="en-US" w:bidi="hi-IN"/>
        </w:rPr>
        <w:t>रामने</w:t>
      </w:r>
      <w:proofErr w:type="spellEnd"/>
      <w:r w:rsidR="006601F8">
        <w:rPr>
          <w:rFonts w:eastAsiaTheme="minorHAnsi" w:cstheme="minorBidi" w:hint="cs"/>
          <w:szCs w:val="21"/>
          <w:cs/>
          <w:lang w:val="en-US" w:eastAsia="en-US" w:bidi="hi-IN"/>
        </w:rPr>
        <w:t xml:space="preserve"> </w:t>
      </w:r>
      <w:r w:rsidR="006601F8">
        <w:rPr>
          <w:rFonts w:eastAsiaTheme="minorHAnsi" w:cstheme="minorBidi"/>
          <w:szCs w:val="21"/>
          <w:lang w:val="en-US" w:eastAsia="en-US" w:bidi="hi-IN"/>
        </w:rPr>
        <w:t xml:space="preserve">and </w:t>
      </w:r>
      <w:r w:rsidR="006601F8">
        <w:rPr>
          <w:rFonts w:eastAsiaTheme="minorHAnsi" w:cstheme="minorBidi" w:hint="cs"/>
          <w:szCs w:val="21"/>
          <w:cs/>
          <w:lang w:val="en-US" w:eastAsia="en-US" w:bidi="hi-IN"/>
        </w:rPr>
        <w:t xml:space="preserve">राम ने </w:t>
      </w:r>
      <w:r w:rsidR="006601F8">
        <w:rPr>
          <w:rFonts w:eastAsiaTheme="minorHAnsi" w:cstheme="minorBidi"/>
          <w:szCs w:val="21"/>
          <w:lang w:val="en-US" w:eastAsia="en-US" w:bidi="hi-IN"/>
        </w:rPr>
        <w:t xml:space="preserve">both have same meaning. </w:t>
      </w:r>
    </w:p>
    <w:p w14:paraId="22424901" w14:textId="77777777" w:rsidR="00AD7954" w:rsidRDefault="00AD7954"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2E2E336B" w14:textId="6D8C9ABF" w:rsidR="002F2D28" w:rsidRDefault="00AD7954" w:rsidP="00C83227">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sidR="00D31D6A">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w:t>
      </w:r>
      <w:r w:rsidR="00FF57C6">
        <w:rPr>
          <w:rFonts w:eastAsiaTheme="minorHAnsi" w:cs="Times New Roman"/>
          <w:noProof/>
          <w:szCs w:val="24"/>
          <w:lang w:val="en-US" w:eastAsia="en-US"/>
        </w:rPr>
        <w:t>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248B0971" w14:textId="77777777" w:rsidR="00AD7954" w:rsidRPr="00AD7954" w:rsidRDefault="00AD7954" w:rsidP="00C83227">
      <w:pPr>
        <w:tabs>
          <w:tab w:val="clear" w:pos="720"/>
        </w:tabs>
        <w:overflowPunct/>
        <w:autoSpaceDE/>
        <w:autoSpaceDN/>
        <w:adjustRightInd/>
        <w:spacing w:line="360" w:lineRule="auto"/>
        <w:textAlignment w:val="auto"/>
        <w:rPr>
          <w:rFonts w:eastAsiaTheme="minorHAnsi"/>
          <w:cs/>
          <w:lang w:bidi="hi-IN"/>
        </w:rPr>
      </w:pPr>
    </w:p>
    <w:p w14:paraId="6B7D3425" w14:textId="53633134" w:rsidR="00E554A6" w:rsidRDefault="00A819B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89574F">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w:t>
      </w:r>
      <w:r w:rsidR="00337046">
        <w:rPr>
          <w:rFonts w:eastAsiaTheme="minorHAnsi" w:cs="Times New Roman"/>
          <w:szCs w:val="24"/>
          <w:lang w:val="en-US" w:eastAsia="en-US"/>
        </w:rPr>
        <w:t>, while adding normal tweet ensured that none of the normal tweet is part of sarcastic dataset</w:t>
      </w:r>
      <w:r>
        <w:rPr>
          <w:rFonts w:eastAsiaTheme="minorHAnsi" w:cs="Times New Roman"/>
          <w:szCs w:val="24"/>
          <w:lang w:val="en-US" w:eastAsia="en-US"/>
        </w:rPr>
        <w:t>. Split the sarcastic tweets into train</w:t>
      </w:r>
      <w:r w:rsidR="00337046">
        <w:rPr>
          <w:rFonts w:eastAsiaTheme="minorHAnsi" w:cs="Times New Roman"/>
          <w:szCs w:val="24"/>
          <w:lang w:val="en-US" w:eastAsia="en-US"/>
        </w:rPr>
        <w:t>-test</w:t>
      </w:r>
      <w:r>
        <w:rPr>
          <w:rFonts w:eastAsiaTheme="minorHAnsi" w:cs="Times New Roman"/>
          <w:szCs w:val="24"/>
          <w:lang w:val="en-US" w:eastAsia="en-US"/>
        </w:rPr>
        <w:t xml:space="preserve"> and added with normal tweet </w:t>
      </w:r>
      <w:r w:rsidR="00337046">
        <w:rPr>
          <w:rFonts w:eastAsiaTheme="minorHAnsi" w:cs="Times New Roman"/>
          <w:szCs w:val="24"/>
          <w:lang w:val="en-US" w:eastAsia="en-US"/>
        </w:rPr>
        <w:t>into train dataset to train the model. Then test the model using test dataset which has only sarcastic tweets. Th</w:t>
      </w:r>
      <w:r w:rsidR="0030349B">
        <w:rPr>
          <w:rFonts w:eastAsiaTheme="minorHAnsi" w:cs="Times New Roman"/>
          <w:szCs w:val="24"/>
          <w:lang w:val="en-US" w:eastAsia="en-US"/>
        </w:rPr>
        <w:t xml:space="preserve">ere experiments </w:t>
      </w:r>
      <w:proofErr w:type="gramStart"/>
      <w:r w:rsidR="0030349B">
        <w:rPr>
          <w:rFonts w:eastAsiaTheme="minorHAnsi" w:cs="Times New Roman"/>
          <w:szCs w:val="24"/>
          <w:lang w:val="en-US" w:eastAsia="en-US"/>
        </w:rPr>
        <w:t>lead</w:t>
      </w:r>
      <w:r w:rsidR="00D31D6A">
        <w:rPr>
          <w:rFonts w:eastAsiaTheme="minorHAnsi" w:cs="Times New Roman"/>
          <w:szCs w:val="24"/>
          <w:lang w:val="en-US" w:eastAsia="en-US"/>
        </w:rPr>
        <w:t>s</w:t>
      </w:r>
      <w:proofErr w:type="gramEnd"/>
      <w:r w:rsidR="00D31D6A">
        <w:rPr>
          <w:rFonts w:eastAsiaTheme="minorHAnsi" w:cs="Times New Roman"/>
          <w:szCs w:val="24"/>
          <w:lang w:val="en-US" w:eastAsia="en-US"/>
        </w:rPr>
        <w:t xml:space="preserve"> to</w:t>
      </w:r>
      <w:r w:rsidR="0030349B">
        <w:rPr>
          <w:rFonts w:eastAsiaTheme="minorHAnsi" w:cs="Times New Roman"/>
          <w:szCs w:val="24"/>
          <w:lang w:val="en-US" w:eastAsia="en-US"/>
        </w:rPr>
        <w:t xml:space="preserve"> AUC of .79.</w:t>
      </w:r>
      <w:r w:rsidR="001E3E97">
        <w:rPr>
          <w:rFonts w:eastAsiaTheme="minorHAnsi" w:cs="Times New Roman"/>
          <w:szCs w:val="24"/>
          <w:lang w:val="en-US" w:eastAsia="en-US"/>
        </w:rPr>
        <w:t xml:space="preserve"> This paper gives an overall approach of building sarcasm detection system in other than English language. But it does not address the problem which Hinglish </w:t>
      </w:r>
      <w:r w:rsidR="00D31D6A">
        <w:rPr>
          <w:rFonts w:eastAsiaTheme="minorHAnsi" w:cs="Times New Roman"/>
          <w:szCs w:val="24"/>
          <w:lang w:val="en-US" w:eastAsia="en-US"/>
        </w:rPr>
        <w:t xml:space="preserve">language </w:t>
      </w:r>
      <w:r w:rsidR="001E3E97">
        <w:rPr>
          <w:rFonts w:eastAsiaTheme="minorHAnsi" w:cs="Times New Roman"/>
          <w:szCs w:val="24"/>
          <w:lang w:val="en-US" w:eastAsia="en-US"/>
        </w:rPr>
        <w:t>has.</w:t>
      </w:r>
      <w:r w:rsidR="00D31D6A">
        <w:rPr>
          <w:rFonts w:eastAsiaTheme="minorHAnsi" w:cs="Times New Roman"/>
          <w:szCs w:val="24"/>
          <w:lang w:val="en-US" w:eastAsia="en-US"/>
        </w:rPr>
        <w:t xml:space="preserve"> There test train split and model training approach </w:t>
      </w:r>
      <w:proofErr w:type="gramStart"/>
      <w:r w:rsidR="00D31D6A">
        <w:rPr>
          <w:rFonts w:eastAsiaTheme="minorHAnsi" w:cs="Times New Roman"/>
          <w:szCs w:val="24"/>
          <w:lang w:val="en-US" w:eastAsia="en-US"/>
        </w:rPr>
        <w:t>looks</w:t>
      </w:r>
      <w:proofErr w:type="gramEnd"/>
      <w:r w:rsidR="00D31D6A">
        <w:rPr>
          <w:rFonts w:eastAsiaTheme="minorHAnsi" w:cs="Times New Roman"/>
          <w:szCs w:val="24"/>
          <w:lang w:val="en-US" w:eastAsia="en-US"/>
        </w:rPr>
        <w:t xml:space="preserve"> good for non</w:t>
      </w:r>
      <w:r w:rsidR="00BB20D3">
        <w:rPr>
          <w:rFonts w:eastAsiaTheme="minorHAnsi" w:cs="Times New Roman"/>
          <w:szCs w:val="24"/>
          <w:lang w:val="en-US" w:eastAsia="en-US"/>
        </w:rPr>
        <w:t>-English language.</w:t>
      </w:r>
    </w:p>
    <w:p w14:paraId="5150544A" w14:textId="77777777" w:rsidR="001E3E97" w:rsidRDefault="001E3E97"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60915166" w14:textId="0F29BA38" w:rsidR="0030349B" w:rsidRDefault="00406F1E" w:rsidP="00C83227">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sidR="0089574F">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sidR="008B5C12">
        <w:rPr>
          <w:rFonts w:eastAsiaTheme="minorHAnsi"/>
        </w:rPr>
        <w:t xml:space="preserve"> developed a system to detect negative, </w:t>
      </w:r>
      <w:r w:rsidR="00BB20D3">
        <w:rPr>
          <w:rFonts w:eastAsiaTheme="minorHAnsi"/>
        </w:rPr>
        <w:t>positive,</w:t>
      </w:r>
      <w:r w:rsidR="008B5C12">
        <w:rPr>
          <w:rFonts w:eastAsiaTheme="minorHAnsi"/>
        </w:rPr>
        <w:t xml:space="preserve"> and neutral sentiments for </w:t>
      </w:r>
      <w:r w:rsidR="00716179">
        <w:rPr>
          <w:rFonts w:eastAsiaTheme="minorHAnsi"/>
        </w:rPr>
        <w:t xml:space="preserve">English language </w:t>
      </w:r>
      <w:r w:rsidR="008B5C12">
        <w:rPr>
          <w:rFonts w:eastAsiaTheme="minorHAnsi"/>
        </w:rPr>
        <w:t xml:space="preserve">tweets. As claimed by the authors their system can detect and score the slang used in the tweet. This system has Accuracy of 92% for binary classification and 87% for </w:t>
      </w:r>
      <w:r w:rsidR="008B5C12">
        <w:rPr>
          <w:rFonts w:eastAsiaTheme="minorHAnsi"/>
        </w:rPr>
        <w:lastRenderedPageBreak/>
        <w:t xml:space="preserve">multinomial classification. </w:t>
      </w:r>
      <w:r w:rsidR="00B705D2">
        <w:rPr>
          <w:rFonts w:eastAsiaTheme="minorHAnsi"/>
        </w:rPr>
        <w:t>An approach to get tweets clean text is discussed for English language tweets. However</w:t>
      </w:r>
      <w:r w:rsidR="00887D14">
        <w:rPr>
          <w:rFonts w:eastAsiaTheme="minorHAnsi"/>
        </w:rPr>
        <w:t>,</w:t>
      </w:r>
      <w:r w:rsidR="00B705D2">
        <w:rPr>
          <w:rFonts w:eastAsiaTheme="minorHAnsi"/>
        </w:rPr>
        <w:t xml:space="preserve"> we need to look what extra we need to do for Hinglish language tweets.</w:t>
      </w:r>
    </w:p>
    <w:p w14:paraId="3F34D83A" w14:textId="77777777" w:rsidR="00BD58DC" w:rsidRPr="0030349B" w:rsidRDefault="00BD58DC" w:rsidP="00C83227">
      <w:pPr>
        <w:tabs>
          <w:tab w:val="clear" w:pos="720"/>
        </w:tabs>
        <w:overflowPunct/>
        <w:autoSpaceDE/>
        <w:autoSpaceDN/>
        <w:adjustRightInd/>
        <w:spacing w:line="360" w:lineRule="auto"/>
        <w:textAlignment w:val="auto"/>
        <w:rPr>
          <w:rFonts w:eastAsiaTheme="minorHAnsi"/>
        </w:rPr>
      </w:pPr>
    </w:p>
    <w:p w14:paraId="3D466FDE" w14:textId="6CEC0252" w:rsidR="00E554A6" w:rsidRDefault="00CD59F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03356D">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 NJ, USA","title":"Thumbs up or thumbs down? Semantic Orientation Applied to Unsupervised Unsupervised Classification of Reviews","type":"paper-conference"},"uris":["http://www.mendeley.com/documents/?uuid=e216cbf2-6d1b-3333-9c96-e12897028ef6","http://www.mendeley.com/documents/?uuid=d586c683-baea-46e6-af81-e404f6350a7e"]}],"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noProof/>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w:t>
      </w:r>
      <w:r w:rsidR="00887D14">
        <w:rPr>
          <w:rFonts w:eastAsiaTheme="minorHAnsi" w:cs="Times New Roman"/>
          <w:szCs w:val="24"/>
          <w:lang w:val="en-US" w:eastAsia="en-US"/>
        </w:rPr>
        <w:t>learning-based</w:t>
      </w:r>
      <w:r>
        <w:rPr>
          <w:rFonts w:eastAsiaTheme="minorHAnsi" w:cs="Times New Roman"/>
          <w:szCs w:val="24"/>
          <w:lang w:val="en-US" w:eastAsia="en-US"/>
        </w:rPr>
        <w:t xml:space="preserve"> algorithm for classification of review in English language. </w:t>
      </w:r>
      <w:r w:rsidR="00BD58DC">
        <w:rPr>
          <w:rFonts w:eastAsiaTheme="minorHAnsi" w:cs="Times New Roman"/>
          <w:szCs w:val="24"/>
          <w:lang w:val="en-US" w:eastAsia="en-US"/>
        </w:rPr>
        <w:t>Semantic</w:t>
      </w:r>
      <w:r>
        <w:rPr>
          <w:rFonts w:eastAsiaTheme="minorHAnsi" w:cs="Times New Roman"/>
          <w:szCs w:val="24"/>
          <w:lang w:val="en-US" w:eastAsia="en-US"/>
        </w:rPr>
        <w:t xml:space="preserve"> Orientation </w:t>
      </w:r>
      <w:r w:rsidR="00BD58DC">
        <w:rPr>
          <w:rFonts w:eastAsiaTheme="minorHAnsi" w:cs="Times New Roman"/>
          <w:szCs w:val="24"/>
          <w:lang w:val="en-US" w:eastAsia="en-US"/>
        </w:rPr>
        <w:t xml:space="preserve">(SO) </w:t>
      </w:r>
      <w:r>
        <w:rPr>
          <w:rFonts w:eastAsiaTheme="minorHAnsi" w:cs="Times New Roman"/>
          <w:szCs w:val="24"/>
          <w:lang w:val="en-US" w:eastAsia="en-US"/>
        </w:rPr>
        <w:t xml:space="preserve">is used </w:t>
      </w:r>
      <w:r w:rsidR="00BD58DC">
        <w:rPr>
          <w:rFonts w:eastAsiaTheme="minorHAnsi" w:cs="Times New Roman"/>
          <w:szCs w:val="24"/>
          <w:lang w:val="en-US" w:eastAsia="en-US"/>
        </w:rPr>
        <w:t xml:space="preserve">to perform this work. </w:t>
      </w:r>
      <w:proofErr w:type="gramStart"/>
      <w:r w:rsidR="00BD58DC">
        <w:rPr>
          <w:rFonts w:eastAsiaTheme="minorHAnsi" w:cs="Times New Roman"/>
          <w:szCs w:val="24"/>
          <w:lang w:val="en-US" w:eastAsia="en-US"/>
        </w:rPr>
        <w:t>SO</w:t>
      </w:r>
      <w:proofErr w:type="gramEnd"/>
      <w:r w:rsidR="00BD58DC">
        <w:rPr>
          <w:rFonts w:eastAsiaTheme="minorHAnsi" w:cs="Times New Roman"/>
          <w:szCs w:val="24"/>
          <w:lang w:val="en-US" w:eastAsia="en-US"/>
        </w:rPr>
        <w:t xml:space="preserve"> of a phrase is </w:t>
      </w:r>
      <w:r w:rsidR="00B705D2">
        <w:rPr>
          <w:rFonts w:eastAsiaTheme="minorHAnsi" w:cs="Times New Roman"/>
          <w:szCs w:val="24"/>
          <w:lang w:val="en-US" w:eastAsia="en-US"/>
        </w:rPr>
        <w:t>calculated</w:t>
      </w:r>
      <w:r w:rsidR="00BD58DC">
        <w:rPr>
          <w:rFonts w:eastAsiaTheme="minorHAnsi" w:cs="Times New Roman"/>
          <w:szCs w:val="24"/>
          <w:lang w:val="en-US" w:eastAsia="en-US"/>
        </w:rPr>
        <w:t xml:space="preserve"> using adverbs and adjectives used in the phrase. The </w:t>
      </w:r>
      <w:r w:rsidR="00B705D2">
        <w:rPr>
          <w:rFonts w:eastAsiaTheme="minorHAnsi" w:cs="Times New Roman"/>
          <w:szCs w:val="24"/>
          <w:lang w:val="en-US" w:eastAsia="en-US"/>
        </w:rPr>
        <w:t>experiments</w:t>
      </w:r>
      <w:r w:rsidR="00BD58DC">
        <w:rPr>
          <w:rFonts w:eastAsiaTheme="minorHAnsi" w:cs="Times New Roman"/>
          <w:szCs w:val="24"/>
          <w:lang w:val="en-US" w:eastAsia="en-US"/>
        </w:rPr>
        <w:t xml:space="preserve"> w</w:t>
      </w:r>
      <w:r w:rsidR="00BB20D3">
        <w:rPr>
          <w:rFonts w:eastAsiaTheme="minorHAnsi" w:cs="Times New Roman"/>
          <w:szCs w:val="24"/>
          <w:lang w:val="en-US" w:eastAsia="en-US"/>
        </w:rPr>
        <w:t>ere</w:t>
      </w:r>
      <w:r w:rsidR="00BD58DC">
        <w:rPr>
          <w:rFonts w:eastAsiaTheme="minorHAnsi" w:cs="Times New Roman"/>
          <w:szCs w:val="24"/>
          <w:lang w:val="en-US" w:eastAsia="en-US"/>
        </w:rPr>
        <w:t xml:space="preserve"> done for text of various domains like automobiles, banks, movie review and travels. The results of this experiment </w:t>
      </w:r>
      <w:r w:rsidR="00BB20D3">
        <w:rPr>
          <w:rFonts w:eastAsiaTheme="minorHAnsi" w:cs="Times New Roman"/>
          <w:szCs w:val="24"/>
          <w:lang w:val="en-US" w:eastAsia="en-US"/>
        </w:rPr>
        <w:t>vary</w:t>
      </w:r>
      <w:r w:rsidR="00BD58DC">
        <w:rPr>
          <w:rFonts w:eastAsiaTheme="minorHAnsi" w:cs="Times New Roman"/>
          <w:szCs w:val="24"/>
          <w:lang w:val="en-US" w:eastAsia="en-US"/>
        </w:rPr>
        <w:t xml:space="preserve"> from domain to domain between 66 to 84%. The power of this SO in Hinglish language sarcasm detection can used and verified.</w:t>
      </w:r>
    </w:p>
    <w:p w14:paraId="0DC3EE03" w14:textId="308EAA0E" w:rsidR="00887D14" w:rsidRDefault="00887D1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6C1EA111" w14:textId="1C0A9A5F" w:rsidR="00887D14" w:rsidRDefault="00887D14"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w:t>
      </w:r>
      <w:r w:rsidR="00D36FE0">
        <w:rPr>
          <w:rFonts w:eastAsiaTheme="minorHAnsi" w:cs="Times New Roman"/>
          <w:szCs w:val="24"/>
          <w:lang w:val="en-US" w:eastAsia="en-US"/>
        </w:rPr>
        <w:t>, although results are not that great as for any other classification problems</w:t>
      </w:r>
      <w:r>
        <w:rPr>
          <w:rFonts w:eastAsiaTheme="minorHAnsi" w:cs="Times New Roman"/>
          <w:szCs w:val="24"/>
          <w:lang w:val="en-US" w:eastAsia="en-US"/>
        </w:rPr>
        <w:t xml:space="preserve">. Challenges exists because of context understanding, missing context, domain, culture, different </w:t>
      </w:r>
      <w:r w:rsidR="00D36FE0">
        <w:rPr>
          <w:rFonts w:eastAsiaTheme="minorHAnsi" w:cs="Times New Roman"/>
          <w:szCs w:val="24"/>
          <w:lang w:val="en-US" w:eastAsia="en-US"/>
        </w:rPr>
        <w:t>words,</w:t>
      </w:r>
      <w:r>
        <w:rPr>
          <w:rFonts w:eastAsiaTheme="minorHAnsi" w:cs="Times New Roman"/>
          <w:szCs w:val="24"/>
          <w:lang w:val="en-US" w:eastAsia="en-US"/>
        </w:rPr>
        <w:t xml:space="preserve">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w:t>
      </w:r>
      <w:r w:rsidR="00D36FE0">
        <w:rPr>
          <w:rFonts w:eastAsiaTheme="minorHAnsi" w:cs="Times New Roman"/>
          <w:szCs w:val="24"/>
          <w:lang w:val="en-US" w:eastAsia="en-US"/>
        </w:rPr>
        <w:t xml:space="preserve"> etc.</w:t>
      </w:r>
    </w:p>
    <w:p w14:paraId="456C7058" w14:textId="1AB9D8FF" w:rsidR="00CD59F2" w:rsidRPr="00E554A6" w:rsidRDefault="00CD59F2" w:rsidP="00C83227">
      <w:pPr>
        <w:tabs>
          <w:tab w:val="clear" w:pos="720"/>
        </w:tabs>
        <w:overflowPunct/>
        <w:autoSpaceDE/>
        <w:autoSpaceDN/>
        <w:adjustRightInd/>
        <w:spacing w:line="360" w:lineRule="auto"/>
        <w:textAlignment w:val="auto"/>
        <w:rPr>
          <w:rFonts w:eastAsiaTheme="minorHAnsi" w:cs="Times New Roman"/>
          <w:szCs w:val="24"/>
          <w:lang w:val="en-US" w:eastAsia="en-US"/>
        </w:rPr>
      </w:pPr>
    </w:p>
    <w:p w14:paraId="428303D7" w14:textId="6ACD93BC" w:rsidR="0048232F" w:rsidRPr="00FD0ED5" w:rsidRDefault="00FD0ED5" w:rsidP="00FD0ED5">
      <w:pPr>
        <w:rPr>
          <w:b/>
          <w:bCs/>
          <w:color w:val="0070C0"/>
          <w:sz w:val="28"/>
          <w:szCs w:val="22"/>
        </w:rPr>
      </w:pPr>
      <w:r>
        <w:rPr>
          <w:b/>
          <w:bCs/>
          <w:color w:val="0070C0"/>
          <w:sz w:val="28"/>
          <w:szCs w:val="22"/>
        </w:rPr>
        <w:t xml:space="preserve">3. </w:t>
      </w:r>
      <w:r w:rsidR="0048232F" w:rsidRPr="00FD0ED5">
        <w:rPr>
          <w:b/>
          <w:bCs/>
          <w:color w:val="0070C0"/>
          <w:sz w:val="28"/>
          <w:szCs w:val="22"/>
        </w:rPr>
        <w:t>Research Questions</w:t>
      </w:r>
      <w:r w:rsidR="00D02BCE" w:rsidRPr="00FD0ED5">
        <w:rPr>
          <w:b/>
          <w:bCs/>
          <w:color w:val="0070C0"/>
          <w:sz w:val="28"/>
          <w:szCs w:val="22"/>
        </w:rPr>
        <w:t xml:space="preserve"> </w:t>
      </w:r>
    </w:p>
    <w:p w14:paraId="51B6B052" w14:textId="76E758C2" w:rsidR="00DC6BE0"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w:t>
      </w:r>
      <w:r w:rsidR="00237AB9" w:rsidRPr="002C5E23">
        <w:rPr>
          <w:rFonts w:eastAsiaTheme="minorHAnsi" w:cs="Times New Roman"/>
          <w:szCs w:val="24"/>
          <w:lang w:val="en-US" w:eastAsia="en-US"/>
        </w:rPr>
        <w:t>s</w:t>
      </w:r>
      <w:r w:rsidRPr="002C5E23">
        <w:rPr>
          <w:rFonts w:eastAsiaTheme="minorHAnsi" w:cs="Times New Roman"/>
          <w:szCs w:val="24"/>
          <w:lang w:val="en-US" w:eastAsia="en-US"/>
        </w:rPr>
        <w:t>?</w:t>
      </w:r>
    </w:p>
    <w:p w14:paraId="17868E84" w14:textId="0F4F6D87" w:rsidR="00DC6BE0"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w:t>
      </w:r>
      <w:r w:rsidR="00237AB9" w:rsidRPr="002C5E23">
        <w:rPr>
          <w:rFonts w:eastAsiaTheme="minorHAnsi" w:cs="Times New Roman"/>
          <w:szCs w:val="24"/>
          <w:lang w:val="en-US" w:eastAsia="en-US"/>
        </w:rPr>
        <w:t>s</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 xml:space="preserve">system should be designed </w:t>
      </w:r>
      <w:r w:rsidRPr="002C5E23">
        <w:rPr>
          <w:rFonts w:eastAsiaTheme="minorHAnsi" w:cs="Times New Roman"/>
          <w:szCs w:val="24"/>
          <w:lang w:val="en-US" w:eastAsia="en-US"/>
        </w:rPr>
        <w:t xml:space="preserve">when </w:t>
      </w:r>
      <w:r w:rsidR="00237AB9" w:rsidRPr="002C5E23">
        <w:rPr>
          <w:rFonts w:eastAsiaTheme="minorHAnsi" w:cs="Times New Roman"/>
          <w:szCs w:val="24"/>
          <w:lang w:val="en-US" w:eastAsia="en-US"/>
        </w:rPr>
        <w:t xml:space="preserve">words from </w:t>
      </w:r>
      <w:r w:rsidRPr="002C5E23">
        <w:rPr>
          <w:rFonts w:eastAsiaTheme="minorHAnsi" w:cs="Times New Roman"/>
          <w:szCs w:val="24"/>
          <w:lang w:val="en-US" w:eastAsia="en-US"/>
        </w:rPr>
        <w:t>more than</w:t>
      </w:r>
      <w:r w:rsidR="00237AB9" w:rsidRPr="002C5E23">
        <w:rPr>
          <w:rFonts w:eastAsiaTheme="minorHAnsi" w:cs="Times New Roman"/>
          <w:szCs w:val="24"/>
          <w:lang w:val="en-US" w:eastAsia="en-US"/>
        </w:rPr>
        <w:t xml:space="preserve"> one scripts are</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u</w:t>
      </w:r>
      <w:r w:rsidRPr="002C5E23">
        <w:rPr>
          <w:rFonts w:eastAsiaTheme="minorHAnsi" w:cs="Times New Roman"/>
          <w:szCs w:val="24"/>
          <w:lang w:val="en-US" w:eastAsia="en-US"/>
        </w:rPr>
        <w:t>sed for communication.</w:t>
      </w:r>
      <w:r w:rsidR="00237AB9" w:rsidRPr="002C5E23">
        <w:rPr>
          <w:rFonts w:eastAsiaTheme="minorHAnsi" w:cs="Times New Roman"/>
          <w:szCs w:val="24"/>
          <w:lang w:val="en-US" w:eastAsia="en-US"/>
        </w:rPr>
        <w:t xml:space="preserve"> For example: “</w:t>
      </w:r>
      <w:r w:rsidR="00237AB9" w:rsidRPr="002C5E23">
        <w:rPr>
          <w:rFonts w:ascii="Kokila" w:eastAsiaTheme="minorHAnsi" w:hAnsi="Kokila" w:cs="Kokila" w:hint="cs"/>
          <w:szCs w:val="24"/>
          <w:cs/>
          <w:lang w:val="en-US" w:eastAsia="en-US" w:bidi="hi-IN"/>
        </w:rPr>
        <w:t>मेरा</w:t>
      </w:r>
      <w:r w:rsidR="00237AB9" w:rsidRPr="002C5E23">
        <w:rPr>
          <w:rFonts w:eastAsiaTheme="minorHAnsi" w:cs="Times New Roman"/>
          <w:szCs w:val="24"/>
          <w:cs/>
          <w:lang w:val="en-US" w:eastAsia="en-US" w:bidi="hi-IN"/>
        </w:rPr>
        <w:t xml:space="preserve"> </w:t>
      </w:r>
      <w:r w:rsidR="00237AB9" w:rsidRPr="002C5E23">
        <w:rPr>
          <w:rFonts w:eastAsiaTheme="minorHAnsi" w:cs="Times New Roman"/>
          <w:szCs w:val="24"/>
          <w:lang w:val="en-US" w:eastAsia="en-US" w:bidi="hi-IN"/>
        </w:rPr>
        <w:t xml:space="preserve">work </w:t>
      </w:r>
      <w:r w:rsidR="00237AB9" w:rsidRPr="002C5E23">
        <w:rPr>
          <w:rFonts w:ascii="Kokila" w:eastAsiaTheme="minorHAnsi" w:hAnsi="Kokila" w:cs="Kokila" w:hint="cs"/>
          <w:szCs w:val="24"/>
          <w:cs/>
          <w:lang w:val="en-US" w:eastAsia="en-US" w:bidi="hi-IN"/>
        </w:rPr>
        <w:t>पूरा</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गया</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lang w:val="en-US" w:eastAsia="en-US" w:bidi="hi-IN"/>
        </w:rPr>
        <w:t>”</w:t>
      </w:r>
      <w:r w:rsidR="00C04181">
        <w:rPr>
          <w:rFonts w:eastAsiaTheme="minorHAnsi" w:cs="Times New Roman"/>
          <w:szCs w:val="24"/>
          <w:lang w:val="en-US" w:eastAsia="en-US" w:bidi="hi-IN"/>
        </w:rPr>
        <w:t>, it has 2 scripts.</w:t>
      </w:r>
    </w:p>
    <w:p w14:paraId="37371637" w14:textId="1EF69922" w:rsidR="00E554A6"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w:t>
      </w:r>
      <w:r w:rsidR="00237AB9" w:rsidRPr="002C5E23">
        <w:rPr>
          <w:rFonts w:eastAsiaTheme="minorHAnsi" w:cs="Times New Roman"/>
          <w:szCs w:val="24"/>
          <w:lang w:val="en-US" w:eastAsia="en-US"/>
        </w:rPr>
        <w:t xml:space="preserve">system </w:t>
      </w:r>
      <w:r w:rsidRPr="002C5E23">
        <w:rPr>
          <w:rFonts w:eastAsiaTheme="minorHAnsi" w:cs="Times New Roman"/>
          <w:szCs w:val="24"/>
          <w:lang w:val="en-US" w:eastAsia="en-US"/>
        </w:rPr>
        <w:t xml:space="preserve">works when more than </w:t>
      </w:r>
      <w:r w:rsidR="00237AB9" w:rsidRPr="002C5E23">
        <w:rPr>
          <w:rFonts w:eastAsiaTheme="minorHAnsi" w:cs="Times New Roman"/>
          <w:szCs w:val="24"/>
          <w:lang w:val="en-US" w:eastAsia="en-US"/>
        </w:rPr>
        <w:t xml:space="preserve">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w:t>
      </w:r>
      <w:r w:rsidR="00237AB9" w:rsidRPr="002C5E23">
        <w:rPr>
          <w:rFonts w:eastAsiaTheme="minorHAnsi" w:cs="Times New Roman"/>
          <w:szCs w:val="24"/>
          <w:lang w:val="en-US" w:eastAsia="en-US"/>
        </w:rPr>
        <w:t>communicating idea</w:t>
      </w:r>
      <w:r w:rsidRPr="002C5E23">
        <w:rPr>
          <w:rFonts w:eastAsiaTheme="minorHAnsi" w:cs="Times New Roman"/>
          <w:szCs w:val="24"/>
          <w:lang w:val="en-US" w:eastAsia="en-US"/>
        </w:rPr>
        <w:t xml:space="preserve">. </w:t>
      </w:r>
      <w:r w:rsidR="00237AB9" w:rsidRPr="002C5E23">
        <w:rPr>
          <w:rFonts w:eastAsiaTheme="minorHAnsi" w:cs="Times New Roman"/>
          <w:szCs w:val="24"/>
          <w:lang w:val="en-US" w:eastAsia="en-US"/>
        </w:rPr>
        <w:t>For example: “</w:t>
      </w:r>
      <w:r w:rsidR="00237AB9" w:rsidRPr="002C5E23">
        <w:rPr>
          <w:rFonts w:ascii="Kokila" w:eastAsiaTheme="minorHAnsi" w:hAnsi="Kokila" w:cs="Kokila" w:hint="cs"/>
          <w:szCs w:val="24"/>
          <w:cs/>
          <w:lang w:val="en-US" w:eastAsia="en-US" w:bidi="hi-IN"/>
        </w:rPr>
        <w:t>मेरा</w:t>
      </w:r>
      <w:r w:rsidR="00237AB9" w:rsidRPr="002C5E23">
        <w:rPr>
          <w:rFonts w:eastAsiaTheme="minorHAnsi" w:cs="Times New Roman"/>
          <w:szCs w:val="24"/>
          <w:cs/>
          <w:lang w:val="en-US" w:eastAsia="en-US" w:bidi="hi-IN"/>
        </w:rPr>
        <w:t xml:space="preserve"> </w:t>
      </w:r>
      <w:proofErr w:type="spellStart"/>
      <w:r w:rsidR="00237AB9" w:rsidRPr="002C5E23">
        <w:rPr>
          <w:rFonts w:ascii="Kokila" w:eastAsiaTheme="minorHAnsi" w:hAnsi="Kokila" w:cs="Kokila" w:hint="cs"/>
          <w:szCs w:val="24"/>
          <w:cs/>
          <w:lang w:val="en-US" w:eastAsia="en-US" w:bidi="hi-IN"/>
        </w:rPr>
        <w:t>वर्क</w:t>
      </w:r>
      <w:proofErr w:type="spellEnd"/>
      <w:r w:rsidR="00237AB9" w:rsidRPr="002C5E23">
        <w:rPr>
          <w:rFonts w:eastAsiaTheme="minorHAnsi" w:cs="Times New Roman"/>
          <w:szCs w:val="24"/>
          <w:lang w:val="en-US" w:eastAsia="en-US" w:bidi="hi-IN"/>
        </w:rPr>
        <w:t xml:space="preserve"> </w:t>
      </w:r>
      <w:r w:rsidR="00237AB9" w:rsidRPr="002C5E23">
        <w:rPr>
          <w:rFonts w:ascii="Kokila" w:eastAsiaTheme="minorHAnsi" w:hAnsi="Kokila" w:cs="Kokila" w:hint="cs"/>
          <w:szCs w:val="24"/>
          <w:cs/>
          <w:lang w:val="en-US" w:eastAsia="en-US" w:bidi="hi-IN"/>
        </w:rPr>
        <w:t>पूरा</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गया</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है</w:t>
      </w:r>
      <w:r w:rsidR="00237AB9" w:rsidRPr="002C5E23">
        <w:rPr>
          <w:rFonts w:eastAsiaTheme="minorHAnsi" w:cs="Times New Roman"/>
          <w:szCs w:val="24"/>
          <w:lang w:val="en-US" w:eastAsia="en-US" w:bidi="hi-IN"/>
        </w:rPr>
        <w:t>”</w:t>
      </w:r>
      <w:r w:rsidR="00C04181">
        <w:rPr>
          <w:rFonts w:eastAsiaTheme="minorHAnsi" w:cs="Times New Roman"/>
          <w:szCs w:val="24"/>
          <w:lang w:val="en-US" w:eastAsia="en-US" w:bidi="hi-IN"/>
        </w:rPr>
        <w:t>, it has 2 languages.</w:t>
      </w:r>
    </w:p>
    <w:p w14:paraId="3295AA45" w14:textId="06D1C8E8" w:rsidR="00DC6BE0"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Unlike English, Hindi is highly morphological language how does it influences overall approach?</w:t>
      </w:r>
      <w:r w:rsidR="00237AB9" w:rsidRPr="002C5E23">
        <w:rPr>
          <w:rFonts w:eastAsiaTheme="minorHAnsi" w:cs="Times New Roman"/>
          <w:szCs w:val="24"/>
          <w:lang w:val="en-US" w:eastAsia="en-US"/>
        </w:rPr>
        <w:t xml:space="preserve"> For </w:t>
      </w:r>
      <w:r w:rsidR="00BB20D3" w:rsidRPr="002C5E23">
        <w:rPr>
          <w:rFonts w:eastAsiaTheme="minorHAnsi" w:cs="Times New Roman"/>
          <w:szCs w:val="24"/>
          <w:lang w:val="en-US" w:eastAsia="en-US"/>
        </w:rPr>
        <w:t>example,</w:t>
      </w:r>
      <w:r w:rsidR="00237AB9" w:rsidRPr="002C5E23">
        <w:rPr>
          <w:rFonts w:eastAsiaTheme="minorHAnsi" w:cs="Times New Roman"/>
          <w:szCs w:val="24"/>
          <w:lang w:val="en-US" w:eastAsia="en-US"/>
        </w:rPr>
        <w:t xml:space="preserve"> </w:t>
      </w:r>
      <w:r w:rsidR="00237AB9" w:rsidRPr="002C5E23">
        <w:rPr>
          <w:rFonts w:ascii="Kokila" w:eastAsiaTheme="minorHAnsi" w:hAnsi="Kokila" w:cs="Kokila" w:hint="cs"/>
          <w:szCs w:val="24"/>
          <w:cs/>
          <w:lang w:val="en-US" w:eastAsia="en-US" w:bidi="hi-IN"/>
        </w:rPr>
        <w:t>करता</w:t>
      </w:r>
      <w:r w:rsidR="002C5E23">
        <w:rPr>
          <w:rFonts w:ascii="Kokila" w:eastAsiaTheme="minorHAnsi" w:hAnsi="Kokila" w:cs="Kokila"/>
          <w:szCs w:val="24"/>
          <w:lang w:val="en-US" w:eastAsia="en-US" w:bidi="hi-IN"/>
        </w:rPr>
        <w:t>,</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करती</w:t>
      </w:r>
      <w:r w:rsidR="002C5E23">
        <w:rPr>
          <w:rFonts w:ascii="Kokila" w:eastAsiaTheme="minorHAnsi" w:hAnsi="Kokila" w:cs="Kokila"/>
          <w:szCs w:val="24"/>
          <w:lang w:val="en-US" w:eastAsia="en-US" w:bidi="hi-IN"/>
        </w:rPr>
        <w:t>,</w:t>
      </w:r>
      <w:r w:rsidR="00237AB9" w:rsidRPr="002C5E23">
        <w:rPr>
          <w:rFonts w:eastAsiaTheme="minorHAnsi" w:cs="Times New Roman"/>
          <w:szCs w:val="24"/>
          <w:cs/>
          <w:lang w:val="en-US" w:eastAsia="en-US" w:bidi="hi-IN"/>
        </w:rPr>
        <w:t xml:space="preserve"> </w:t>
      </w:r>
      <w:r w:rsidR="00237AB9" w:rsidRPr="002C5E23">
        <w:rPr>
          <w:rFonts w:ascii="Kokila" w:eastAsiaTheme="minorHAnsi" w:hAnsi="Kokila" w:cs="Kokila" w:hint="cs"/>
          <w:szCs w:val="24"/>
          <w:cs/>
          <w:lang w:val="en-US" w:eastAsia="en-US" w:bidi="hi-IN"/>
        </w:rPr>
        <w:t>करते</w:t>
      </w:r>
      <w:r w:rsidR="00237AB9" w:rsidRPr="002C5E23">
        <w:rPr>
          <w:rFonts w:eastAsiaTheme="minorHAnsi" w:cs="Times New Roman"/>
          <w:szCs w:val="24"/>
          <w:cs/>
          <w:lang w:val="en-US" w:eastAsia="en-US" w:bidi="hi-IN"/>
        </w:rPr>
        <w:t xml:space="preserve"> </w:t>
      </w:r>
      <w:r w:rsidR="00237AB9" w:rsidRPr="002C5E23">
        <w:rPr>
          <w:rFonts w:eastAsiaTheme="minorHAnsi" w:cs="Times New Roman"/>
          <w:szCs w:val="24"/>
          <w:lang w:val="en-US" w:eastAsia="en-US"/>
        </w:rPr>
        <w:t xml:space="preserve">all </w:t>
      </w:r>
      <w:r w:rsidR="002C5E23" w:rsidRPr="002C5E23">
        <w:rPr>
          <w:rFonts w:eastAsiaTheme="minorHAnsi" w:cs="Times New Roman"/>
          <w:szCs w:val="24"/>
          <w:lang w:val="en-US" w:eastAsia="en-US"/>
        </w:rPr>
        <w:t>are</w:t>
      </w:r>
      <w:r w:rsidR="00237AB9" w:rsidRPr="002C5E23">
        <w:rPr>
          <w:rFonts w:eastAsiaTheme="minorHAnsi" w:cs="Times New Roman"/>
          <w:szCs w:val="24"/>
          <w:lang w:val="en-US" w:eastAsia="en-US"/>
        </w:rPr>
        <w:t xml:space="preserve"> </w:t>
      </w:r>
      <w:r w:rsidR="002C5E23" w:rsidRPr="002C5E23">
        <w:rPr>
          <w:rFonts w:eastAsiaTheme="minorHAnsi" w:cs="Times New Roman"/>
          <w:szCs w:val="24"/>
          <w:lang w:val="en-US" w:eastAsia="en-US"/>
        </w:rPr>
        <w:t>equivalent to English “do” but depends upon the gender.</w:t>
      </w:r>
    </w:p>
    <w:p w14:paraId="2303A7D1" w14:textId="0C5D9105" w:rsidR="00DC6BE0" w:rsidRPr="002C5E23" w:rsidRDefault="00DC6BE0"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sidR="009D74A6">
        <w:rPr>
          <w:rFonts w:eastAsiaTheme="minorHAnsi" w:cs="Times New Roman"/>
          <w:szCs w:val="24"/>
          <w:lang w:val="en-US" w:eastAsia="en-US"/>
        </w:rPr>
        <w:t>Roman</w:t>
      </w:r>
      <w:r w:rsidRPr="002C5E23">
        <w:rPr>
          <w:rFonts w:eastAsiaTheme="minorHAnsi" w:cs="Times New Roman"/>
          <w:szCs w:val="24"/>
          <w:lang w:val="en-US" w:eastAsia="en-US"/>
        </w:rPr>
        <w:t xml:space="preserve"> where </w:t>
      </w:r>
      <w:r w:rsidR="002C5E23">
        <w:rPr>
          <w:rFonts w:eastAsiaTheme="minorHAnsi" w:cs="Times New Roman"/>
          <w:szCs w:val="24"/>
          <w:lang w:val="en-US" w:eastAsia="en-US"/>
        </w:rPr>
        <w:t xml:space="preserve">we </w:t>
      </w:r>
      <w:r w:rsidR="006B4567" w:rsidRPr="002C5E23">
        <w:rPr>
          <w:rFonts w:eastAsiaTheme="minorHAnsi" w:cs="Times New Roman"/>
          <w:szCs w:val="24"/>
          <w:lang w:val="en-US" w:eastAsia="en-US"/>
        </w:rPr>
        <w:t xml:space="preserve">write words using </w:t>
      </w:r>
      <w:r w:rsidRPr="002C5E23">
        <w:rPr>
          <w:rFonts w:eastAsiaTheme="minorHAnsi" w:cs="Times New Roman"/>
          <w:szCs w:val="24"/>
          <w:lang w:val="en-US" w:eastAsia="en-US"/>
        </w:rPr>
        <w:t xml:space="preserve">consonants and vowels in Devanagari there is </w:t>
      </w:r>
      <w:r w:rsidR="006B4567" w:rsidRPr="002C5E23">
        <w:rPr>
          <w:rFonts w:eastAsiaTheme="minorHAnsi" w:cs="Times New Roman"/>
          <w:szCs w:val="24"/>
          <w:lang w:val="en-US" w:eastAsia="en-US"/>
        </w:rPr>
        <w:t xml:space="preserve">an extra concept called </w:t>
      </w:r>
      <w:r w:rsidRPr="002C5E23">
        <w:rPr>
          <w:rFonts w:eastAsiaTheme="minorHAnsi" w:cs="Times New Roman"/>
          <w:szCs w:val="24"/>
          <w:lang w:val="en-US" w:eastAsia="en-US"/>
        </w:rPr>
        <w:t>Maatra</w:t>
      </w:r>
      <w:r w:rsidR="006B4567" w:rsidRPr="002C5E23">
        <w:rPr>
          <w:rFonts w:eastAsiaTheme="minorHAnsi" w:cs="Times New Roman"/>
          <w:szCs w:val="24"/>
          <w:lang w:val="en-US" w:eastAsia="en-US"/>
        </w:rPr>
        <w:t>,</w:t>
      </w:r>
      <w:r w:rsidRPr="002C5E23">
        <w:rPr>
          <w:rFonts w:eastAsiaTheme="minorHAnsi" w:cs="Times New Roman"/>
          <w:szCs w:val="24"/>
          <w:lang w:val="en-US" w:eastAsia="en-US"/>
        </w:rPr>
        <w:t xml:space="preserve"> </w:t>
      </w:r>
      <w:r w:rsidR="002C5E23">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sidR="00BB20D3">
        <w:rPr>
          <w:rFonts w:eastAsiaTheme="minorHAnsi" w:cs="Times New Roman"/>
          <w:szCs w:val="24"/>
          <w:lang w:val="en-US" w:eastAsia="en-US"/>
        </w:rPr>
        <w:t>in</w:t>
      </w:r>
      <w:r w:rsidRPr="002C5E23">
        <w:rPr>
          <w:rFonts w:eastAsiaTheme="minorHAnsi" w:cs="Times New Roman"/>
          <w:szCs w:val="24"/>
          <w:lang w:val="en-US" w:eastAsia="en-US"/>
        </w:rPr>
        <w:t xml:space="preserve"> </w:t>
      </w:r>
      <w:r w:rsidR="009D74A6">
        <w:rPr>
          <w:rFonts w:eastAsiaTheme="minorHAnsi" w:cs="Times New Roman"/>
          <w:szCs w:val="24"/>
          <w:lang w:val="en-US" w:eastAsia="en-US"/>
        </w:rPr>
        <w:t>Roman</w:t>
      </w:r>
      <w:r w:rsidR="00BB20D3">
        <w:rPr>
          <w:rFonts w:eastAsiaTheme="minorHAnsi" w:cs="Times New Roman"/>
          <w:szCs w:val="24"/>
          <w:lang w:val="en-US" w:eastAsia="en-US"/>
        </w:rPr>
        <w:t xml:space="preserve"> script</w:t>
      </w:r>
      <w:r w:rsidRPr="002C5E23">
        <w:rPr>
          <w:rFonts w:eastAsiaTheme="minorHAnsi" w:cs="Times New Roman"/>
          <w:szCs w:val="24"/>
          <w:lang w:val="en-US" w:eastAsia="en-US"/>
        </w:rPr>
        <w:t xml:space="preserve">. For </w:t>
      </w:r>
      <w:r w:rsidR="002C5E23" w:rsidRPr="002C5E23">
        <w:rPr>
          <w:rFonts w:eastAsiaTheme="minorHAnsi" w:cs="Times New Roman"/>
          <w:szCs w:val="24"/>
          <w:lang w:val="en-US" w:eastAsia="en-US"/>
        </w:rPr>
        <w:t>example,</w:t>
      </w:r>
      <w:r w:rsidRPr="002C5E23">
        <w:rPr>
          <w:rFonts w:eastAsiaTheme="minorHAnsi" w:cs="Times New Roman"/>
          <w:szCs w:val="24"/>
          <w:lang w:val="en-US" w:eastAsia="en-US"/>
        </w:rPr>
        <w:t xml:space="preserve"> word “</w:t>
      </w:r>
      <w:r w:rsidR="006B4567" w:rsidRPr="002C5E23">
        <w:rPr>
          <w:rFonts w:eastAsiaTheme="minorHAnsi" w:cs="Times New Roman"/>
          <w:szCs w:val="24"/>
          <w:lang w:val="en-US" w:eastAsia="en-US"/>
        </w:rPr>
        <w:t>Experience</w:t>
      </w:r>
      <w:r w:rsidRPr="002C5E23">
        <w:rPr>
          <w:rFonts w:eastAsiaTheme="minorHAnsi" w:cs="Times New Roman"/>
          <w:szCs w:val="24"/>
          <w:lang w:val="en-US" w:eastAsia="en-US"/>
        </w:rPr>
        <w:t>”</w:t>
      </w:r>
      <w:r w:rsidR="006B4567" w:rsidRPr="002C5E23">
        <w:rPr>
          <w:rFonts w:eastAsiaTheme="minorHAnsi" w:cs="Times New Roman"/>
          <w:szCs w:val="24"/>
          <w:lang w:val="en-US" w:eastAsia="en-US"/>
        </w:rPr>
        <w:t xml:space="preserve"> in </w:t>
      </w:r>
      <w:r w:rsidR="009D74A6">
        <w:rPr>
          <w:rFonts w:eastAsiaTheme="minorHAnsi" w:cs="Times New Roman"/>
          <w:szCs w:val="24"/>
          <w:lang w:val="en-US" w:eastAsia="en-US"/>
        </w:rPr>
        <w:t>Roman</w:t>
      </w:r>
      <w:r w:rsidR="006B4567" w:rsidRPr="002C5E23">
        <w:rPr>
          <w:rFonts w:eastAsiaTheme="minorHAnsi" w:cs="Times New Roman"/>
          <w:szCs w:val="24"/>
          <w:lang w:val="en-US" w:eastAsia="en-US"/>
        </w:rPr>
        <w:t xml:space="preserve"> is written using 5 vowels, 5 consonants. But in </w:t>
      </w:r>
      <w:r w:rsidR="006B4567" w:rsidRPr="002C5E23">
        <w:rPr>
          <w:rFonts w:eastAsiaTheme="minorHAnsi" w:cs="Times New Roman"/>
          <w:szCs w:val="24"/>
          <w:lang w:val="en-US" w:eastAsia="en-US"/>
        </w:rPr>
        <w:lastRenderedPageBreak/>
        <w:t>Devanagari it is written as “</w:t>
      </w:r>
      <w:proofErr w:type="spellStart"/>
      <w:r w:rsidR="006B4567" w:rsidRPr="002C5E23">
        <w:rPr>
          <w:rFonts w:ascii="Kokila" w:eastAsiaTheme="minorHAnsi" w:hAnsi="Kokila" w:cs="Kokila" w:hint="cs"/>
          <w:szCs w:val="24"/>
          <w:cs/>
          <w:lang w:val="en-US" w:eastAsia="en-US" w:bidi="hi-IN"/>
        </w:rPr>
        <w:t>एक्सपिरिऐन्स</w:t>
      </w:r>
      <w:proofErr w:type="spellEnd"/>
      <w:r w:rsidR="006B4567" w:rsidRPr="002C5E23">
        <w:rPr>
          <w:rFonts w:eastAsiaTheme="minorHAnsi" w:cs="Times New Roman"/>
          <w:szCs w:val="24"/>
          <w:lang w:val="en-US" w:eastAsia="en-US" w:bidi="hi-IN"/>
        </w:rPr>
        <w:t>” 2 vowels (</w:t>
      </w:r>
      <w:r w:rsidR="006B4567" w:rsidRPr="002C5E23">
        <w:rPr>
          <w:rFonts w:ascii="Kokila" w:eastAsiaTheme="minorHAnsi" w:hAnsi="Kokila" w:cs="Kokila" w:hint="cs"/>
          <w:szCs w:val="24"/>
          <w:cs/>
          <w:lang w:val="en-US" w:eastAsia="en-US" w:bidi="hi-IN"/>
        </w:rPr>
        <w:t>ए</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ऐ</w:t>
      </w:r>
      <w:r w:rsidR="006B4567" w:rsidRPr="002C5E23">
        <w:rPr>
          <w:rFonts w:eastAsiaTheme="minorHAnsi" w:cs="Times New Roman"/>
          <w:szCs w:val="24"/>
          <w:lang w:val="en-US" w:eastAsia="en-US" w:bidi="hi-IN"/>
        </w:rPr>
        <w:t xml:space="preserve">), 6 </w:t>
      </w:r>
      <w:proofErr w:type="gramStart"/>
      <w:r w:rsidR="006B4567" w:rsidRPr="002C5E23">
        <w:rPr>
          <w:rFonts w:eastAsiaTheme="minorHAnsi" w:cs="Times New Roman"/>
          <w:szCs w:val="24"/>
          <w:lang w:val="en-US" w:eastAsia="en-US" w:bidi="hi-IN"/>
        </w:rPr>
        <w:t>consonants</w:t>
      </w:r>
      <w:r w:rsidR="006B4567" w:rsidRPr="002C5E23">
        <w:rPr>
          <w:rFonts w:eastAsiaTheme="minorHAnsi" w:cs="Times New Roman"/>
          <w:szCs w:val="24"/>
          <w:cs/>
          <w:lang w:val="en-US" w:eastAsia="en-US" w:bidi="hi-IN"/>
        </w:rPr>
        <w:t>(</w:t>
      </w:r>
      <w:proofErr w:type="spellStart"/>
      <w:proofErr w:type="gramEnd"/>
      <w:r w:rsidR="006B4567" w:rsidRPr="002C5E23">
        <w:rPr>
          <w:rFonts w:ascii="Kokila" w:eastAsiaTheme="minorHAnsi" w:hAnsi="Kokila" w:cs="Kokila" w:hint="cs"/>
          <w:szCs w:val="24"/>
          <w:cs/>
          <w:lang w:val="en-US" w:eastAsia="en-US" w:bidi="hi-IN"/>
        </w:rPr>
        <w:t>क्</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स्</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प्</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र्</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न्</w:t>
      </w:r>
      <w:proofErr w:type="spellEnd"/>
      <w:r w:rsidR="006B4567" w:rsidRPr="002C5E23">
        <w:rPr>
          <w:rFonts w:eastAsiaTheme="minorHAnsi" w:cs="Times New Roman"/>
          <w:szCs w:val="24"/>
          <w:cs/>
          <w:lang w:val="en-US" w:eastAsia="en-US" w:bidi="hi-IN"/>
        </w:rPr>
        <w:t xml:space="preserve"> </w:t>
      </w:r>
      <w:proofErr w:type="spellStart"/>
      <w:r w:rsidR="006B4567" w:rsidRPr="002C5E23">
        <w:rPr>
          <w:rFonts w:ascii="Kokila" w:eastAsiaTheme="minorHAnsi" w:hAnsi="Kokila" w:cs="Kokila" w:hint="cs"/>
          <w:szCs w:val="24"/>
          <w:cs/>
          <w:lang w:val="en-US" w:eastAsia="en-US" w:bidi="hi-IN"/>
        </w:rPr>
        <w:t>स्</w:t>
      </w:r>
      <w:proofErr w:type="spellEnd"/>
      <w:r w:rsidR="006B4567" w:rsidRPr="002C5E23">
        <w:rPr>
          <w:rFonts w:eastAsiaTheme="minorHAnsi" w:cs="Times New Roman"/>
          <w:szCs w:val="24"/>
          <w:cs/>
          <w:lang w:val="en-US" w:eastAsia="en-US" w:bidi="hi-IN"/>
        </w:rPr>
        <w:t xml:space="preserve">) </w:t>
      </w:r>
      <w:r w:rsidR="006B4567" w:rsidRPr="002C5E23">
        <w:rPr>
          <w:rFonts w:eastAsiaTheme="minorHAnsi" w:cs="Times New Roman"/>
          <w:szCs w:val="24"/>
          <w:lang w:val="en-US" w:eastAsia="en-US" w:bidi="hi-IN"/>
        </w:rPr>
        <w:t>, 5 Maatra</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lang w:val="en-US" w:eastAsia="en-US" w:bidi="hi-IN"/>
        </w:rPr>
        <w:t>,</w:t>
      </w:r>
      <w:r w:rsidR="006B4567" w:rsidRPr="002C5E23">
        <w:rPr>
          <w:rFonts w:eastAsiaTheme="minorHAnsi" w:cs="Times New Roman"/>
          <w:szCs w:val="24"/>
          <w:cs/>
          <w:lang w:val="en-US" w:eastAsia="en-US" w:bidi="hi-IN"/>
        </w:rPr>
        <w:t xml:space="preserve"> </w:t>
      </w:r>
      <w:r w:rsidR="006B4567" w:rsidRPr="002C5E23">
        <w:rPr>
          <w:rFonts w:ascii="Kokila" w:eastAsiaTheme="minorHAnsi" w:hAnsi="Kokila" w:cs="Kokila" w:hint="cs"/>
          <w:szCs w:val="24"/>
          <w:cs/>
          <w:lang w:val="en-US" w:eastAsia="en-US" w:bidi="hi-IN"/>
        </w:rPr>
        <w:t>ा</w:t>
      </w:r>
      <w:r w:rsidR="006B4567" w:rsidRPr="002C5E23">
        <w:rPr>
          <w:rFonts w:eastAsiaTheme="minorHAnsi" w:cs="Times New Roman"/>
          <w:szCs w:val="24"/>
          <w:cs/>
          <w:lang w:val="en-US" w:eastAsia="en-US" w:bidi="hi-IN"/>
        </w:rPr>
        <w:t>)</w:t>
      </w:r>
      <w:r w:rsidR="006B4567" w:rsidRPr="002C5E23">
        <w:rPr>
          <w:rFonts w:eastAsiaTheme="minorHAnsi" w:cs="Times New Roman"/>
          <w:szCs w:val="24"/>
          <w:lang w:val="en-US" w:eastAsia="en-US" w:bidi="hi-IN"/>
        </w:rPr>
        <w:t>. How does Maatra of Devanagari influences text processing?</w:t>
      </w:r>
    </w:p>
    <w:p w14:paraId="423EE50B" w14:textId="685F7A18" w:rsidR="00C04181" w:rsidRPr="00987364" w:rsidRDefault="00C04181"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 xml:space="preserve">How to do transliteration from Roman to </w:t>
      </w:r>
      <w:r w:rsidR="00987364">
        <w:rPr>
          <w:rFonts w:eastAsiaTheme="minorHAnsi" w:cs="Times New Roman"/>
          <w:szCs w:val="24"/>
          <w:lang w:val="en-US" w:eastAsia="en-US" w:bidi="hi-IN"/>
        </w:rPr>
        <w:t>Devanagari</w:t>
      </w:r>
      <w:r w:rsidR="00BB20D3">
        <w:rPr>
          <w:rFonts w:eastAsiaTheme="minorHAnsi" w:cs="Times New Roman"/>
          <w:szCs w:val="24"/>
          <w:lang w:val="en-US" w:eastAsia="en-US" w:bidi="hi-IN"/>
        </w:rPr>
        <w:t>?</w:t>
      </w:r>
      <w:r>
        <w:rPr>
          <w:rFonts w:eastAsiaTheme="minorHAnsi" w:cs="Times New Roman"/>
          <w:szCs w:val="24"/>
          <w:lang w:val="en-US" w:eastAsia="en-US" w:bidi="hi-IN"/>
        </w:rPr>
        <w:t xml:space="preserve">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xml:space="preserve">” is not easy. Because </w:t>
      </w:r>
      <w:r w:rsidR="00987364" w:rsidRPr="00987364">
        <w:rPr>
          <w:rFonts w:eastAsiaTheme="minorHAnsi" w:cs="Times New Roman"/>
          <w:szCs w:val="24"/>
          <w:lang w:val="en-US" w:eastAsia="en-US" w:bidi="hi-IN"/>
        </w:rPr>
        <w:t>Hindi speaking population is not aware about IAST</w:t>
      </w:r>
      <w:r w:rsidR="00987364" w:rsidRPr="00DA24F3">
        <w:rPr>
          <w:rStyle w:val="FootnoteReference"/>
          <w:rFonts w:eastAsiaTheme="minorHAnsi"/>
        </w:rPr>
        <w:footnoteReference w:id="20"/>
      </w:r>
      <w:r w:rsidR="00987364" w:rsidRPr="00987364">
        <w:rPr>
          <w:rFonts w:eastAsiaTheme="minorHAnsi" w:cs="Times New Roman"/>
          <w:szCs w:val="24"/>
          <w:lang w:val="en-US" w:eastAsia="en-US" w:bidi="hi-IN"/>
        </w:rPr>
        <w:t xml:space="preserve"> and </w:t>
      </w:r>
      <w:r w:rsidR="00987364">
        <w:rPr>
          <w:rFonts w:eastAsiaTheme="minorHAnsi" w:cs="Times New Roman"/>
          <w:szCs w:val="24"/>
          <w:lang w:val="en-US" w:eastAsia="en-US" w:bidi="hi-IN"/>
        </w:rPr>
        <w:t xml:space="preserve">nor they use it for </w:t>
      </w:r>
      <w:r w:rsidR="00987364" w:rsidRPr="00987364">
        <w:rPr>
          <w:rFonts w:eastAsiaTheme="minorHAnsi" w:cs="Times New Roman"/>
          <w:szCs w:val="24"/>
          <w:lang w:val="en-US" w:eastAsia="en-US" w:bidi="hi-IN"/>
        </w:rPr>
        <w:t>transliteration.</w:t>
      </w:r>
      <w:r w:rsidRPr="00987364">
        <w:rPr>
          <w:rFonts w:eastAsiaTheme="minorHAnsi" w:cs="Times New Roman"/>
          <w:szCs w:val="24"/>
          <w:lang w:val="en-US" w:eastAsia="en-US" w:bidi="hi-IN"/>
        </w:rPr>
        <w:t xml:space="preserve"> </w:t>
      </w:r>
      <w:r w:rsidR="00987364" w:rsidRPr="00987364">
        <w:rPr>
          <w:rFonts w:eastAsiaTheme="minorHAnsi" w:cs="Times New Roman"/>
          <w:szCs w:val="24"/>
          <w:lang w:val="en-US" w:eastAsia="en-US" w:bidi="hi-IN"/>
        </w:rPr>
        <w:t>So confusion is “</w:t>
      </w:r>
      <w:proofErr w:type="gramStart"/>
      <w:r w:rsidR="00987364" w:rsidRPr="00987364">
        <w:rPr>
          <w:rFonts w:eastAsiaTheme="minorHAnsi" w:cs="Times New Roman"/>
          <w:szCs w:val="24"/>
          <w:lang w:val="en-US" w:eastAsia="en-US" w:bidi="hi-IN"/>
        </w:rPr>
        <w:t>ra”=</w:t>
      </w:r>
      <w:proofErr w:type="gramEnd"/>
      <w:r w:rsidR="00987364" w:rsidRPr="00987364">
        <w:rPr>
          <w:rFonts w:eastAsiaTheme="minorHAnsi" w:cs="Times New Roman"/>
          <w:szCs w:val="24"/>
          <w:lang w:val="en-US" w:eastAsia="en-US" w:bidi="hi-IN"/>
        </w:rPr>
        <w:t xml:space="preserve">&gt; </w:t>
      </w:r>
      <w:r w:rsidR="00987364" w:rsidRPr="00987364">
        <w:rPr>
          <w:rFonts w:ascii="Kokila" w:eastAsiaTheme="minorHAnsi" w:hAnsi="Kokila" w:cs="Kokila" w:hint="cs"/>
          <w:szCs w:val="24"/>
          <w:cs/>
          <w:lang w:val="en-US" w:eastAsia="en-US" w:bidi="hi-IN"/>
        </w:rPr>
        <w:t>र</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र्</w:t>
      </w:r>
      <w:proofErr w:type="spellEnd"/>
      <w:r w:rsidR="00987364" w:rsidRPr="00987364">
        <w:rPr>
          <w:rFonts w:eastAsiaTheme="minorHAnsi" w:cs="Times New Roman"/>
          <w:szCs w:val="24"/>
          <w:lang w:val="en-US" w:eastAsia="en-US" w:bidi="hi-IN"/>
        </w:rPr>
        <w:t xml:space="preserve">, n=&gt; </w:t>
      </w:r>
      <w:r w:rsidR="00987364" w:rsidRPr="00987364">
        <w:rPr>
          <w:rFonts w:ascii="Kokila" w:eastAsiaTheme="minorHAnsi" w:hAnsi="Kokila" w:cs="Kokila" w:hint="cs"/>
          <w:szCs w:val="24"/>
          <w:cs/>
          <w:lang w:val="en-US" w:eastAsia="en-US" w:bidi="hi-IN"/>
        </w:rPr>
        <w:t>न</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or</w:t>
      </w:r>
      <w:r w:rsidR="00987364" w:rsidRPr="00987364">
        <w:rPr>
          <w:rFonts w:eastAsiaTheme="minorHAnsi" w:cs="Times New Roman"/>
          <w:szCs w:val="24"/>
          <w:cs/>
          <w:lang w:val="en-US" w:eastAsia="en-US" w:bidi="hi-IN"/>
        </w:rPr>
        <w:t xml:space="preserve"> </w:t>
      </w:r>
      <w:proofErr w:type="spellStart"/>
      <w:r w:rsidR="00987364" w:rsidRPr="00987364">
        <w:rPr>
          <w:rFonts w:ascii="Kokila" w:eastAsiaTheme="minorHAnsi" w:hAnsi="Kokila" w:cs="Kokila" w:hint="cs"/>
          <w:szCs w:val="24"/>
          <w:cs/>
          <w:lang w:val="en-US" w:eastAsia="en-US" w:bidi="hi-IN"/>
        </w:rPr>
        <w:t>न्</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ण</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ण्</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ञ</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ञ्</w:t>
      </w:r>
      <w:proofErr w:type="spellEnd"/>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r w:rsidR="00987364" w:rsidRPr="00987364">
        <w:rPr>
          <w:rFonts w:ascii="Kokila" w:eastAsiaTheme="minorHAnsi" w:hAnsi="Kokila" w:cs="Kokila" w:hint="cs"/>
          <w:szCs w:val="24"/>
          <w:cs/>
          <w:lang w:val="en-US" w:eastAsia="en-US" w:bidi="hi-IN"/>
        </w:rPr>
        <w:t>ङ</w:t>
      </w:r>
      <w:r w:rsidR="00987364" w:rsidRPr="00987364">
        <w:rPr>
          <w:rFonts w:eastAsiaTheme="minorHAnsi" w:cs="Times New Roman"/>
          <w:szCs w:val="24"/>
          <w:cs/>
          <w:lang w:val="en-US" w:eastAsia="en-US" w:bidi="hi-IN"/>
        </w:rPr>
        <w:t xml:space="preserve"> </w:t>
      </w:r>
      <w:r w:rsidR="00987364" w:rsidRP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ङ्</w:t>
      </w:r>
      <w:proofErr w:type="spellEnd"/>
      <w:r w:rsidR="00987364" w:rsidRPr="00987364">
        <w:rPr>
          <w:rFonts w:eastAsiaTheme="minorHAnsi" w:cs="Times New Roman"/>
          <w:szCs w:val="24"/>
          <w:lang w:val="en-US" w:eastAsia="en-US" w:bidi="hi-IN"/>
        </w:rPr>
        <w:t xml:space="preserve">,  </w:t>
      </w:r>
      <w:proofErr w:type="spellStart"/>
      <w:r w:rsidR="00987364" w:rsidRPr="00987364">
        <w:rPr>
          <w:rFonts w:eastAsiaTheme="minorHAnsi" w:cs="Times New Roman"/>
          <w:szCs w:val="24"/>
          <w:lang w:val="en-US" w:eastAsia="en-US" w:bidi="hi-IN"/>
        </w:rPr>
        <w:t>ki</w:t>
      </w:r>
      <w:proofErr w:type="spellEnd"/>
      <w:r w:rsidR="00987364" w:rsidRPr="00987364">
        <w:rPr>
          <w:rFonts w:eastAsiaTheme="minorHAnsi" w:cs="Times New Roman"/>
          <w:szCs w:val="24"/>
          <w:lang w:val="en-US" w:eastAsia="en-US" w:bidi="hi-IN"/>
        </w:rPr>
        <w:t>=&gt;</w:t>
      </w:r>
      <w:r w:rsidR="00987364" w:rsidRPr="00987364">
        <w:rPr>
          <w:rFonts w:eastAsiaTheme="minorHAnsi" w:cs="Times New Roman"/>
          <w:szCs w:val="24"/>
          <w:cs/>
          <w:lang w:val="en-US" w:eastAsia="en-US" w:bidi="hi-IN"/>
        </w:rPr>
        <w:t xml:space="preserve"> </w:t>
      </w:r>
      <w:r w:rsidR="00987364" w:rsidRPr="00987364">
        <w:rPr>
          <w:rFonts w:ascii="Kokila" w:eastAsiaTheme="minorHAnsi" w:hAnsi="Kokila" w:cs="Kokila" w:hint="cs"/>
          <w:szCs w:val="24"/>
          <w:cs/>
          <w:lang w:val="en-US" w:eastAsia="en-US" w:bidi="hi-IN"/>
        </w:rPr>
        <w:t>कि</w:t>
      </w:r>
      <w:r w:rsidR="00987364">
        <w:rPr>
          <w:rFonts w:ascii="Kokila" w:eastAsiaTheme="minorHAnsi" w:hAnsi="Kokila" w:cs="Kokila"/>
          <w:szCs w:val="24"/>
          <w:lang w:val="en-US" w:eastAsia="en-US" w:bidi="hi-IN"/>
        </w:rPr>
        <w:t xml:space="preserve"> or</w:t>
      </w:r>
      <w:r w:rsidR="00987364" w:rsidRPr="00987364">
        <w:rPr>
          <w:rFonts w:eastAsiaTheme="minorHAnsi" w:cs="Times New Roman"/>
          <w:szCs w:val="24"/>
          <w:cs/>
          <w:lang w:val="en-US" w:eastAsia="en-US" w:bidi="hi-IN"/>
        </w:rPr>
        <w:t xml:space="preserve"> </w:t>
      </w:r>
      <w:r w:rsidR="00987364" w:rsidRPr="00987364">
        <w:rPr>
          <w:rFonts w:ascii="Kokila" w:eastAsiaTheme="minorHAnsi" w:hAnsi="Kokila" w:cs="Kokila" w:hint="cs"/>
          <w:szCs w:val="24"/>
          <w:cs/>
          <w:lang w:val="en-US" w:eastAsia="en-US" w:bidi="hi-IN"/>
        </w:rPr>
        <w:t>की</w:t>
      </w:r>
      <w:r w:rsidR="00987364" w:rsidRPr="00987364">
        <w:rPr>
          <w:rFonts w:eastAsiaTheme="minorHAnsi" w:cs="Times New Roman"/>
          <w:szCs w:val="24"/>
          <w:cs/>
          <w:lang w:val="en-US" w:eastAsia="en-US" w:bidi="hi-IN"/>
        </w:rPr>
        <w:t xml:space="preserve"> </w:t>
      </w:r>
      <w:r w:rsid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क्ि</w:t>
      </w:r>
      <w:proofErr w:type="spellEnd"/>
      <w:r w:rsidR="00987364" w:rsidRPr="00987364">
        <w:rPr>
          <w:rFonts w:eastAsiaTheme="minorHAnsi" w:cs="Times New Roman"/>
          <w:szCs w:val="24"/>
          <w:cs/>
          <w:lang w:val="en-US" w:eastAsia="en-US" w:bidi="hi-IN"/>
        </w:rPr>
        <w:t xml:space="preserve"> </w:t>
      </w:r>
      <w:r w:rsidR="00987364">
        <w:rPr>
          <w:rFonts w:eastAsiaTheme="minorHAnsi" w:cs="Times New Roman"/>
          <w:szCs w:val="24"/>
          <w:lang w:val="en-US" w:eastAsia="en-US" w:bidi="hi-IN"/>
        </w:rPr>
        <w:t xml:space="preserve">or </w:t>
      </w:r>
      <w:proofErr w:type="spellStart"/>
      <w:r w:rsidR="00987364" w:rsidRP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szCs w:val="24"/>
          <w:lang w:val="en-US" w:eastAsia="en-US" w:bidi="hi-IN"/>
        </w:rPr>
        <w:t xml:space="preserve"> or </w:t>
      </w:r>
      <w:proofErr w:type="spellStart"/>
      <w:r w:rsid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hint="cs"/>
          <w:szCs w:val="24"/>
          <w:cs/>
          <w:lang w:val="en-US" w:eastAsia="en-US" w:bidi="hi-IN"/>
        </w:rPr>
        <w:t xml:space="preserve"> इ </w:t>
      </w:r>
      <w:r w:rsidR="00987364">
        <w:rPr>
          <w:rFonts w:ascii="Kokila" w:eastAsiaTheme="minorHAnsi" w:hAnsi="Kokila" w:cs="Kokila"/>
          <w:szCs w:val="24"/>
          <w:lang w:val="en-US" w:eastAsia="en-US" w:bidi="hi-IN"/>
        </w:rPr>
        <w:t xml:space="preserve">or </w:t>
      </w:r>
      <w:proofErr w:type="spellStart"/>
      <w:r w:rsidR="00987364">
        <w:rPr>
          <w:rFonts w:ascii="Kokila" w:eastAsiaTheme="minorHAnsi" w:hAnsi="Kokila" w:cs="Kokila" w:hint="cs"/>
          <w:szCs w:val="24"/>
          <w:cs/>
          <w:lang w:val="en-US" w:eastAsia="en-US" w:bidi="hi-IN"/>
        </w:rPr>
        <w:t>क्</w:t>
      </w:r>
      <w:proofErr w:type="spellEnd"/>
      <w:r w:rsidR="00987364">
        <w:rPr>
          <w:rFonts w:ascii="Kokila" w:eastAsiaTheme="minorHAnsi" w:hAnsi="Kokila" w:cs="Kokila" w:hint="cs"/>
          <w:szCs w:val="24"/>
          <w:cs/>
          <w:lang w:val="en-US" w:eastAsia="en-US" w:bidi="hi-IN"/>
        </w:rPr>
        <w:t xml:space="preserve"> ई</w:t>
      </w:r>
    </w:p>
    <w:p w14:paraId="4B0341CE" w14:textId="35A97D76" w:rsidR="003F014D" w:rsidRPr="002C5E23" w:rsidRDefault="003F014D"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sidR="002C5E23">
        <w:rPr>
          <w:rFonts w:eastAsiaTheme="minorHAnsi" w:cs="Times New Roman"/>
          <w:szCs w:val="24"/>
          <w:lang w:val="en-US" w:eastAsia="en-US" w:bidi="hi-IN"/>
        </w:rPr>
        <w:t>?</w:t>
      </w:r>
    </w:p>
    <w:p w14:paraId="4689948F" w14:textId="37AD0FBE" w:rsidR="003F014D" w:rsidRPr="002C5E23" w:rsidRDefault="003F014D"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sidR="002C5E23">
        <w:rPr>
          <w:rFonts w:eastAsiaTheme="minorHAnsi" w:cs="Times New Roman"/>
          <w:szCs w:val="24"/>
          <w:lang w:val="en-US" w:eastAsia="en-US"/>
        </w:rPr>
        <w:t>?</w:t>
      </w:r>
      <w:r w:rsidRPr="002C5E23">
        <w:rPr>
          <w:rFonts w:eastAsiaTheme="minorHAnsi" w:cs="Times New Roman"/>
          <w:szCs w:val="24"/>
          <w:lang w:val="en-US" w:eastAsia="en-US"/>
        </w:rPr>
        <w:t xml:space="preserve"> </w:t>
      </w:r>
    </w:p>
    <w:p w14:paraId="379DC50C" w14:textId="3FE69E75" w:rsidR="006B4567" w:rsidRPr="002C5E23" w:rsidRDefault="003F014D"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0D59D4DC" w14:textId="07A1C9FF" w:rsidR="003F014D" w:rsidRDefault="003F014D"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w:t>
      </w:r>
      <w:r w:rsidR="00237AB9" w:rsidRPr="002C5E23">
        <w:rPr>
          <w:rFonts w:eastAsiaTheme="minorHAnsi" w:cs="Times New Roman"/>
          <w:szCs w:val="24"/>
          <w:lang w:val="en-US" w:eastAsia="en-US" w:bidi="hi-IN"/>
        </w:rPr>
        <w:t xml:space="preserve"> and produce better result?</w:t>
      </w:r>
    </w:p>
    <w:p w14:paraId="64CEF448" w14:textId="4BAB37AE" w:rsidR="001F2C33" w:rsidRDefault="001F2C33" w:rsidP="00941043">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0283FD2F" w14:textId="77777777" w:rsidR="00DE1FD7" w:rsidRPr="00DE1FD7" w:rsidRDefault="00DE1FD7" w:rsidP="00DE1FD7">
      <w:pPr>
        <w:tabs>
          <w:tab w:val="clear" w:pos="720"/>
        </w:tabs>
        <w:overflowPunct/>
        <w:autoSpaceDE/>
        <w:autoSpaceDN/>
        <w:adjustRightInd/>
        <w:spacing w:line="360" w:lineRule="auto"/>
        <w:textAlignment w:val="auto"/>
        <w:rPr>
          <w:rFonts w:eastAsiaTheme="minorHAnsi" w:cs="Times New Roman"/>
          <w:szCs w:val="24"/>
          <w:lang w:val="en-US" w:eastAsia="en-US"/>
        </w:rPr>
      </w:pPr>
    </w:p>
    <w:p w14:paraId="575BFDEB" w14:textId="073ADDAF" w:rsidR="0048232F" w:rsidRPr="00FD0ED5" w:rsidRDefault="00FD0ED5" w:rsidP="00FD0ED5">
      <w:pPr>
        <w:rPr>
          <w:b/>
          <w:bCs/>
          <w:color w:val="0070C0"/>
          <w:sz w:val="28"/>
          <w:szCs w:val="22"/>
        </w:rPr>
      </w:pPr>
      <w:r>
        <w:rPr>
          <w:b/>
          <w:bCs/>
          <w:color w:val="0070C0"/>
          <w:sz w:val="28"/>
          <w:szCs w:val="22"/>
        </w:rPr>
        <w:t xml:space="preserve">4. </w:t>
      </w:r>
      <w:r w:rsidR="0048232F" w:rsidRPr="00FD0ED5">
        <w:rPr>
          <w:b/>
          <w:bCs/>
          <w:color w:val="0070C0"/>
          <w:sz w:val="28"/>
          <w:szCs w:val="22"/>
        </w:rPr>
        <w:t>Aim and Objectives</w:t>
      </w:r>
    </w:p>
    <w:p w14:paraId="76CC441B" w14:textId="0EC486A3" w:rsidR="003F0C26" w:rsidRDefault="003F0C26" w:rsidP="00C83227">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he aim of this research is to propose a model</w:t>
      </w:r>
      <w:r w:rsidR="00BB20D3">
        <w:rPr>
          <w:rFonts w:cs="Times New Roman"/>
          <w:szCs w:val="24"/>
          <w:lang w:val="en-US" w:eastAsia="en-US" w:bidi="hi-IN"/>
        </w:rPr>
        <w:t>, which can</w:t>
      </w:r>
      <w:r>
        <w:rPr>
          <w:rFonts w:cs="Times New Roman"/>
          <w:szCs w:val="24"/>
          <w:lang w:val="en-US" w:eastAsia="en-US" w:bidi="hi-IN"/>
        </w:rPr>
        <w:t xml:space="preserve">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755B6403" w14:textId="388CE331" w:rsidR="000F53A8" w:rsidRDefault="000F53A8" w:rsidP="00C83227">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5EF557A4" w14:textId="79A86678" w:rsidR="00D020EA" w:rsidRPr="003F0C26"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nalyze</w:t>
      </w:r>
      <w:r w:rsidR="00D020EA" w:rsidRPr="003F0C26">
        <w:rPr>
          <w:rFonts w:cs="Times New Roman"/>
          <w:szCs w:val="24"/>
          <w:lang w:val="en-US" w:eastAsia="en-US" w:bidi="hi-IN"/>
        </w:rPr>
        <w:t xml:space="preserve"> </w:t>
      </w:r>
      <w:r>
        <w:rPr>
          <w:rFonts w:cs="Times New Roman"/>
          <w:szCs w:val="24"/>
          <w:lang w:val="en-US" w:eastAsia="en-US" w:bidi="hi-IN"/>
        </w:rPr>
        <w:t xml:space="preserve">the </w:t>
      </w:r>
      <w:r w:rsidR="00D020EA" w:rsidRPr="003F0C26">
        <w:rPr>
          <w:rFonts w:cs="Times New Roman"/>
          <w:szCs w:val="24"/>
          <w:lang w:val="en-US" w:eastAsia="en-US" w:bidi="hi-IN"/>
        </w:rPr>
        <w:t xml:space="preserve">existing </w:t>
      </w:r>
      <w:r w:rsidR="00E72D62">
        <w:rPr>
          <w:rFonts w:cs="Times New Roman"/>
          <w:szCs w:val="24"/>
          <w:lang w:val="en-US" w:eastAsia="en-US" w:bidi="hi-IN"/>
        </w:rPr>
        <w:t xml:space="preserve">dataset of 300+ statements, clean </w:t>
      </w:r>
      <w:proofErr w:type="gramStart"/>
      <w:r w:rsidR="00E72D62">
        <w:rPr>
          <w:rFonts w:cs="Times New Roman"/>
          <w:szCs w:val="24"/>
          <w:lang w:val="en-US" w:eastAsia="en-US" w:bidi="hi-IN"/>
        </w:rPr>
        <w:t xml:space="preserve">it </w:t>
      </w:r>
      <w:r w:rsidR="00D020EA" w:rsidRPr="003F0C26">
        <w:rPr>
          <w:rFonts w:cs="Times New Roman"/>
          <w:szCs w:val="24"/>
          <w:lang w:val="en-US" w:eastAsia="en-US" w:bidi="hi-IN"/>
        </w:rPr>
        <w:t xml:space="preserve"> and</w:t>
      </w:r>
      <w:proofErr w:type="gramEnd"/>
      <w:r w:rsidR="00D020EA" w:rsidRPr="003F0C26">
        <w:rPr>
          <w:rFonts w:cs="Times New Roman"/>
          <w:szCs w:val="24"/>
          <w:lang w:val="en-US" w:eastAsia="en-US" w:bidi="hi-IN"/>
        </w:rPr>
        <w:t xml:space="preserve"> labels</w:t>
      </w:r>
      <w:r w:rsidR="00E72D62">
        <w:rPr>
          <w:rFonts w:cs="Times New Roman"/>
          <w:szCs w:val="24"/>
          <w:lang w:val="en-US" w:eastAsia="en-US" w:bidi="hi-IN"/>
        </w:rPr>
        <w:t xml:space="preserve"> each sentence. </w:t>
      </w:r>
    </w:p>
    <w:p w14:paraId="38DEA050" w14:textId="19926C00" w:rsidR="00D020EA" w:rsidRPr="003F0C26"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00D020EA" w:rsidRPr="003F0C26">
        <w:rPr>
          <w:rFonts w:cs="Times New Roman"/>
          <w:szCs w:val="24"/>
          <w:lang w:val="en-US" w:eastAsia="en-US" w:bidi="hi-IN"/>
        </w:rPr>
        <w:t>xp</w:t>
      </w:r>
      <w:r w:rsidR="000F53A8">
        <w:rPr>
          <w:rFonts w:cs="Times New Roman"/>
          <w:szCs w:val="24"/>
          <w:lang w:val="en-US" w:eastAsia="en-US" w:bidi="hi-IN"/>
        </w:rPr>
        <w:t>a</w:t>
      </w:r>
      <w:r w:rsidR="00D020EA" w:rsidRPr="003F0C26">
        <w:rPr>
          <w:rFonts w:cs="Times New Roman"/>
          <w:szCs w:val="24"/>
          <w:lang w:val="en-US" w:eastAsia="en-US" w:bidi="hi-IN"/>
        </w:rPr>
        <w:t xml:space="preserve">nd </w:t>
      </w:r>
      <w:r>
        <w:rPr>
          <w:rFonts w:cs="Times New Roman"/>
          <w:szCs w:val="24"/>
          <w:lang w:val="en-US" w:eastAsia="en-US" w:bidi="hi-IN"/>
        </w:rPr>
        <w:t xml:space="preserve">existing </w:t>
      </w:r>
      <w:r w:rsidR="00D020EA" w:rsidRPr="003F0C26">
        <w:rPr>
          <w:rFonts w:cs="Times New Roman"/>
          <w:szCs w:val="24"/>
          <w:lang w:val="en-US" w:eastAsia="en-US" w:bidi="hi-IN"/>
        </w:rPr>
        <w:t>dataset</w:t>
      </w:r>
      <w:r>
        <w:rPr>
          <w:rFonts w:cs="Times New Roman"/>
          <w:szCs w:val="24"/>
          <w:lang w:val="en-US" w:eastAsia="en-US" w:bidi="hi-IN"/>
        </w:rPr>
        <w:t xml:space="preserve">, minimum </w:t>
      </w:r>
      <w:r w:rsidR="00E72D62">
        <w:rPr>
          <w:rFonts w:cs="Times New Roman"/>
          <w:szCs w:val="24"/>
          <w:lang w:val="en-US" w:eastAsia="en-US" w:bidi="hi-IN"/>
        </w:rPr>
        <w:t>6</w:t>
      </w:r>
      <w:r>
        <w:rPr>
          <w:rFonts w:cs="Times New Roman"/>
          <w:szCs w:val="24"/>
          <w:lang w:val="en-US" w:eastAsia="en-US" w:bidi="hi-IN"/>
        </w:rPr>
        <w:t>00%</w:t>
      </w:r>
      <w:r w:rsidR="00D020EA" w:rsidRPr="003F0C26">
        <w:rPr>
          <w:rFonts w:cs="Times New Roman"/>
          <w:szCs w:val="24"/>
          <w:lang w:val="en-US" w:eastAsia="en-US" w:bidi="hi-IN"/>
        </w:rPr>
        <w:t>, which can be used for training and test</w:t>
      </w:r>
      <w:r w:rsidR="00E72D62">
        <w:rPr>
          <w:rFonts w:cs="Times New Roman"/>
          <w:szCs w:val="24"/>
          <w:lang w:val="en-US" w:eastAsia="en-US" w:bidi="hi-IN"/>
        </w:rPr>
        <w:t>ing</w:t>
      </w:r>
      <w:r w:rsidR="00D020EA" w:rsidRPr="003F0C26">
        <w:rPr>
          <w:rFonts w:cs="Times New Roman"/>
          <w:szCs w:val="24"/>
          <w:lang w:val="en-US" w:eastAsia="en-US" w:bidi="hi-IN"/>
        </w:rPr>
        <w:t xml:space="preserve"> a sarcasm detection model of Hinglish Language</w:t>
      </w:r>
    </w:p>
    <w:p w14:paraId="04042AEB" w14:textId="233187B8" w:rsidR="00D020EA"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D020EA" w:rsidRPr="003F0C26">
        <w:rPr>
          <w:rFonts w:cs="Times New Roman"/>
          <w:szCs w:val="24"/>
          <w:lang w:val="en-US" w:eastAsia="en-US" w:bidi="hi-IN"/>
        </w:rPr>
        <w:t>etermine which embedding technique best suits for Hinglish dataset</w:t>
      </w:r>
    </w:p>
    <w:p w14:paraId="30FB9F19" w14:textId="11A316FE" w:rsidR="003F0C26" w:rsidRPr="003F0C26"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285BA77E" w14:textId="6E33CBFA" w:rsidR="00D020EA" w:rsidRPr="003F0C26" w:rsidRDefault="003F0C26"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D020EA" w:rsidRPr="003F0C26">
        <w:rPr>
          <w:rFonts w:cs="Times New Roman"/>
          <w:szCs w:val="24"/>
          <w:lang w:val="en-US" w:eastAsia="en-US" w:bidi="hi-IN"/>
        </w:rPr>
        <w:t xml:space="preserve">evelop models using </w:t>
      </w:r>
      <w:r w:rsidRPr="003F0C26">
        <w:rPr>
          <w:rFonts w:cs="Times New Roman"/>
          <w:szCs w:val="24"/>
          <w:lang w:val="en-US" w:eastAsia="en-US" w:bidi="hi-IN"/>
        </w:rPr>
        <w:t xml:space="preserve">different algorithm like Naive Bayesian, SVM, </w:t>
      </w:r>
      <w:r w:rsidR="00E72D62">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sidR="00E72D62">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753C758C" w14:textId="4C2BE1C9" w:rsidR="003F0C26" w:rsidRDefault="00FA55BB"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003F0C26" w:rsidRPr="003F0C26">
        <w:rPr>
          <w:rFonts w:cs="Times New Roman"/>
          <w:szCs w:val="24"/>
          <w:lang w:val="en-US" w:eastAsia="en-US" w:bidi="hi-IN"/>
        </w:rPr>
        <w:t>evelop a prediction model using ensemble of different model and check whether performance improves.</w:t>
      </w:r>
    </w:p>
    <w:p w14:paraId="6DAEC4A4" w14:textId="77777777" w:rsidR="00FA55BB" w:rsidRPr="003F0C26" w:rsidRDefault="00FA55BB" w:rsidP="00941043">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4A81B94E" w14:textId="77777777" w:rsidR="00FA55BB" w:rsidRPr="003F0C26" w:rsidRDefault="00FA55BB" w:rsidP="00C83227">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69F7C498" w14:textId="0BEBF41B" w:rsidR="0048232F" w:rsidRDefault="00FA55B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w:t>
      </w:r>
      <w:r w:rsidR="00E72D62">
        <w:rPr>
          <w:rFonts w:cs="Times New Roman"/>
          <w:szCs w:val="24"/>
          <w:lang w:val="en-US" w:eastAsia="en-US" w:bidi="hi-IN"/>
        </w:rPr>
        <w:t>therefore,</w:t>
      </w:r>
      <w:r>
        <w:rPr>
          <w:rFonts w:cs="Times New Roman"/>
          <w:szCs w:val="24"/>
          <w:lang w:val="en-US" w:eastAsia="en-US" w:bidi="hi-IN"/>
        </w:rPr>
        <w:t xml:space="preserve"> we will try to create a balance dataset and hence no oversampling technique will be required.</w:t>
      </w:r>
      <w:r w:rsidR="000F53A8">
        <w:rPr>
          <w:rFonts w:cs="Times New Roman"/>
          <w:szCs w:val="24"/>
          <w:lang w:val="en-US" w:eastAsia="en-US" w:bidi="hi-IN"/>
        </w:rPr>
        <w:t xml:space="preserve"> </w:t>
      </w:r>
      <w:proofErr w:type="gramStart"/>
      <w:r w:rsidR="000F53A8">
        <w:rPr>
          <w:rFonts w:cs="Times New Roman"/>
          <w:szCs w:val="24"/>
          <w:lang w:val="en-US" w:eastAsia="en-US" w:bidi="hi-IN"/>
        </w:rPr>
        <w:t>But,</w:t>
      </w:r>
      <w:proofErr w:type="gramEnd"/>
      <w:r w:rsidR="000F53A8">
        <w:rPr>
          <w:rFonts w:cs="Times New Roman"/>
          <w:szCs w:val="24"/>
          <w:lang w:val="en-US" w:eastAsia="en-US" w:bidi="hi-IN"/>
        </w:rPr>
        <w:t xml:space="preserve"> </w:t>
      </w:r>
      <w:r w:rsidR="00E72D62">
        <w:rPr>
          <w:rFonts w:cs="Times New Roman"/>
          <w:szCs w:val="24"/>
          <w:lang w:val="en-US" w:eastAsia="en-US" w:bidi="hi-IN"/>
        </w:rPr>
        <w:t xml:space="preserve">if </w:t>
      </w:r>
      <w:r w:rsidR="000F53A8">
        <w:rPr>
          <w:rFonts w:cs="Times New Roman"/>
          <w:szCs w:val="24"/>
          <w:lang w:val="en-US" w:eastAsia="en-US" w:bidi="hi-IN"/>
        </w:rPr>
        <w:t xml:space="preserve">we </w:t>
      </w:r>
      <w:r w:rsidR="00E72D62">
        <w:rPr>
          <w:rFonts w:cs="Times New Roman"/>
          <w:szCs w:val="24"/>
          <w:lang w:val="en-US" w:eastAsia="en-US" w:bidi="hi-IN"/>
        </w:rPr>
        <w:t>realize</w:t>
      </w:r>
      <w:r w:rsidR="000F53A8">
        <w:rPr>
          <w:rFonts w:cs="Times New Roman"/>
          <w:szCs w:val="24"/>
          <w:lang w:val="en-US" w:eastAsia="en-US" w:bidi="hi-IN"/>
        </w:rPr>
        <w:t xml:space="preserve"> that results are not encouraging and we need to expend our dataset then in the interest of time we will put more non-sarcasm sentences and use oversampling technique to balance the dataset.</w:t>
      </w:r>
    </w:p>
    <w:p w14:paraId="760064A1" w14:textId="77777777" w:rsidR="00DE1FD7" w:rsidRPr="000F53A8" w:rsidRDefault="00DE1FD7"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82258D6" w14:textId="5A833F9F" w:rsidR="00202B72" w:rsidRPr="00FD0ED5" w:rsidRDefault="00FD0ED5" w:rsidP="00FD0ED5">
      <w:pPr>
        <w:rPr>
          <w:b/>
          <w:bCs/>
          <w:color w:val="0070C0"/>
          <w:sz w:val="28"/>
          <w:szCs w:val="22"/>
          <w:lang w:val="en-US" w:eastAsia="en-US" w:bidi="hi-IN"/>
        </w:rPr>
      </w:pPr>
      <w:r>
        <w:rPr>
          <w:b/>
          <w:bCs/>
          <w:color w:val="0070C0"/>
          <w:sz w:val="28"/>
          <w:szCs w:val="22"/>
          <w:lang w:val="en-US" w:eastAsia="en-US" w:bidi="hi-IN"/>
        </w:rPr>
        <w:t xml:space="preserve">5. </w:t>
      </w:r>
      <w:r w:rsidR="00202B72" w:rsidRPr="00FD0ED5">
        <w:rPr>
          <w:b/>
          <w:bCs/>
          <w:color w:val="0070C0"/>
          <w:sz w:val="28"/>
          <w:szCs w:val="22"/>
          <w:lang w:val="en-US" w:eastAsia="en-US" w:bidi="hi-IN"/>
        </w:rPr>
        <w:t>Signiﬁcance of the Study</w:t>
      </w:r>
    </w:p>
    <w:p w14:paraId="3107D832" w14:textId="35CEDDFE" w:rsidR="002E35B0" w:rsidRDefault="002E35B0" w:rsidP="00C83227">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004D12CC" w:rsidRPr="00DA24F3">
        <w:rPr>
          <w:rStyle w:val="FootnoteReference"/>
        </w:rPr>
        <w:footnoteReference w:id="21"/>
      </w:r>
      <w:r w:rsidR="004D12CC">
        <w:rPr>
          <w:szCs w:val="24"/>
        </w:rPr>
        <w:t xml:space="preserve"> </w:t>
      </w:r>
      <w:r>
        <w:rPr>
          <w:szCs w:val="24"/>
        </w:rPr>
        <w:t xml:space="preserve">and </w:t>
      </w:r>
      <w:r w:rsidRPr="00A3217E">
        <w:rPr>
          <w:szCs w:val="24"/>
        </w:rPr>
        <w:t>babbel.com</w:t>
      </w:r>
      <w:r w:rsidR="004D12CC" w:rsidRPr="00DA24F3">
        <w:rPr>
          <w:rStyle w:val="FootnoteReference"/>
        </w:rPr>
        <w:footnoteReference w:id="22"/>
      </w:r>
      <w:r>
        <w:rPr>
          <w:szCs w:val="24"/>
        </w:rPr>
        <w:t xml:space="preserve"> a</w:t>
      </w:r>
      <w:r w:rsidRPr="00A3217E">
        <w:rPr>
          <w:szCs w:val="24"/>
        </w:rPr>
        <w:t>fter English and Mandarin Hindi is 3rd most spoken language on earth. It is spoken by 615mn people</w:t>
      </w:r>
      <w:r>
        <w:rPr>
          <w:szCs w:val="24"/>
        </w:rPr>
        <w:t>.</w:t>
      </w:r>
      <w:r w:rsidR="009D07CE">
        <w:rPr>
          <w:szCs w:val="24"/>
        </w:rPr>
        <w:t xml:space="preserve"> </w:t>
      </w:r>
      <w:r>
        <w:rPr>
          <w:szCs w:val="24"/>
        </w:rPr>
        <w:t>As per Wikipedia 176 million people speak Urdu.</w:t>
      </w:r>
      <w:r w:rsidR="009D07CE" w:rsidRPr="00DA24F3">
        <w:rPr>
          <w:rStyle w:val="FootnoteReference"/>
        </w:rPr>
        <w:footnoteReference w:id="23"/>
      </w:r>
    </w:p>
    <w:p w14:paraId="5C272600" w14:textId="77777777" w:rsidR="009D07CE" w:rsidRDefault="009D07CE" w:rsidP="00C83227">
      <w:pPr>
        <w:spacing w:line="360" w:lineRule="auto"/>
        <w:rPr>
          <w:szCs w:val="24"/>
        </w:rPr>
      </w:pPr>
    </w:p>
    <w:p w14:paraId="64EE4CE4" w14:textId="1FF52C73" w:rsidR="002E35B0" w:rsidRDefault="002E35B0" w:rsidP="00C83227">
      <w:pPr>
        <w:spacing w:line="360" w:lineRule="auto"/>
        <w:rPr>
          <w:szCs w:val="24"/>
        </w:rPr>
      </w:pPr>
      <w:r>
        <w:rPr>
          <w:szCs w:val="24"/>
        </w:rPr>
        <w:t>Culture of Hindi speaking population and Urdu speaking population resembles a lot. While speaking or writing Hi</w:t>
      </w:r>
      <w:r w:rsidR="00710881">
        <w:rPr>
          <w:szCs w:val="24"/>
        </w:rPr>
        <w:t>nglish</w:t>
      </w:r>
      <w:r>
        <w:rPr>
          <w:szCs w:val="24"/>
        </w:rPr>
        <w:t xml:space="preserve"> many words of Urdu are spoken or written unknowingly. Therefore, any sarcasm analysis </w:t>
      </w:r>
      <w:r w:rsidR="009D07CE">
        <w:rPr>
          <w:szCs w:val="24"/>
        </w:rPr>
        <w:t>system</w:t>
      </w:r>
      <w:r>
        <w:rPr>
          <w:szCs w:val="24"/>
        </w:rPr>
        <w:t xml:space="preserve"> in Hinglish will benefit Urdu speak</w:t>
      </w:r>
      <w:r w:rsidR="009D07CE">
        <w:rPr>
          <w:szCs w:val="24"/>
        </w:rPr>
        <w:t>ing community as well</w:t>
      </w:r>
      <w:r>
        <w:rPr>
          <w:szCs w:val="24"/>
        </w:rPr>
        <w:t>.</w:t>
      </w:r>
    </w:p>
    <w:p w14:paraId="03F232BD" w14:textId="5A5E16F2" w:rsidR="002E35B0" w:rsidRDefault="002E35B0" w:rsidP="00C83227">
      <w:pPr>
        <w:spacing w:line="360" w:lineRule="auto"/>
        <w:rPr>
          <w:lang w:val="en-US" w:eastAsia="en-US" w:bidi="hi-IN"/>
        </w:rPr>
      </w:pPr>
    </w:p>
    <w:p w14:paraId="1BF20B4D" w14:textId="0834A07E" w:rsidR="002E35B0" w:rsidRPr="00684AB7" w:rsidRDefault="002E35B0" w:rsidP="00C83227">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w:t>
      </w:r>
      <w:r w:rsidR="00710881" w:rsidRPr="00684AB7">
        <w:rPr>
          <w:szCs w:val="24"/>
        </w:rPr>
        <w:t>product,</w:t>
      </w:r>
      <w:r w:rsidRPr="00684AB7">
        <w:rPr>
          <w:szCs w:val="24"/>
        </w:rPr>
        <w:t xml:space="preserve"> or person. Therefore, performing sentiment analysis on every feedback makes a perfect sense and it can be done automatically almost in real time.</w:t>
      </w:r>
    </w:p>
    <w:p w14:paraId="66A325E7" w14:textId="77777777" w:rsidR="002E35B0" w:rsidRDefault="002E35B0" w:rsidP="00C83227">
      <w:pPr>
        <w:spacing w:line="360" w:lineRule="auto"/>
        <w:rPr>
          <w:lang w:val="en-US" w:eastAsia="en-US" w:bidi="hi-IN"/>
        </w:rPr>
      </w:pPr>
    </w:p>
    <w:p w14:paraId="082C9D20" w14:textId="0BCE49CF" w:rsidR="00063FD6" w:rsidRPr="00063FD6" w:rsidRDefault="00063FD6" w:rsidP="00C83227">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3FC6B2CA" w14:textId="77777777" w:rsidR="00063FD6" w:rsidRPr="00063FD6" w:rsidRDefault="00063FD6" w:rsidP="00941043">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lastRenderedPageBreak/>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7A81D548" w14:textId="73021207" w:rsidR="00063FD6" w:rsidRPr="00063FD6" w:rsidRDefault="00063FD6" w:rsidP="00941043">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G</w:t>
      </w:r>
      <w:r w:rsidR="00A71CA3" w:rsidRPr="00063FD6">
        <w:rPr>
          <w:rFonts w:cs="Times New Roman"/>
          <w:szCs w:val="24"/>
          <w:lang w:val="en-US" w:eastAsia="en-US" w:bidi="hi-IN"/>
        </w:rPr>
        <w:t xml:space="preserve">overnment, NGO, religious leaders, product sellers are able to perform the </w:t>
      </w:r>
      <w:r>
        <w:rPr>
          <w:rFonts w:cs="Times New Roman"/>
          <w:szCs w:val="24"/>
          <w:lang w:val="en-US" w:eastAsia="en-US" w:bidi="hi-IN"/>
        </w:rPr>
        <w:t>sarcasm</w:t>
      </w:r>
      <w:r w:rsidR="00A71CA3" w:rsidRPr="00063FD6">
        <w:rPr>
          <w:rFonts w:cs="Times New Roman"/>
          <w:szCs w:val="24"/>
          <w:lang w:val="en-US" w:eastAsia="en-US" w:bidi="hi-IN"/>
        </w:rPr>
        <w:t xml:space="preserve"> analysis against some product, political party, ideology, religion, company </w:t>
      </w:r>
      <w:proofErr w:type="spellStart"/>
      <w:r w:rsidR="00A71CA3" w:rsidRPr="00063FD6">
        <w:rPr>
          <w:rFonts w:cs="Times New Roman"/>
          <w:szCs w:val="24"/>
          <w:lang w:val="en-US" w:eastAsia="en-US" w:bidi="hi-IN"/>
        </w:rPr>
        <w:t>etc</w:t>
      </w:r>
      <w:proofErr w:type="spellEnd"/>
      <w:r w:rsidR="00A71CA3" w:rsidRPr="00063FD6">
        <w:rPr>
          <w:rFonts w:cs="Times New Roman"/>
          <w:szCs w:val="24"/>
          <w:lang w:val="en-US" w:eastAsia="en-US" w:bidi="hi-IN"/>
        </w:rPr>
        <w:t xml:space="preserve"> then they will be able to control the situation in much better way with minimum damage.</w:t>
      </w:r>
      <w:r w:rsidRPr="00063FD6">
        <w:rPr>
          <w:rFonts w:cs="Times New Roman"/>
          <w:szCs w:val="24"/>
          <w:lang w:val="en-US" w:eastAsia="en-US" w:bidi="hi-IN"/>
        </w:rPr>
        <w:t xml:space="preserve"> </w:t>
      </w:r>
    </w:p>
    <w:p w14:paraId="42A5E6ED" w14:textId="6A26763E" w:rsidR="00063FD6" w:rsidRDefault="00063FD6" w:rsidP="00941043">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609319E3" w14:textId="05CA60BA" w:rsidR="002E35B0" w:rsidRPr="00E02293" w:rsidRDefault="002E35B0" w:rsidP="00941043">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sidR="00710881">
        <w:rPr>
          <w:szCs w:val="24"/>
        </w:rPr>
        <w:t xml:space="preserve"> in</w:t>
      </w:r>
      <w:r w:rsidRPr="00E02293">
        <w:rPr>
          <w:szCs w:val="24"/>
        </w:rPr>
        <w:t xml:space="preserve"> </w:t>
      </w:r>
      <w:r w:rsidR="00E02293" w:rsidRPr="00E02293">
        <w:rPr>
          <w:szCs w:val="24"/>
        </w:rPr>
        <w:t xml:space="preserve">lesser formal and </w:t>
      </w:r>
      <w:r w:rsidR="00710881" w:rsidRPr="00E02293">
        <w:rPr>
          <w:szCs w:val="24"/>
        </w:rPr>
        <w:t>light-hearted</w:t>
      </w:r>
      <w:r w:rsidR="00E02293" w:rsidRPr="00E02293">
        <w:rPr>
          <w:szCs w:val="24"/>
        </w:rPr>
        <w:t xml:space="preserve"> environment. When India people are speaking to each other using Hinglish we can perform sarcasm analysis to know the feeling of the group.</w:t>
      </w:r>
    </w:p>
    <w:p w14:paraId="55EA5893" w14:textId="5DA3C50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6ECA85C4" w14:textId="7777777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02A53AE9" w14:textId="1ED0085C" w:rsidR="00063FD6" w:rsidRPr="004F5DAE" w:rsidRDefault="00AE41EA"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sidR="00484C00">
        <w:rPr>
          <w:rFonts w:cs="Times New Roman"/>
          <w:b/>
          <w:bCs/>
          <w:szCs w:val="24"/>
          <w:lang w:val="en-US" w:eastAsia="en-US" w:bidi="hi-IN"/>
        </w:rPr>
        <w:t xml:space="preserve"> Domain</w:t>
      </w:r>
    </w:p>
    <w:p w14:paraId="51154473" w14:textId="1F8F9F30" w:rsidR="00AE41EA" w:rsidRDefault="00AE41E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63DAC223" w14:textId="0B8CF926" w:rsidR="00AE41EA" w:rsidRDefault="00AE41E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for the inconvenience. </w:t>
      </w:r>
      <w:r w:rsidR="004F5DAE">
        <w:rPr>
          <w:rFonts w:cs="Times New Roman"/>
          <w:szCs w:val="24"/>
          <w:lang w:val="en-US" w:eastAsia="en-US" w:bidi="hi-IN"/>
        </w:rPr>
        <w:t>Our service engineer will call you.</w:t>
      </w:r>
    </w:p>
    <w:p w14:paraId="3A3EDC01" w14:textId="43961CD4"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01FFE941" w14:textId="10720B92" w:rsidR="004F5DAE" w:rsidRPr="004F5DAE" w:rsidRDefault="004F5DAE" w:rsidP="004F5DA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sidR="00484C00">
        <w:rPr>
          <w:rFonts w:cs="Times New Roman"/>
          <w:b/>
          <w:bCs/>
          <w:szCs w:val="24"/>
          <w:lang w:val="en-US" w:eastAsia="en-US" w:bidi="hi-IN"/>
        </w:rPr>
        <w:t xml:space="preserve"> Business</w:t>
      </w:r>
    </w:p>
    <w:p w14:paraId="056FA442"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3458959C"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7E74304C" w14:textId="77777777"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p>
    <w:p w14:paraId="7FC839A4" w14:textId="3B3B1E42" w:rsidR="004F5DAE" w:rsidRPr="004F5DAE" w:rsidRDefault="004F5DAE" w:rsidP="004F5DAE">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sidR="00484C00">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sidR="00484C00">
        <w:rPr>
          <w:rFonts w:cs="Times New Roman"/>
          <w:b/>
          <w:bCs/>
          <w:szCs w:val="24"/>
          <w:lang w:val="en-US" w:eastAsia="en-US" w:bidi="hi-IN"/>
        </w:rPr>
        <w:t xml:space="preserve"> Business</w:t>
      </w:r>
    </w:p>
    <w:p w14:paraId="5901F411" w14:textId="603070CD"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Customer: Last time, your food was so good that since last 2 days I am taking rest.</w:t>
      </w:r>
    </w:p>
    <w:p w14:paraId="07FF2584" w14:textId="1027A92B" w:rsidR="004F5DAE" w:rsidRDefault="004F5DAE" w:rsidP="004F5DAE">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70DCD68A" w14:textId="77777777" w:rsidR="004F5DAE" w:rsidRDefault="004F5DAE"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4609AE4" w14:textId="52EB47A0" w:rsidR="004F5DAE" w:rsidRPr="007758EB" w:rsidRDefault="004F5DAE"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4FB6978B" w14:textId="0E39796F" w:rsidR="004F5DAE"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1C109B64" w14:textId="55B533C3"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238F9842" w14:textId="56D0DC57"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5A1D092" w14:textId="3FED7A64" w:rsidR="007758EB" w:rsidRPr="007758EB" w:rsidRDefault="007758EB"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New</w:t>
      </w:r>
      <w:r w:rsidR="00710881">
        <w:rPr>
          <w:rFonts w:cs="Times New Roman"/>
          <w:b/>
          <w:bCs/>
          <w:szCs w:val="24"/>
          <w:lang w:val="en-US" w:eastAsia="en-US" w:bidi="hi-IN"/>
        </w:rPr>
        <w:t>s</w:t>
      </w:r>
      <w:r w:rsidRPr="007758EB">
        <w:rPr>
          <w:rFonts w:cs="Times New Roman"/>
          <w:b/>
          <w:bCs/>
          <w:szCs w:val="24"/>
          <w:lang w:val="en-US" w:eastAsia="en-US" w:bidi="hi-IN"/>
        </w:rPr>
        <w:t xml:space="preserve"> Portal</w:t>
      </w:r>
    </w:p>
    <w:p w14:paraId="6EBB5C87" w14:textId="49498C4A"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2597DF4E" w14:textId="03F9C9DE"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30C59E88" w14:textId="77777777"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0C1F7E2" w14:textId="6A649038" w:rsidR="007758EB" w:rsidRPr="007758EB" w:rsidRDefault="007758EB"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sidR="00484C00">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sidR="00484C00">
        <w:rPr>
          <w:rFonts w:cs="Times New Roman"/>
          <w:b/>
          <w:bCs/>
          <w:szCs w:val="24"/>
          <w:lang w:val="en-US" w:eastAsia="en-US" w:bidi="hi-IN"/>
        </w:rPr>
        <w:t xml:space="preserve"> Business</w:t>
      </w:r>
    </w:p>
    <w:p w14:paraId="47A7011B" w14:textId="465026DF"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0BF008E4" w14:textId="7F7F6DAD" w:rsidR="007758EB" w:rsidRDefault="007758EB"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w:t>
      </w:r>
      <w:r w:rsidR="00710881">
        <w:rPr>
          <w:rFonts w:cs="Times New Roman"/>
          <w:szCs w:val="24"/>
          <w:lang w:val="en-US" w:eastAsia="en-US" w:bidi="hi-IN"/>
        </w:rPr>
        <w:t xml:space="preserve"> We are s</w:t>
      </w:r>
      <w:r>
        <w:rPr>
          <w:rFonts w:cs="Times New Roman"/>
          <w:szCs w:val="24"/>
          <w:lang w:val="en-US" w:eastAsia="en-US" w:bidi="hi-IN"/>
        </w:rPr>
        <w:t xml:space="preserve">orry to hear that. </w:t>
      </w:r>
      <w:r w:rsidR="00710881">
        <w:rPr>
          <w:rFonts w:cs="Times New Roman"/>
          <w:szCs w:val="24"/>
          <w:lang w:val="en-US" w:eastAsia="en-US" w:bidi="hi-IN"/>
        </w:rPr>
        <w:t>We</w:t>
      </w:r>
      <w:r>
        <w:rPr>
          <w:rFonts w:cs="Times New Roman"/>
          <w:szCs w:val="24"/>
          <w:lang w:val="en-US" w:eastAsia="en-US" w:bidi="hi-IN"/>
        </w:rPr>
        <w:t xml:space="preserve"> hope your baggage </w:t>
      </w:r>
      <w:r w:rsidR="00710881">
        <w:rPr>
          <w:rFonts w:cs="Times New Roman"/>
          <w:szCs w:val="24"/>
          <w:lang w:val="en-US" w:eastAsia="en-US" w:bidi="hi-IN"/>
        </w:rPr>
        <w:t>reached safe to you.</w:t>
      </w:r>
    </w:p>
    <w:p w14:paraId="4E82EFBA" w14:textId="103397F4" w:rsidR="00C83DDA" w:rsidRDefault="00C83DDA" w:rsidP="00C83227">
      <w:pPr>
        <w:tabs>
          <w:tab w:val="clear" w:pos="720"/>
        </w:tabs>
        <w:overflowPunct/>
        <w:autoSpaceDE/>
        <w:autoSpaceDN/>
        <w:adjustRightInd/>
        <w:spacing w:line="360" w:lineRule="auto"/>
        <w:jc w:val="left"/>
        <w:textAlignment w:val="auto"/>
        <w:rPr>
          <w:rFonts w:cs="Times New Roman"/>
          <w:szCs w:val="24"/>
          <w:lang w:val="en-US" w:eastAsia="en-US" w:bidi="hi-IN"/>
        </w:rPr>
      </w:pPr>
    </w:p>
    <w:p w14:paraId="265915E7" w14:textId="2590C256" w:rsidR="00C83DDA" w:rsidRPr="00C83DDA" w:rsidRDefault="00CE75F1" w:rsidP="00C83227">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Motivation</w:t>
      </w:r>
      <w:r w:rsidR="00484C00">
        <w:rPr>
          <w:rFonts w:cs="Kokila"/>
          <w:b/>
          <w:bCs/>
          <w:szCs w:val="21"/>
          <w:lang w:val="en-US" w:eastAsia="en-US" w:bidi="hi-IN"/>
        </w:rPr>
        <w:t xml:space="preserve"> in</w:t>
      </w:r>
      <w:r>
        <w:rPr>
          <w:rFonts w:cs="Kokila"/>
          <w:b/>
          <w:bCs/>
          <w:szCs w:val="21"/>
          <w:lang w:val="en-US" w:eastAsia="en-US" w:bidi="hi-IN"/>
        </w:rPr>
        <w:t xml:space="preserve"> </w:t>
      </w:r>
      <w:r w:rsidR="00C83DDA" w:rsidRPr="00C83DDA">
        <w:rPr>
          <w:rFonts w:cs="Times New Roman"/>
          <w:b/>
          <w:bCs/>
          <w:szCs w:val="24"/>
          <w:lang w:val="en-US" w:eastAsia="en-US" w:bidi="hi-IN"/>
        </w:rPr>
        <w:t>Dialogue Analysis</w:t>
      </w:r>
      <w:r w:rsidR="00484C00">
        <w:rPr>
          <w:rFonts w:cs="Times New Roman"/>
          <w:b/>
          <w:bCs/>
          <w:szCs w:val="24"/>
          <w:lang w:val="en-US" w:eastAsia="en-US" w:bidi="hi-IN"/>
        </w:rPr>
        <w:t xml:space="preserve"> Work</w:t>
      </w:r>
    </w:p>
    <w:p w14:paraId="66695F7D" w14:textId="20D5EF33" w:rsidR="00C83DDA" w:rsidRDefault="00C83DDA" w:rsidP="00C83227">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005F168F" w:rsidRPr="00DA24F3">
        <w:rPr>
          <w:rStyle w:val="FootnoteReference"/>
        </w:rPr>
        <w:footnoteReference w:id="24"/>
      </w:r>
    </w:p>
    <w:p w14:paraId="757CE22D" w14:textId="77EA812A" w:rsidR="00C83DDA" w:rsidRDefault="00C83DDA" w:rsidP="00C83227">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w:t>
      </w:r>
      <w:r w:rsidR="00CE75F1">
        <w:rPr>
          <w:rFonts w:cstheme="minorBidi" w:hint="cs"/>
          <w:szCs w:val="24"/>
          <w:cs/>
          <w:lang w:val="en-US" w:eastAsia="en-US" w:bidi="hi-IN"/>
        </w:rPr>
        <w:t>। बस</w:t>
      </w:r>
      <w:r>
        <w:rPr>
          <w:rFonts w:cstheme="minorBidi" w:hint="cs"/>
          <w:szCs w:val="24"/>
          <w:cs/>
          <w:lang w:val="en-US" w:eastAsia="en-US" w:bidi="hi-IN"/>
        </w:rPr>
        <w:t xml:space="preserve">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sidR="00484C00">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563E48D4" w14:textId="0389955F" w:rsidR="00DE1FD7" w:rsidRDefault="00484C00" w:rsidP="00C83227">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50342152" w14:textId="77777777" w:rsidR="00DE1FD7" w:rsidRPr="00C83DDA" w:rsidRDefault="00DE1FD7" w:rsidP="00C83227">
      <w:pPr>
        <w:tabs>
          <w:tab w:val="clear" w:pos="720"/>
        </w:tabs>
        <w:overflowPunct/>
        <w:autoSpaceDE/>
        <w:autoSpaceDN/>
        <w:adjustRightInd/>
        <w:spacing w:line="360" w:lineRule="auto"/>
        <w:jc w:val="left"/>
        <w:textAlignment w:val="auto"/>
        <w:rPr>
          <w:rFonts w:cstheme="minorBidi"/>
          <w:szCs w:val="24"/>
          <w:cs/>
          <w:lang w:val="en-US" w:eastAsia="en-US" w:bidi="hi-IN"/>
        </w:rPr>
      </w:pPr>
    </w:p>
    <w:p w14:paraId="3AA54395" w14:textId="208CC6A9" w:rsidR="00202B72" w:rsidRPr="00FD0ED5" w:rsidRDefault="00FD0ED5" w:rsidP="00FD0ED5">
      <w:pPr>
        <w:rPr>
          <w:b/>
          <w:bCs/>
          <w:color w:val="0070C0"/>
          <w:sz w:val="28"/>
          <w:szCs w:val="22"/>
          <w:lang w:val="en-US" w:eastAsia="en-US" w:bidi="hi-IN"/>
        </w:rPr>
      </w:pPr>
      <w:r>
        <w:rPr>
          <w:b/>
          <w:bCs/>
          <w:color w:val="0070C0"/>
          <w:sz w:val="28"/>
          <w:szCs w:val="22"/>
          <w:lang w:val="en-US" w:eastAsia="en-US" w:bidi="hi-IN"/>
        </w:rPr>
        <w:t xml:space="preserve">6. </w:t>
      </w:r>
      <w:r w:rsidR="00202B72" w:rsidRPr="00FD0ED5">
        <w:rPr>
          <w:b/>
          <w:bCs/>
          <w:color w:val="0070C0"/>
          <w:sz w:val="28"/>
          <w:szCs w:val="22"/>
          <w:lang w:val="en-US" w:eastAsia="en-US" w:bidi="hi-IN"/>
        </w:rPr>
        <w:t>Scope of the Study</w:t>
      </w:r>
    </w:p>
    <w:p w14:paraId="041B0640" w14:textId="4E088DEB" w:rsidR="00C92D2E" w:rsidRDefault="0030349B" w:rsidP="00941043">
      <w:pPr>
        <w:pStyle w:val="ListParagraph"/>
        <w:numPr>
          <w:ilvl w:val="0"/>
          <w:numId w:val="7"/>
        </w:numPr>
        <w:spacing w:line="360" w:lineRule="auto"/>
        <w:jc w:val="left"/>
        <w:rPr>
          <w:szCs w:val="24"/>
        </w:rPr>
      </w:pPr>
      <w:r>
        <w:rPr>
          <w:szCs w:val="24"/>
        </w:rPr>
        <w:t>Th</w:t>
      </w:r>
      <w:r w:rsidR="00C92D2E">
        <w:rPr>
          <w:szCs w:val="24"/>
        </w:rPr>
        <w:t>is research is not related to any specific domain like philosophy, politics, history, current affair new etc. Rather it is trying to detect sarcasm in day to day informal conversation.</w:t>
      </w:r>
    </w:p>
    <w:p w14:paraId="3EED1F3E" w14:textId="48A97170" w:rsidR="00406F1E" w:rsidRPr="00406F1E" w:rsidRDefault="00406F1E" w:rsidP="00941043">
      <w:pPr>
        <w:pStyle w:val="ListParagraph"/>
        <w:numPr>
          <w:ilvl w:val="0"/>
          <w:numId w:val="7"/>
        </w:numPr>
        <w:spacing w:line="360" w:lineRule="auto"/>
        <w:jc w:val="left"/>
        <w:rPr>
          <w:szCs w:val="24"/>
        </w:rPr>
      </w:pPr>
      <w:r w:rsidRPr="00406F1E">
        <w:rPr>
          <w:szCs w:val="24"/>
        </w:rPr>
        <w:lastRenderedPageBreak/>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w:t>
      </w:r>
      <w:r w:rsidR="002C5E23" w:rsidRPr="00406F1E">
        <w:rPr>
          <w:szCs w:val="24"/>
        </w:rPr>
        <w:t>text-based</w:t>
      </w:r>
      <w:r w:rsidRPr="00406F1E">
        <w:rPr>
          <w:szCs w:val="24"/>
        </w:rPr>
        <w:t xml:space="preserve"> sarcasm.</w:t>
      </w:r>
    </w:p>
    <w:p w14:paraId="18DF7DFA" w14:textId="0F961C67" w:rsidR="00406F1E" w:rsidRDefault="00406F1E" w:rsidP="00941043">
      <w:pPr>
        <w:pStyle w:val="ListParagraph"/>
        <w:numPr>
          <w:ilvl w:val="0"/>
          <w:numId w:val="7"/>
        </w:numPr>
        <w:spacing w:line="360" w:lineRule="auto"/>
        <w:jc w:val="left"/>
        <w:rPr>
          <w:szCs w:val="24"/>
        </w:rPr>
      </w:pPr>
      <w:r>
        <w:rPr>
          <w:szCs w:val="24"/>
        </w:rPr>
        <w:t xml:space="preserve">Only </w:t>
      </w:r>
      <w:r w:rsidR="009D74A6">
        <w:rPr>
          <w:szCs w:val="24"/>
        </w:rPr>
        <w:t>Roman</w:t>
      </w:r>
      <w:r>
        <w:rPr>
          <w:szCs w:val="24"/>
        </w:rPr>
        <w:t xml:space="preserve"> and Devanagari scripts are considered.</w:t>
      </w:r>
    </w:p>
    <w:p w14:paraId="711132D1" w14:textId="6D109268" w:rsidR="00406F1E" w:rsidRDefault="00406F1E" w:rsidP="00941043">
      <w:pPr>
        <w:pStyle w:val="ListParagraph"/>
        <w:numPr>
          <w:ilvl w:val="0"/>
          <w:numId w:val="7"/>
        </w:numPr>
        <w:spacing w:line="360" w:lineRule="auto"/>
        <w:jc w:val="left"/>
        <w:rPr>
          <w:szCs w:val="24"/>
        </w:rPr>
      </w:pPr>
      <w:r>
        <w:rPr>
          <w:szCs w:val="24"/>
        </w:rPr>
        <w:t>Only Hindi and English language words are considered</w:t>
      </w:r>
      <w:r w:rsidR="002C5E23">
        <w:rPr>
          <w:szCs w:val="24"/>
        </w:rPr>
        <w:t xml:space="preserve">. If heavily used words from other languages which are part of day to social </w:t>
      </w:r>
      <w:r w:rsidR="00710881">
        <w:rPr>
          <w:szCs w:val="24"/>
        </w:rPr>
        <w:t>communication,</w:t>
      </w:r>
      <w:r w:rsidR="002C5E23">
        <w:rPr>
          <w:szCs w:val="24"/>
        </w:rPr>
        <w:t xml:space="preserve"> then we will include that in our Hindi vocabulary.</w:t>
      </w:r>
    </w:p>
    <w:p w14:paraId="6840EDC8" w14:textId="4F4874C2" w:rsidR="00202B72" w:rsidRDefault="00E02293" w:rsidP="00941043">
      <w:pPr>
        <w:pStyle w:val="ListParagraph"/>
        <w:numPr>
          <w:ilvl w:val="0"/>
          <w:numId w:val="7"/>
        </w:numPr>
        <w:spacing w:line="360" w:lineRule="auto"/>
        <w:jc w:val="left"/>
        <w:rPr>
          <w:szCs w:val="24"/>
        </w:rPr>
      </w:pPr>
      <w:r>
        <w:rPr>
          <w:szCs w:val="24"/>
        </w:rPr>
        <w:t xml:space="preserve">No analysis of degree of </w:t>
      </w:r>
      <w:r w:rsidR="00406F1E">
        <w:rPr>
          <w:szCs w:val="24"/>
        </w:rPr>
        <w:t>sarcasm</w:t>
      </w:r>
      <w:r>
        <w:rPr>
          <w:szCs w:val="24"/>
        </w:rPr>
        <w:t>.</w:t>
      </w:r>
    </w:p>
    <w:p w14:paraId="3858B6D9" w14:textId="1644D4F8" w:rsidR="00926C0F" w:rsidRDefault="00926C0F" w:rsidP="00941043">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w:t>
      </w:r>
      <w:r w:rsidR="00406F1E">
        <w:rPr>
          <w:szCs w:val="24"/>
        </w:rPr>
        <w:t>does not</w:t>
      </w:r>
      <w:r>
        <w:rPr>
          <w:szCs w:val="24"/>
        </w:rPr>
        <w:t xml:space="preserve"> have datetime. </w:t>
      </w:r>
      <w:r w:rsidRPr="00926C0F">
        <w:rPr>
          <w:szCs w:val="24"/>
        </w:rPr>
        <w:t xml:space="preserve">We could have included datetime. But we avoided that intentionally because in future when we are expending the dataset </w:t>
      </w:r>
      <w:r w:rsidR="00406F1E" w:rsidRPr="00926C0F">
        <w:rPr>
          <w:szCs w:val="24"/>
        </w:rPr>
        <w:t>further,</w:t>
      </w:r>
      <w:r w:rsidRPr="00926C0F">
        <w:rPr>
          <w:szCs w:val="24"/>
        </w:rPr>
        <w:t xml:space="preserve"> we will extract information from different books and other sources and that time datetime will not be available. We wanted to develop a </w:t>
      </w:r>
      <w:r w:rsidR="002C5E23">
        <w:rPr>
          <w:szCs w:val="24"/>
        </w:rPr>
        <w:t xml:space="preserve">generic </w:t>
      </w:r>
      <w:r w:rsidRPr="00926C0F">
        <w:rPr>
          <w:szCs w:val="24"/>
        </w:rPr>
        <w:t xml:space="preserve">system which can understand the context using hashtag. Hashtag is part of the tweet. And we will be extracting it as a separate feature. We </w:t>
      </w:r>
      <w:r w:rsidR="00406F1E" w:rsidRPr="00926C0F">
        <w:rPr>
          <w:szCs w:val="24"/>
        </w:rPr>
        <w:t>do not</w:t>
      </w:r>
      <w:r w:rsidRPr="00926C0F">
        <w:rPr>
          <w:szCs w:val="24"/>
        </w:rPr>
        <w:t xml:space="preserve"> want that our system should be depending upon time to understand the context.</w:t>
      </w:r>
    </w:p>
    <w:p w14:paraId="69AAE5B0" w14:textId="77777777" w:rsidR="00DE1FD7" w:rsidRDefault="00DE1FD7" w:rsidP="00DE1FD7">
      <w:pPr>
        <w:pStyle w:val="ListParagraph"/>
        <w:spacing w:line="360" w:lineRule="auto"/>
        <w:ind w:left="720"/>
        <w:jc w:val="left"/>
        <w:rPr>
          <w:szCs w:val="24"/>
        </w:rPr>
      </w:pPr>
    </w:p>
    <w:p w14:paraId="613DFBDE" w14:textId="7E95586D" w:rsidR="0048232F" w:rsidRPr="00FD0ED5" w:rsidRDefault="00FD0ED5" w:rsidP="00FD0ED5">
      <w:pPr>
        <w:rPr>
          <w:b/>
          <w:bCs/>
          <w:color w:val="0070C0"/>
          <w:sz w:val="28"/>
          <w:szCs w:val="22"/>
        </w:rPr>
      </w:pPr>
      <w:r>
        <w:rPr>
          <w:b/>
          <w:bCs/>
          <w:color w:val="0070C0"/>
          <w:sz w:val="28"/>
          <w:szCs w:val="22"/>
        </w:rPr>
        <w:t xml:space="preserve">7. </w:t>
      </w:r>
      <w:r w:rsidR="0048232F" w:rsidRPr="00FD0ED5">
        <w:rPr>
          <w:b/>
          <w:bCs/>
          <w:color w:val="0070C0"/>
          <w:sz w:val="28"/>
          <w:szCs w:val="22"/>
        </w:rPr>
        <w:t>Research Methodology</w:t>
      </w:r>
    </w:p>
    <w:p w14:paraId="2C9CA384" w14:textId="0BBB02AE" w:rsidR="00237CFE" w:rsidRDefault="000F4118" w:rsidP="00484C00">
      <w:pPr>
        <w:spacing w:line="360" w:lineRule="auto"/>
      </w:pPr>
      <w:r>
        <w:t>In this section we are going to discuss a high</w:t>
      </w:r>
      <w:r w:rsidR="00484C00">
        <w:t>-</w:t>
      </w:r>
      <w:r>
        <w:t xml:space="preserve">level approach to accomplish the </w:t>
      </w:r>
      <w:r w:rsidR="00237CFE">
        <w:t xml:space="preserve">research </w:t>
      </w:r>
      <w:r>
        <w:t xml:space="preserve">goal. </w:t>
      </w:r>
      <w:r w:rsidR="00484C00">
        <w:t xml:space="preserve">The flow of discussion in the section is as following </w:t>
      </w:r>
      <w:r w:rsidR="00237CFE">
        <w:t>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54B54ABE" w14:textId="1039C3D1" w:rsidR="000F4118" w:rsidRPr="000F4118" w:rsidRDefault="000F4118" w:rsidP="000F4118"/>
    <w:p w14:paraId="332B4949" w14:textId="183CA194" w:rsidR="001E3E97" w:rsidRPr="00AF453A" w:rsidRDefault="00AF453A" w:rsidP="00AF453A">
      <w:pPr>
        <w:rPr>
          <w:b/>
          <w:bCs/>
          <w:color w:val="0070C0"/>
        </w:rPr>
      </w:pPr>
      <w:r>
        <w:rPr>
          <w:b/>
          <w:bCs/>
          <w:color w:val="0070C0"/>
        </w:rPr>
        <w:t>7.1</w:t>
      </w:r>
      <w:r w:rsidR="000F4118" w:rsidRPr="00AF453A">
        <w:rPr>
          <w:b/>
          <w:bCs/>
          <w:color w:val="0070C0"/>
        </w:rPr>
        <w:t xml:space="preserve"> </w:t>
      </w:r>
      <w:r w:rsidR="001B5880" w:rsidRPr="00AF453A">
        <w:rPr>
          <w:b/>
          <w:bCs/>
          <w:color w:val="0070C0"/>
        </w:rPr>
        <w:t xml:space="preserve">About </w:t>
      </w:r>
      <w:r w:rsidR="001E3E97" w:rsidRPr="00AF453A">
        <w:rPr>
          <w:b/>
          <w:bCs/>
          <w:color w:val="0070C0"/>
        </w:rPr>
        <w:t>Dataset</w:t>
      </w:r>
    </w:p>
    <w:p w14:paraId="3B70028D" w14:textId="34B86767" w:rsidR="00FF57C6" w:rsidRDefault="00FF57C6" w:rsidP="00C83227">
      <w:pPr>
        <w:spacing w:line="360" w:lineRule="auto"/>
      </w:pPr>
      <w:r w:rsidRPr="00CC4532">
        <w:t>Keeping the duration of project is mind</w:t>
      </w:r>
      <w:r w:rsidR="00CC4532" w:rsidRPr="00CC4532">
        <w:t>, it was recommended that we should use a</w:t>
      </w:r>
      <w:r w:rsidR="00CC4532">
        <w:t>n</w:t>
      </w:r>
      <w:r w:rsidR="00CC4532" w:rsidRPr="00CC4532">
        <w:t xml:space="preserve"> already existing dataset. We used Hindi tweet dataset.</w:t>
      </w:r>
      <w:r w:rsidR="00CC4532" w:rsidRPr="00DA24F3">
        <w:rPr>
          <w:rStyle w:val="FootnoteReference"/>
        </w:rPr>
        <w:footnoteReference w:id="25"/>
      </w:r>
      <w:r w:rsidR="00CC4532">
        <w:t xml:space="preserve"> This excel fine had total 442. During the project </w:t>
      </w:r>
      <w:r w:rsidR="00CC4532">
        <w:lastRenderedPageBreak/>
        <w:t>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21639F47" w14:textId="020EECF5" w:rsidR="00CC4532" w:rsidRDefault="00CC4532" w:rsidP="00C83227">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18728D7D" w14:textId="2CCF9A4B" w:rsidR="00CC4532" w:rsidRDefault="001B5880" w:rsidP="00941043">
      <w:pPr>
        <w:pStyle w:val="ListParagraph"/>
        <w:numPr>
          <w:ilvl w:val="0"/>
          <w:numId w:val="9"/>
        </w:numPr>
        <w:spacing w:line="360" w:lineRule="auto"/>
      </w:pPr>
      <w:r>
        <w:t>C</w:t>
      </w:r>
      <w:r w:rsidR="00CC4532">
        <w:t xml:space="preserve">lean </w:t>
      </w:r>
      <w:r>
        <w:t>the base</w:t>
      </w:r>
      <w:r w:rsidR="00CC4532">
        <w:t xml:space="preserve"> file and label the tweets as sarcastic and normal. </w:t>
      </w:r>
    </w:p>
    <w:p w14:paraId="5C126F05" w14:textId="28A65571" w:rsidR="001B5880" w:rsidRDefault="001B5880" w:rsidP="00941043">
      <w:pPr>
        <w:pStyle w:val="ListParagraph"/>
        <w:numPr>
          <w:ilvl w:val="0"/>
          <w:numId w:val="9"/>
        </w:numPr>
        <w:spacing w:line="360" w:lineRule="auto"/>
      </w:pPr>
      <w:r>
        <w:t>Updated dataset will also have non-tweet sentences</w:t>
      </w:r>
    </w:p>
    <w:p w14:paraId="335EEF63" w14:textId="00298A9A" w:rsidR="001B5880" w:rsidRDefault="001B5880" w:rsidP="00941043">
      <w:pPr>
        <w:pStyle w:val="ListParagraph"/>
        <w:numPr>
          <w:ilvl w:val="0"/>
          <w:numId w:val="9"/>
        </w:numPr>
        <w:spacing w:line="360" w:lineRule="auto"/>
      </w:pPr>
      <w:r>
        <w:t xml:space="preserve">These 2000 sentences will be marked as sarcasm or normal by a team of minimum 3 people </w:t>
      </w:r>
    </w:p>
    <w:p w14:paraId="32FA7A77" w14:textId="3F9BEC37" w:rsidR="001B5880" w:rsidRDefault="001B5880" w:rsidP="00941043">
      <w:pPr>
        <w:pStyle w:val="ListParagraph"/>
        <w:numPr>
          <w:ilvl w:val="0"/>
          <w:numId w:val="9"/>
        </w:numPr>
        <w:spacing w:line="360" w:lineRule="auto"/>
      </w:pPr>
      <w:r>
        <w:t>Finally, whatever is the maximum vote will be the label of the sentence</w:t>
      </w:r>
    </w:p>
    <w:p w14:paraId="6765959E" w14:textId="77777777" w:rsidR="001B5880" w:rsidRDefault="001B5880" w:rsidP="004E4AF5">
      <w:pPr>
        <w:spacing w:line="360" w:lineRule="auto"/>
      </w:pPr>
    </w:p>
    <w:p w14:paraId="092D8778" w14:textId="2DF98644" w:rsidR="001B5880" w:rsidRPr="00AF453A" w:rsidRDefault="00AF453A" w:rsidP="00AF453A">
      <w:pPr>
        <w:rPr>
          <w:b/>
          <w:bCs/>
          <w:color w:val="0070C0"/>
        </w:rPr>
      </w:pPr>
      <w:r>
        <w:rPr>
          <w:b/>
          <w:bCs/>
          <w:color w:val="0070C0"/>
        </w:rPr>
        <w:t xml:space="preserve">7.2 </w:t>
      </w:r>
      <w:r w:rsidR="001B5880" w:rsidRPr="00AF453A">
        <w:rPr>
          <w:b/>
          <w:bCs/>
          <w:color w:val="0070C0"/>
        </w:rPr>
        <w:t>Dataset Structure</w:t>
      </w:r>
    </w:p>
    <w:p w14:paraId="5BC1C847" w14:textId="70445994" w:rsidR="001B5880" w:rsidRDefault="001B5880" w:rsidP="00941043">
      <w:pPr>
        <w:pStyle w:val="ListParagraph"/>
        <w:numPr>
          <w:ilvl w:val="0"/>
          <w:numId w:val="10"/>
        </w:numPr>
        <w:spacing w:line="360" w:lineRule="auto"/>
      </w:pPr>
      <w:r>
        <w:t>Dataset will have 3 columns “Sentence”, “Context”, “Label”</w:t>
      </w:r>
    </w:p>
    <w:p w14:paraId="5D60B030" w14:textId="52A41A61" w:rsidR="001B5880" w:rsidRDefault="001B5880" w:rsidP="00941043">
      <w:pPr>
        <w:pStyle w:val="ListParagraph"/>
        <w:numPr>
          <w:ilvl w:val="0"/>
          <w:numId w:val="10"/>
        </w:numPr>
        <w:spacing w:line="360" w:lineRule="auto"/>
      </w:pPr>
      <w:r>
        <w:t>Sentence: Sentence is text of the tweet or any normal sentence.</w:t>
      </w:r>
    </w:p>
    <w:p w14:paraId="37DBFDCE" w14:textId="007C1B37" w:rsidR="001B5880" w:rsidRPr="001B5880" w:rsidRDefault="001B5880" w:rsidP="00941043">
      <w:pPr>
        <w:pStyle w:val="ListParagraph"/>
        <w:numPr>
          <w:ilvl w:val="0"/>
          <w:numId w:val="10"/>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342CB8F7" w14:textId="301D3BBE" w:rsidR="001B5880" w:rsidRPr="00CC4532" w:rsidRDefault="001B5880" w:rsidP="00941043">
      <w:pPr>
        <w:pStyle w:val="ListParagraph"/>
        <w:numPr>
          <w:ilvl w:val="0"/>
          <w:numId w:val="10"/>
        </w:numPr>
        <w:spacing w:line="360" w:lineRule="auto"/>
      </w:pPr>
      <w:r>
        <w:rPr>
          <w:rFonts w:cstheme="minorBidi"/>
          <w:lang w:val="en-US" w:bidi="hi-IN"/>
        </w:rPr>
        <w:t>Label: This column will have 0 for normal sentence and 1 for sarcastic sentence.</w:t>
      </w:r>
    </w:p>
    <w:p w14:paraId="077AC327" w14:textId="77777777" w:rsidR="006832CB" w:rsidRDefault="006832CB" w:rsidP="003C53BC">
      <w:pPr>
        <w:pStyle w:val="ListParagraph"/>
        <w:spacing w:line="360" w:lineRule="auto"/>
        <w:rPr>
          <w:b/>
          <w:bCs/>
          <w:szCs w:val="24"/>
        </w:rPr>
      </w:pPr>
    </w:p>
    <w:p w14:paraId="428AC46C" w14:textId="0BEF5ECC" w:rsidR="003C53BC" w:rsidRPr="00AF453A" w:rsidRDefault="00AF453A" w:rsidP="00AF453A">
      <w:pPr>
        <w:rPr>
          <w:b/>
          <w:bCs/>
          <w:color w:val="0070C0"/>
        </w:rPr>
      </w:pPr>
      <w:r>
        <w:rPr>
          <w:b/>
          <w:bCs/>
          <w:color w:val="0070C0"/>
        </w:rPr>
        <w:t xml:space="preserve">7.3 </w:t>
      </w:r>
      <w:r w:rsidR="003C53BC" w:rsidRPr="00AF453A">
        <w:rPr>
          <w:b/>
          <w:bCs/>
          <w:color w:val="0070C0"/>
        </w:rPr>
        <w:t>Handling Small Dataset size</w:t>
      </w:r>
    </w:p>
    <w:p w14:paraId="7F2E38ED" w14:textId="59826190" w:rsidR="00CD0C3C" w:rsidRPr="003C53BC" w:rsidRDefault="00CD0C3C" w:rsidP="003C53BC">
      <w:pPr>
        <w:pStyle w:val="ListParagraph"/>
        <w:spacing w:line="360" w:lineRule="auto"/>
        <w:rPr>
          <w:szCs w:val="24"/>
        </w:rPr>
      </w:pPr>
      <w:r>
        <w:rPr>
          <w:szCs w:val="24"/>
        </w:rPr>
        <w:t>We will build our dataset which has 1000 sarcastic statements and 1000 non-sarcastic statements.</w:t>
      </w:r>
      <w:r w:rsidR="002056EF">
        <w:rPr>
          <w:szCs w:val="24"/>
        </w:rPr>
        <w:t xml:space="preserve"> Because dataset is not large enough </w:t>
      </w:r>
      <w:r w:rsidR="00C72206">
        <w:rPr>
          <w:szCs w:val="24"/>
        </w:rPr>
        <w:t>therefore,</w:t>
      </w:r>
      <w:r w:rsidR="002056EF">
        <w:rPr>
          <w:szCs w:val="24"/>
        </w:rPr>
        <w:t xml:space="preserve"> we will use cross validation of </w:t>
      </w:r>
      <w:r w:rsidR="005652FB">
        <w:rPr>
          <w:szCs w:val="24"/>
        </w:rPr>
        <w:t>5 fold</w:t>
      </w:r>
      <w:r w:rsidR="00C72206">
        <w:rPr>
          <w:szCs w:val="24"/>
        </w:rPr>
        <w:t>s</w:t>
      </w:r>
      <w:r w:rsidR="005652FB">
        <w:rPr>
          <w:szCs w:val="24"/>
        </w:rPr>
        <w:t xml:space="preserve">. For developing neural </w:t>
      </w:r>
      <w:r w:rsidR="00826EFF">
        <w:rPr>
          <w:szCs w:val="24"/>
        </w:rPr>
        <w:t>network-based</w:t>
      </w:r>
      <w:r w:rsidR="005652FB">
        <w:rPr>
          <w:szCs w:val="24"/>
        </w:rPr>
        <w:t xml:space="preserve"> model we will use </w:t>
      </w:r>
      <w:r w:rsidR="004E4AF5">
        <w:rPr>
          <w:szCs w:val="24"/>
        </w:rPr>
        <w:t>10 fold</w:t>
      </w:r>
      <w:r w:rsidR="00AF5A34">
        <w:rPr>
          <w:szCs w:val="24"/>
        </w:rPr>
        <w:t>s</w:t>
      </w:r>
      <w:r w:rsidR="004E4AF5">
        <w:rPr>
          <w:szCs w:val="24"/>
        </w:rPr>
        <w:t xml:space="preserve"> </w:t>
      </w:r>
      <w:r w:rsidR="005652FB">
        <w:rPr>
          <w:szCs w:val="24"/>
        </w:rPr>
        <w:t>oversampling</w:t>
      </w:r>
      <w:r w:rsidR="001A3C47">
        <w:rPr>
          <w:szCs w:val="24"/>
        </w:rPr>
        <w:t>.</w:t>
      </w:r>
    </w:p>
    <w:p w14:paraId="6ACF03B8" w14:textId="77777777" w:rsidR="000F4118" w:rsidRPr="00AF5A34" w:rsidRDefault="000F4118" w:rsidP="00AF5A34">
      <w:pPr>
        <w:spacing w:line="360" w:lineRule="auto"/>
        <w:rPr>
          <w:szCs w:val="24"/>
        </w:rPr>
      </w:pPr>
    </w:p>
    <w:p w14:paraId="0F68D91F" w14:textId="2C701DF6" w:rsidR="000F4118" w:rsidRPr="00AF453A" w:rsidRDefault="00AF453A" w:rsidP="00AF453A">
      <w:pPr>
        <w:rPr>
          <w:b/>
          <w:bCs/>
          <w:color w:val="0070C0"/>
        </w:rPr>
      </w:pPr>
      <w:r>
        <w:rPr>
          <w:b/>
          <w:bCs/>
          <w:color w:val="0070C0"/>
        </w:rPr>
        <w:t xml:space="preserve">7.4 </w:t>
      </w:r>
      <w:r w:rsidR="000F4118" w:rsidRPr="00AF453A">
        <w:rPr>
          <w:b/>
          <w:bCs/>
          <w:color w:val="0070C0"/>
        </w:rPr>
        <w:t>Building Dataset</w:t>
      </w:r>
    </w:p>
    <w:p w14:paraId="456D9091" w14:textId="3C061573" w:rsidR="000F4118" w:rsidRDefault="000F4118" w:rsidP="000F4118">
      <w:pPr>
        <w:spacing w:line="360" w:lineRule="auto"/>
      </w:pPr>
      <w:r>
        <w:t xml:space="preserve">Identify </w:t>
      </w:r>
      <w:r w:rsidR="00826EFF">
        <w:t>some</w:t>
      </w:r>
      <w:r>
        <w:t xml:space="preserve"> twitter accounts, hashtags which posts </w:t>
      </w:r>
      <w:r w:rsidR="00826EFF">
        <w:t>sarcastic</w:t>
      </w:r>
      <w:r>
        <w:t xml:space="preserve"> text. Write some code in python using tweepy to extract the text from these hashtags and accounts. Extract text from some blogs which write </w:t>
      </w:r>
      <w:r w:rsidR="00826EFF">
        <w:t>sarcastic</w:t>
      </w:r>
      <w:r>
        <w:t xml:space="preserve"> articles. Extract each sentence of the blog as a record. Save all these tweets and sentences from the blog into a csv file. </w:t>
      </w:r>
    </w:p>
    <w:p w14:paraId="174FEEEF" w14:textId="77777777" w:rsidR="000F4118" w:rsidRDefault="000F4118" w:rsidP="000F4118">
      <w:pPr>
        <w:spacing w:line="360" w:lineRule="auto"/>
      </w:pPr>
    </w:p>
    <w:p w14:paraId="0FC921D3" w14:textId="23C607DF" w:rsidR="000F4118" w:rsidRPr="00AF453A" w:rsidRDefault="00AF453A" w:rsidP="00AF453A">
      <w:pPr>
        <w:rPr>
          <w:b/>
          <w:bCs/>
          <w:color w:val="0070C0"/>
        </w:rPr>
      </w:pPr>
      <w:r>
        <w:rPr>
          <w:b/>
          <w:bCs/>
          <w:color w:val="0070C0"/>
        </w:rPr>
        <w:t xml:space="preserve">7.5 </w:t>
      </w:r>
      <w:r w:rsidR="000F4118" w:rsidRPr="00AF453A">
        <w:rPr>
          <w:b/>
          <w:bCs/>
          <w:color w:val="0070C0"/>
        </w:rPr>
        <w:t>Cleaning Text</w:t>
      </w:r>
    </w:p>
    <w:p w14:paraId="708DFBA5" w14:textId="79F9D345" w:rsidR="000F4118" w:rsidRDefault="000F4118" w:rsidP="000F4118">
      <w:pPr>
        <w:spacing w:line="360" w:lineRule="auto"/>
      </w:pPr>
      <w:r>
        <w:lastRenderedPageBreak/>
        <w:t>We know that tweet text is unclean because it has text from different languages, in different scripts, extra space, emoticons, non-text sign like "~" ":", "&lt;" etc, flag sign, line break, over used words like ".....", "??????", "beau.....</w:t>
      </w:r>
      <w:proofErr w:type="spellStart"/>
      <w:r>
        <w:t>tiful</w:t>
      </w:r>
      <w:proofErr w:type="spellEnd"/>
      <w:r>
        <w:t xml:space="preserve">", "!!!!!!". Blog text may also have this kind of text but chances of that is extremely less. We will write a python script to clean all records. Now </w:t>
      </w:r>
      <w:r w:rsidR="00826EFF">
        <w:t>onwards</w:t>
      </w:r>
      <w:r>
        <w:t xml:space="preserve"> we will not refer this as tweet o</w:t>
      </w:r>
      <w:r w:rsidR="00AF5A34">
        <w:t>r</w:t>
      </w:r>
      <w:r>
        <w:t xml:space="preserve"> blog text but as sentences. Save all the clean </w:t>
      </w:r>
      <w:r w:rsidR="00AF5A34">
        <w:t xml:space="preserve">sentence </w:t>
      </w:r>
      <w:r>
        <w:t>text in a new csv file.</w:t>
      </w:r>
    </w:p>
    <w:p w14:paraId="11FBEB52" w14:textId="77777777" w:rsidR="000F4118" w:rsidRDefault="000F4118" w:rsidP="000F4118">
      <w:pPr>
        <w:spacing w:line="360" w:lineRule="auto"/>
      </w:pPr>
    </w:p>
    <w:p w14:paraId="322B2A46" w14:textId="58D20DE1" w:rsidR="004E4AF5" w:rsidRPr="00AF453A" w:rsidRDefault="00AF453A" w:rsidP="00AF453A">
      <w:pPr>
        <w:rPr>
          <w:b/>
          <w:bCs/>
          <w:color w:val="0070C0"/>
        </w:rPr>
      </w:pPr>
      <w:r>
        <w:rPr>
          <w:b/>
          <w:bCs/>
          <w:color w:val="0070C0"/>
        </w:rPr>
        <w:t xml:space="preserve">7.6 </w:t>
      </w:r>
      <w:r w:rsidR="000F4118" w:rsidRPr="00AF453A">
        <w:rPr>
          <w:b/>
          <w:bCs/>
          <w:color w:val="0070C0"/>
        </w:rPr>
        <w:t>Labelling</w:t>
      </w:r>
    </w:p>
    <w:p w14:paraId="087F5E5E" w14:textId="74509B10" w:rsidR="000F4118" w:rsidRDefault="000F4118" w:rsidP="000F4118">
      <w:pPr>
        <w:spacing w:line="360" w:lineRule="auto"/>
      </w:pPr>
      <w:r>
        <w:t xml:space="preserve">Identify 3 or 5 good </w:t>
      </w:r>
      <w:r w:rsidR="00826EFF">
        <w:t>Hindi</w:t>
      </w:r>
      <w:r>
        <w:t xml:space="preserve"> reader who can read the text and identify which sentence is sarcasm and which not. Every manual labeller will label the sentence indepen</w:t>
      </w:r>
      <w:r w:rsidR="00826EFF">
        <w:t>den</w:t>
      </w:r>
      <w:r>
        <w:t xml:space="preserve">tly. After getting input from all the people majority of vote will decide whether a </w:t>
      </w:r>
      <w:r w:rsidR="00826EFF">
        <w:t>sentence</w:t>
      </w:r>
      <w:r>
        <w:t xml:space="preserve"> is </w:t>
      </w:r>
      <w:r w:rsidR="00826EFF">
        <w:t>sarcastic</w:t>
      </w:r>
      <w:r>
        <w:t xml:space="preserve"> or not.</w:t>
      </w:r>
    </w:p>
    <w:p w14:paraId="1953EAC2" w14:textId="77777777" w:rsidR="000F4118" w:rsidRDefault="000F4118" w:rsidP="000F4118">
      <w:pPr>
        <w:spacing w:line="360" w:lineRule="auto"/>
      </w:pPr>
    </w:p>
    <w:p w14:paraId="63632ADA" w14:textId="7DC1A3ED" w:rsidR="004E4AF5" w:rsidRPr="00AF453A" w:rsidRDefault="00AF453A" w:rsidP="00AF453A">
      <w:pPr>
        <w:rPr>
          <w:b/>
          <w:bCs/>
        </w:rPr>
      </w:pPr>
      <w:r>
        <w:rPr>
          <w:b/>
          <w:bCs/>
          <w:color w:val="0070C0"/>
        </w:rPr>
        <w:t xml:space="preserve">7.7 </w:t>
      </w:r>
      <w:r w:rsidR="000F4118" w:rsidRPr="00AF453A">
        <w:rPr>
          <w:b/>
          <w:bCs/>
          <w:color w:val="0070C0"/>
        </w:rPr>
        <w:t>Transliteration</w:t>
      </w:r>
    </w:p>
    <w:p w14:paraId="4361C734" w14:textId="08C618B8" w:rsidR="000F4118" w:rsidRDefault="000F4118" w:rsidP="000F4118">
      <w:pPr>
        <w:spacing w:line="360" w:lineRule="auto"/>
      </w:pPr>
      <w:r>
        <w:t xml:space="preserve">We know Roman typing is much easy compare to typing in </w:t>
      </w:r>
      <w:r w:rsidR="00826EFF">
        <w:t>Devanagari</w:t>
      </w:r>
      <w:r>
        <w:t xml:space="preserve"> therefore many time people use Roman letters in between the sentence. This is true especially if it is name of </w:t>
      </w:r>
      <w:r w:rsidR="00826EFF">
        <w:t>politician</w:t>
      </w:r>
      <w:r>
        <w:t>, film actor, place name, (#AmitShah, #Modi, #Salman, #Khan, #India #Bollywood, #Delhi, #Karnataka #Yogi) etc. Because same word will be written in Devanagari and other times in Roman and this is not good for text analysis. So</w:t>
      </w:r>
      <w:r w:rsidR="00AF5A34">
        <w:t>,</w:t>
      </w:r>
      <w:r>
        <w:t xml:space="preserve"> we will transliterate all the Roman words into Devanagari.</w:t>
      </w:r>
    </w:p>
    <w:p w14:paraId="1923EE9C" w14:textId="77777777" w:rsidR="000F4118" w:rsidRDefault="000F4118" w:rsidP="000F4118">
      <w:pPr>
        <w:spacing w:line="360" w:lineRule="auto"/>
      </w:pPr>
    </w:p>
    <w:p w14:paraId="52099C45" w14:textId="1451B21C" w:rsidR="004E4AF5" w:rsidRPr="00AF453A" w:rsidRDefault="00AF453A" w:rsidP="00AF453A">
      <w:pPr>
        <w:rPr>
          <w:b/>
          <w:bCs/>
          <w:color w:val="0070C0"/>
        </w:rPr>
      </w:pPr>
      <w:r>
        <w:rPr>
          <w:b/>
          <w:bCs/>
          <w:color w:val="0070C0"/>
        </w:rPr>
        <w:t xml:space="preserve">7.8 </w:t>
      </w:r>
      <w:r w:rsidR="000F4118" w:rsidRPr="00AF453A">
        <w:rPr>
          <w:b/>
          <w:bCs/>
          <w:color w:val="0070C0"/>
        </w:rPr>
        <w:t>Context Creation</w:t>
      </w:r>
    </w:p>
    <w:p w14:paraId="12858C8C" w14:textId="5A4CCE12" w:rsidR="000F4118" w:rsidRDefault="000F4118" w:rsidP="000F4118">
      <w:pPr>
        <w:spacing w:line="360" w:lineRule="auto"/>
      </w:pPr>
      <w:r>
        <w:t xml:space="preserve">Whether a </w:t>
      </w:r>
      <w:r w:rsidR="00484C00">
        <w:t>sentence</w:t>
      </w:r>
      <w:r>
        <w:t xml:space="preserve"> is sarcas</w:t>
      </w:r>
      <w:r w:rsidR="00484C00">
        <w:t>tic</w:t>
      </w:r>
      <w:r>
        <w:t xml:space="preserve"> or normal sentence</w:t>
      </w:r>
      <w:r w:rsidR="00AF5A34">
        <w:t>,</w:t>
      </w:r>
      <w:r>
        <w:t xml:space="preserve"> it </w:t>
      </w:r>
      <w:r w:rsidR="00AF5A34">
        <w:t xml:space="preserve">also </w:t>
      </w:r>
      <w:r>
        <w:t>depends upon context. For example, "Thank you so much for your help" is normal sentence. But if context is "BJP said to Rahul Gandhi after winning election" then earlier sentence is sarcas</w:t>
      </w:r>
      <w:r w:rsidR="00484C00">
        <w:t>tic</w:t>
      </w:r>
      <w:r>
        <w:t xml:space="preserve">. We will use hashtag of the tweets to extract the context. If tweet has more than one </w:t>
      </w:r>
      <w:proofErr w:type="gramStart"/>
      <w:r>
        <w:t>hashtag</w:t>
      </w:r>
      <w:r w:rsidR="00484C00">
        <w:t>s</w:t>
      </w:r>
      <w:proofErr w:type="gramEnd"/>
      <w:r w:rsidR="00484C00">
        <w:t xml:space="preserve"> then</w:t>
      </w:r>
      <w:r>
        <w:t xml:space="preserve">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286DA157" w14:textId="77777777" w:rsidR="000F4118" w:rsidRDefault="000F4118" w:rsidP="000F4118">
      <w:pPr>
        <w:spacing w:line="360" w:lineRule="auto"/>
      </w:pPr>
    </w:p>
    <w:p w14:paraId="48DE08AE" w14:textId="22EEE817" w:rsidR="004E4AF5" w:rsidRPr="00AF453A" w:rsidRDefault="00AF453A" w:rsidP="00AF453A">
      <w:pPr>
        <w:rPr>
          <w:b/>
          <w:bCs/>
          <w:color w:val="0070C0"/>
        </w:rPr>
      </w:pPr>
      <w:r>
        <w:rPr>
          <w:b/>
          <w:bCs/>
          <w:color w:val="0070C0"/>
        </w:rPr>
        <w:t xml:space="preserve">7.9 </w:t>
      </w:r>
      <w:r w:rsidR="000F4118" w:rsidRPr="00AF453A">
        <w:rPr>
          <w:b/>
          <w:bCs/>
          <w:color w:val="0070C0"/>
        </w:rPr>
        <w:t>Emoticon Handling</w:t>
      </w:r>
    </w:p>
    <w:p w14:paraId="10D34F37" w14:textId="0DB5D4D7" w:rsidR="000F4118" w:rsidRDefault="000F4118" w:rsidP="000F4118">
      <w:pPr>
        <w:spacing w:line="360" w:lineRule="auto"/>
      </w:pPr>
      <w:r>
        <w:t xml:space="preserve">We will create another feature called "Emotions" using emoticons found in tweet. We will use corresponding </w:t>
      </w:r>
      <w:r w:rsidR="00AF5A34">
        <w:t>English</w:t>
      </w:r>
      <w:r>
        <w:t xml:space="preserve"> language word for creating this feature. Text taken from blog will not have any emoticons.</w:t>
      </w:r>
    </w:p>
    <w:p w14:paraId="1592A4D5" w14:textId="77777777" w:rsidR="000F4118" w:rsidRDefault="000F4118" w:rsidP="000F4118">
      <w:pPr>
        <w:spacing w:line="360" w:lineRule="auto"/>
      </w:pPr>
    </w:p>
    <w:p w14:paraId="4DFCF76D" w14:textId="301C0A6C" w:rsidR="000F4118" w:rsidRPr="00AF453A" w:rsidRDefault="00AF453A" w:rsidP="00AF453A">
      <w:pPr>
        <w:rPr>
          <w:b/>
          <w:bCs/>
          <w:color w:val="0070C0"/>
        </w:rPr>
      </w:pPr>
      <w:r>
        <w:rPr>
          <w:b/>
          <w:bCs/>
          <w:color w:val="0070C0"/>
        </w:rPr>
        <w:lastRenderedPageBreak/>
        <w:t xml:space="preserve">7.10 </w:t>
      </w:r>
      <w:r w:rsidR="000F4118" w:rsidRPr="00AF453A">
        <w:rPr>
          <w:b/>
          <w:bCs/>
          <w:color w:val="0070C0"/>
        </w:rPr>
        <w:t>Embedding</w:t>
      </w:r>
    </w:p>
    <w:p w14:paraId="7CACF779" w14:textId="1999AAB7" w:rsidR="000F4118" w:rsidRPr="00F07866" w:rsidRDefault="000F4118" w:rsidP="000F4118">
      <w:pPr>
        <w:pStyle w:val="ListParagraph"/>
        <w:spacing w:line="360" w:lineRule="auto"/>
      </w:pPr>
      <w:r w:rsidRPr="00F07866">
        <w:fldChar w:fldCharType="begin" w:fldLock="1"/>
      </w:r>
      <w:r w:rsidR="0089574F">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129EC5DC" w14:textId="77777777" w:rsidR="000F4118" w:rsidRPr="006832CB" w:rsidRDefault="000F4118" w:rsidP="000F4118">
      <w:pPr>
        <w:pStyle w:val="ListParagraph"/>
        <w:spacing w:line="360" w:lineRule="auto"/>
        <w:rPr>
          <w:rFonts w:eastAsiaTheme="minorHAnsi"/>
        </w:rPr>
      </w:pPr>
    </w:p>
    <w:p w14:paraId="701947C9" w14:textId="6B0E73DD" w:rsidR="000F4118" w:rsidRPr="006832CB" w:rsidRDefault="000F4118" w:rsidP="000F4118">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sidR="0089574F">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14E3D312" w14:textId="77777777" w:rsidR="000F4118" w:rsidRDefault="000F4118" w:rsidP="000F4118">
      <w:pPr>
        <w:spacing w:line="360" w:lineRule="auto"/>
        <w:rPr>
          <w:b/>
          <w:bCs/>
        </w:rPr>
      </w:pPr>
    </w:p>
    <w:p w14:paraId="0325267F" w14:textId="0ABCD085" w:rsidR="000F4118" w:rsidRDefault="000F4118" w:rsidP="000F4118">
      <w:pPr>
        <w:spacing w:line="360" w:lineRule="auto"/>
      </w:pPr>
      <w:r w:rsidRPr="00BD638F">
        <w:t>Google research has introduced a multilingual BERT which is capable of working with more than 100 languages</w:t>
      </w:r>
      <w:r>
        <w:t xml:space="preserve">  </w:t>
      </w:r>
      <w:r>
        <w:fldChar w:fldCharType="begin" w:fldLock="1"/>
      </w:r>
      <w:r w:rsidR="00764B06">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0089574F"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549DA1C8" w14:textId="77777777" w:rsidR="00AF5A34" w:rsidRDefault="00AF5A34" w:rsidP="000F4118">
      <w:pPr>
        <w:spacing w:line="360" w:lineRule="auto"/>
      </w:pPr>
    </w:p>
    <w:p w14:paraId="2E87C291" w14:textId="14B3B494" w:rsidR="004E4AF5" w:rsidRPr="00AF453A" w:rsidRDefault="00AF453A" w:rsidP="00AF453A">
      <w:pPr>
        <w:rPr>
          <w:b/>
          <w:bCs/>
          <w:color w:val="0070C0"/>
        </w:rPr>
      </w:pPr>
      <w:r>
        <w:rPr>
          <w:b/>
          <w:bCs/>
          <w:color w:val="0070C0"/>
        </w:rPr>
        <w:t xml:space="preserve">7.11. </w:t>
      </w:r>
      <w:r w:rsidR="004E4AF5" w:rsidRPr="00AF453A">
        <w:rPr>
          <w:b/>
          <w:bCs/>
          <w:color w:val="0070C0"/>
        </w:rPr>
        <w:t>Feature Engineering</w:t>
      </w:r>
    </w:p>
    <w:p w14:paraId="29401004" w14:textId="77777777" w:rsidR="004E4AF5" w:rsidRDefault="004E4AF5" w:rsidP="004E4AF5">
      <w:pPr>
        <w:spacing w:line="360" w:lineRule="auto"/>
      </w:pPr>
      <w:r>
        <w:t xml:space="preserve">We will explore different methods for creating feature. For example: </w:t>
      </w:r>
    </w:p>
    <w:p w14:paraId="19B32D0B" w14:textId="77777777" w:rsidR="004E4AF5" w:rsidRDefault="004E4AF5" w:rsidP="00941043">
      <w:pPr>
        <w:pStyle w:val="ListParagraph"/>
        <w:numPr>
          <w:ilvl w:val="0"/>
          <w:numId w:val="11"/>
        </w:numPr>
        <w:spacing w:line="360" w:lineRule="auto"/>
      </w:pPr>
      <w:r>
        <w:t>Based on number of Adjective or Adverbs</w:t>
      </w:r>
    </w:p>
    <w:p w14:paraId="09D3AC55" w14:textId="77777777" w:rsidR="004E4AF5" w:rsidRDefault="004E4AF5" w:rsidP="00941043">
      <w:pPr>
        <w:pStyle w:val="ListParagraph"/>
        <w:numPr>
          <w:ilvl w:val="0"/>
          <w:numId w:val="11"/>
        </w:numPr>
        <w:spacing w:line="360" w:lineRule="auto"/>
      </w:pPr>
      <w:r>
        <w:t xml:space="preserve">Hashtag, </w:t>
      </w:r>
    </w:p>
    <w:p w14:paraId="1886E83C" w14:textId="77777777" w:rsidR="004E4AF5" w:rsidRDefault="004E4AF5" w:rsidP="00941043">
      <w:pPr>
        <w:pStyle w:val="ListParagraph"/>
        <w:numPr>
          <w:ilvl w:val="0"/>
          <w:numId w:val="11"/>
        </w:numPr>
        <w:spacing w:line="360" w:lineRule="auto"/>
      </w:pPr>
      <w:r>
        <w:t>Emoticon</w:t>
      </w:r>
    </w:p>
    <w:p w14:paraId="0A8817D9" w14:textId="77777777" w:rsidR="004E4AF5" w:rsidRDefault="004E4AF5" w:rsidP="00941043">
      <w:pPr>
        <w:pStyle w:val="ListParagraph"/>
        <w:numPr>
          <w:ilvl w:val="0"/>
          <w:numId w:val="11"/>
        </w:numPr>
        <w:spacing w:line="360" w:lineRule="auto"/>
      </w:pPr>
      <w:r>
        <w:t>Bag of bowls using one word, two words, three words</w:t>
      </w:r>
    </w:p>
    <w:p w14:paraId="22078F57" w14:textId="25BFF8CB" w:rsidR="004E4AF5" w:rsidRDefault="004E4AF5" w:rsidP="004E4AF5">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rsidR="0089574F">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42B7159A" w14:textId="77777777" w:rsidR="00AF5A34" w:rsidRDefault="00AF5A34" w:rsidP="004E4AF5">
      <w:pPr>
        <w:pStyle w:val="ListParagraph"/>
        <w:spacing w:line="360" w:lineRule="auto"/>
      </w:pPr>
    </w:p>
    <w:p w14:paraId="702C5C68" w14:textId="14D7148E" w:rsidR="004E4AF5" w:rsidRPr="00AF453A" w:rsidRDefault="00AF453A" w:rsidP="00AF453A">
      <w:pPr>
        <w:rPr>
          <w:b/>
          <w:bCs/>
          <w:color w:val="0070C0"/>
        </w:rPr>
      </w:pPr>
      <w:r>
        <w:rPr>
          <w:b/>
          <w:bCs/>
          <w:color w:val="0070C0"/>
        </w:rPr>
        <w:t xml:space="preserve">7.12. </w:t>
      </w:r>
      <w:r w:rsidR="004E4AF5" w:rsidRPr="00AF453A">
        <w:rPr>
          <w:b/>
          <w:bCs/>
          <w:color w:val="0070C0"/>
        </w:rPr>
        <w:t>Algorithm</w:t>
      </w:r>
    </w:p>
    <w:p w14:paraId="70E1EBF4" w14:textId="67FC155E" w:rsidR="004E4AF5" w:rsidRDefault="004E4AF5" w:rsidP="004E4AF5">
      <w:pPr>
        <w:pStyle w:val="ListParagraph"/>
        <w:spacing w:line="360" w:lineRule="auto"/>
        <w:rPr>
          <w:szCs w:val="24"/>
        </w:rPr>
      </w:pPr>
      <w:r>
        <w:rPr>
          <w:szCs w:val="24"/>
        </w:rPr>
        <w:t>Depending upon time available and performance we can include more algorithm, but we will use following 4 algorithm</w:t>
      </w:r>
      <w:r w:rsidR="00237CFE">
        <w:rPr>
          <w:szCs w:val="24"/>
        </w:rPr>
        <w:t>s</w:t>
      </w:r>
      <w:r>
        <w:rPr>
          <w:szCs w:val="24"/>
        </w:rPr>
        <w:t xml:space="preserve"> to develop models. </w:t>
      </w:r>
    </w:p>
    <w:p w14:paraId="2625D851" w14:textId="63DCBD76" w:rsidR="004E4AF5" w:rsidRDefault="004E4AF5" w:rsidP="00941043">
      <w:pPr>
        <w:pStyle w:val="ListParagraph"/>
        <w:numPr>
          <w:ilvl w:val="0"/>
          <w:numId w:val="12"/>
        </w:numPr>
        <w:spacing w:line="360" w:lineRule="auto"/>
        <w:rPr>
          <w:szCs w:val="24"/>
        </w:rPr>
      </w:pPr>
      <w:r>
        <w:rPr>
          <w:szCs w:val="24"/>
        </w:rPr>
        <w:t>SVM, b. Logistic Regression, c. RNN/GRU/LSTM, d. Naïve Bayesian</w:t>
      </w:r>
    </w:p>
    <w:p w14:paraId="265D5539" w14:textId="77777777" w:rsidR="00237CFE" w:rsidRDefault="00237CFE" w:rsidP="00237CFE">
      <w:pPr>
        <w:pStyle w:val="ListParagraph"/>
        <w:spacing w:line="360" w:lineRule="auto"/>
        <w:ind w:left="720"/>
        <w:rPr>
          <w:szCs w:val="24"/>
        </w:rPr>
      </w:pPr>
    </w:p>
    <w:p w14:paraId="59E2E307" w14:textId="5A78994A" w:rsidR="004E4AF5" w:rsidRPr="00AF453A" w:rsidRDefault="00AF453A" w:rsidP="00AF453A">
      <w:pPr>
        <w:rPr>
          <w:b/>
          <w:bCs/>
          <w:color w:val="0070C0"/>
        </w:rPr>
      </w:pPr>
      <w:r>
        <w:rPr>
          <w:b/>
          <w:bCs/>
          <w:color w:val="0070C0"/>
        </w:rPr>
        <w:t xml:space="preserve">7.13 </w:t>
      </w:r>
      <w:r w:rsidR="004E4AF5" w:rsidRPr="00AF453A">
        <w:rPr>
          <w:b/>
          <w:bCs/>
          <w:color w:val="0070C0"/>
        </w:rPr>
        <w:t>Prediction</w:t>
      </w:r>
    </w:p>
    <w:p w14:paraId="42268ADA" w14:textId="2B779090" w:rsidR="00237CFE" w:rsidRDefault="00237CFE" w:rsidP="004E4AF5">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24F1A098" w14:textId="77777777" w:rsidR="00237CFE" w:rsidRDefault="00237CFE" w:rsidP="004E4AF5">
      <w:pPr>
        <w:pStyle w:val="ListParagraph"/>
        <w:spacing w:line="360" w:lineRule="auto"/>
        <w:rPr>
          <w:szCs w:val="26"/>
        </w:rPr>
      </w:pPr>
    </w:p>
    <w:p w14:paraId="7E607246" w14:textId="5109AEC0" w:rsidR="004E4AF5" w:rsidRPr="00AF453A" w:rsidRDefault="00AF453A" w:rsidP="00AF453A">
      <w:pPr>
        <w:rPr>
          <w:b/>
          <w:bCs/>
          <w:color w:val="0070C0"/>
        </w:rPr>
      </w:pPr>
      <w:r>
        <w:rPr>
          <w:b/>
          <w:bCs/>
          <w:color w:val="0070C0"/>
        </w:rPr>
        <w:t xml:space="preserve">7.14 </w:t>
      </w:r>
      <w:r w:rsidR="004E4AF5" w:rsidRPr="00AF453A">
        <w:rPr>
          <w:b/>
          <w:bCs/>
          <w:color w:val="0070C0"/>
        </w:rPr>
        <w:t>Result Comparison</w:t>
      </w:r>
    </w:p>
    <w:p w14:paraId="5125B46E" w14:textId="20628E2D" w:rsidR="004E4AF5" w:rsidRPr="00BD638F" w:rsidRDefault="00237CFE" w:rsidP="00484C00">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4DF27815" w14:textId="17C2C3D8" w:rsidR="00952558" w:rsidRDefault="00186FA2" w:rsidP="00C83227">
      <w:pPr>
        <w:pStyle w:val="ListParagraph"/>
        <w:spacing w:line="360" w:lineRule="auto"/>
        <w:rPr>
          <w:szCs w:val="24"/>
        </w:rPr>
      </w:pPr>
      <w:r w:rsidRPr="00186FA2">
        <w:rPr>
          <w:noProof/>
          <w:szCs w:val="24"/>
        </w:rPr>
        <w:drawing>
          <wp:inline distT="0" distB="0" distL="0" distR="0" wp14:anchorId="25DFF90E" wp14:editId="1C6261C9">
            <wp:extent cx="4067205" cy="659134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67205" cy="6591348"/>
                    </a:xfrm>
                    <a:prstGeom prst="rect">
                      <a:avLst/>
                    </a:prstGeom>
                  </pic:spPr>
                </pic:pic>
              </a:graphicData>
            </a:graphic>
          </wp:inline>
        </w:drawing>
      </w:r>
    </w:p>
    <w:p w14:paraId="2861B61A" w14:textId="7C94E496" w:rsidR="00B71152" w:rsidRDefault="00B71152" w:rsidP="00C83227">
      <w:pPr>
        <w:pStyle w:val="ListParagraph"/>
        <w:spacing w:line="360" w:lineRule="auto"/>
        <w:rPr>
          <w:szCs w:val="24"/>
        </w:rPr>
      </w:pPr>
    </w:p>
    <w:p w14:paraId="27FE6AF0" w14:textId="13BD3AE6" w:rsidR="00251D21" w:rsidRDefault="004A65F8" w:rsidP="004A65F8">
      <w:pPr>
        <w:pStyle w:val="Caption"/>
        <w:rPr>
          <w:szCs w:val="24"/>
        </w:rPr>
      </w:pPr>
      <w:bookmarkStart w:id="47" w:name="_Toc44527070"/>
      <w:bookmarkStart w:id="48" w:name="_Toc48136474"/>
      <w:r>
        <w:t xml:space="preserve">Figure </w:t>
      </w:r>
      <w:r w:rsidR="001E486E">
        <w:fldChar w:fldCharType="begin"/>
      </w:r>
      <w:r w:rsidR="001E486E">
        <w:instrText xml:space="preserve"> SEQ Figure \* ARABIC </w:instrText>
      </w:r>
      <w:r w:rsidR="001E486E">
        <w:fldChar w:fldCharType="separate"/>
      </w:r>
      <w:r w:rsidR="00BC2FDF">
        <w:rPr>
          <w:noProof/>
        </w:rPr>
        <w:t>3</w:t>
      </w:r>
      <w:r w:rsidR="001E486E">
        <w:rPr>
          <w:noProof/>
        </w:rPr>
        <w:fldChar w:fldCharType="end"/>
      </w:r>
      <w:r>
        <w:rPr>
          <w:lang w:val="en-US"/>
        </w:rPr>
        <w:t>: Overall Approach</w:t>
      </w:r>
      <w:bookmarkEnd w:id="47"/>
      <w:bookmarkEnd w:id="48"/>
    </w:p>
    <w:p w14:paraId="3C0670B1" w14:textId="7712372A" w:rsidR="00251D21" w:rsidRDefault="00251D21" w:rsidP="00C83227">
      <w:pPr>
        <w:pStyle w:val="ListParagraph"/>
        <w:spacing w:line="360" w:lineRule="auto"/>
        <w:rPr>
          <w:szCs w:val="24"/>
        </w:rPr>
      </w:pPr>
    </w:p>
    <w:p w14:paraId="0A083FF6" w14:textId="798A6CCC" w:rsidR="00B71152" w:rsidRDefault="00B71152" w:rsidP="00C83227">
      <w:pPr>
        <w:pStyle w:val="ListParagraph"/>
        <w:spacing w:line="360" w:lineRule="auto"/>
        <w:rPr>
          <w:szCs w:val="24"/>
        </w:rPr>
      </w:pPr>
    </w:p>
    <w:p w14:paraId="4E7CC34C" w14:textId="235D17BF" w:rsidR="00B71152" w:rsidRDefault="00B71152" w:rsidP="00C83227">
      <w:pPr>
        <w:pStyle w:val="ListParagraph"/>
        <w:spacing w:line="360" w:lineRule="auto"/>
        <w:rPr>
          <w:szCs w:val="24"/>
        </w:rPr>
      </w:pPr>
    </w:p>
    <w:p w14:paraId="4564CBC2" w14:textId="46E9B55B" w:rsidR="00B71152" w:rsidRDefault="00B71152" w:rsidP="00C83227">
      <w:pPr>
        <w:pStyle w:val="ListParagraph"/>
        <w:spacing w:line="360" w:lineRule="auto"/>
        <w:rPr>
          <w:szCs w:val="24"/>
        </w:rPr>
      </w:pPr>
    </w:p>
    <w:p w14:paraId="0EDF42C5" w14:textId="261149D2" w:rsidR="00B71152" w:rsidRDefault="00B71152" w:rsidP="00C83227">
      <w:pPr>
        <w:pStyle w:val="ListParagraph"/>
        <w:spacing w:line="360" w:lineRule="auto"/>
        <w:rPr>
          <w:szCs w:val="24"/>
        </w:rPr>
      </w:pPr>
    </w:p>
    <w:p w14:paraId="0049D75B" w14:textId="2BD77E46" w:rsidR="00B71152" w:rsidRDefault="00B71152" w:rsidP="00C83227">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195"/>
      </w:tblGrid>
      <w:tr w:rsidR="004A65F8" w14:paraId="0C12C101" w14:textId="77777777" w:rsidTr="004A65F8">
        <w:trPr>
          <w:trHeight w:val="3534"/>
        </w:trPr>
        <w:tc>
          <w:tcPr>
            <w:tcW w:w="4530" w:type="dxa"/>
          </w:tcPr>
          <w:p w14:paraId="02ADEA70" w14:textId="77777777" w:rsidR="004A65F8" w:rsidRDefault="004A65F8" w:rsidP="00C83227">
            <w:pPr>
              <w:pStyle w:val="ListParagraph"/>
              <w:spacing w:line="360" w:lineRule="auto"/>
              <w:rPr>
                <w:szCs w:val="24"/>
              </w:rPr>
            </w:pPr>
            <w:r w:rsidRPr="004A65F8">
              <w:rPr>
                <w:noProof/>
                <w:szCs w:val="24"/>
              </w:rPr>
              <w:drawing>
                <wp:inline distT="0" distB="0" distL="0" distR="0" wp14:anchorId="6018EBE4" wp14:editId="371E7E31">
                  <wp:extent cx="2948009" cy="196216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8009" cy="1962164"/>
                          </a:xfrm>
                          <a:prstGeom prst="rect">
                            <a:avLst/>
                          </a:prstGeom>
                        </pic:spPr>
                      </pic:pic>
                    </a:graphicData>
                  </a:graphic>
                </wp:inline>
              </w:drawing>
            </w:r>
          </w:p>
          <w:p w14:paraId="5AF9EEBA" w14:textId="1FD38215" w:rsidR="004A65F8" w:rsidRDefault="004A65F8" w:rsidP="004A65F8">
            <w:pPr>
              <w:pStyle w:val="Caption"/>
              <w:rPr>
                <w:szCs w:val="24"/>
              </w:rPr>
            </w:pPr>
            <w:bookmarkStart w:id="49" w:name="_Toc44527071"/>
            <w:bookmarkStart w:id="50" w:name="_Toc48136475"/>
            <w:r>
              <w:t xml:space="preserve">Figure </w:t>
            </w:r>
            <w:r w:rsidR="001E486E">
              <w:fldChar w:fldCharType="begin"/>
            </w:r>
            <w:r w:rsidR="001E486E">
              <w:instrText xml:space="preserve"> SEQ Figure \* ARABIC </w:instrText>
            </w:r>
            <w:r w:rsidR="001E486E">
              <w:fldChar w:fldCharType="separate"/>
            </w:r>
            <w:r w:rsidR="00BC2FDF">
              <w:rPr>
                <w:noProof/>
              </w:rPr>
              <w:t>4</w:t>
            </w:r>
            <w:r w:rsidR="001E486E">
              <w:rPr>
                <w:noProof/>
              </w:rPr>
              <w:fldChar w:fldCharType="end"/>
            </w:r>
            <w:r>
              <w:rPr>
                <w:lang w:val="en-US"/>
              </w:rPr>
              <w:t>: Steps to Creating Dataset</w:t>
            </w:r>
            <w:bookmarkEnd w:id="49"/>
            <w:bookmarkEnd w:id="50"/>
          </w:p>
        </w:tc>
        <w:tc>
          <w:tcPr>
            <w:tcW w:w="4531" w:type="dxa"/>
          </w:tcPr>
          <w:p w14:paraId="33C7F08F" w14:textId="77777777" w:rsidR="004A65F8" w:rsidRDefault="004A65F8" w:rsidP="00C83227">
            <w:pPr>
              <w:pStyle w:val="ListParagraph"/>
              <w:spacing w:line="360" w:lineRule="auto"/>
              <w:rPr>
                <w:szCs w:val="24"/>
              </w:rPr>
            </w:pPr>
            <w:r w:rsidRPr="004A65F8">
              <w:rPr>
                <w:noProof/>
                <w:szCs w:val="24"/>
              </w:rPr>
              <w:drawing>
                <wp:inline distT="0" distB="0" distL="0" distR="0" wp14:anchorId="42F5913B" wp14:editId="61D14B3D">
                  <wp:extent cx="2408148" cy="188529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25179" cy="1898627"/>
                          </a:xfrm>
                          <a:prstGeom prst="rect">
                            <a:avLst/>
                          </a:prstGeom>
                        </pic:spPr>
                      </pic:pic>
                    </a:graphicData>
                  </a:graphic>
                </wp:inline>
              </w:drawing>
            </w:r>
          </w:p>
          <w:p w14:paraId="414841D8" w14:textId="08EB1B66" w:rsidR="004A65F8" w:rsidRDefault="004A65F8" w:rsidP="004A65F8">
            <w:pPr>
              <w:pStyle w:val="Caption"/>
              <w:rPr>
                <w:szCs w:val="24"/>
              </w:rPr>
            </w:pPr>
            <w:bookmarkStart w:id="51" w:name="_Toc44527072"/>
            <w:bookmarkStart w:id="52" w:name="_Toc48136476"/>
            <w:r>
              <w:t xml:space="preserve">Figure </w:t>
            </w:r>
            <w:r w:rsidR="001E486E">
              <w:fldChar w:fldCharType="begin"/>
            </w:r>
            <w:r w:rsidR="001E486E">
              <w:instrText xml:space="preserve"> SEQ Figure \* ARABIC </w:instrText>
            </w:r>
            <w:r w:rsidR="001E486E">
              <w:fldChar w:fldCharType="separate"/>
            </w:r>
            <w:r w:rsidR="00BC2FDF">
              <w:rPr>
                <w:noProof/>
              </w:rPr>
              <w:t>5</w:t>
            </w:r>
            <w:r w:rsidR="001E486E">
              <w:rPr>
                <w:noProof/>
              </w:rPr>
              <w:fldChar w:fldCharType="end"/>
            </w:r>
            <w:r>
              <w:rPr>
                <w:lang w:val="en-US"/>
              </w:rPr>
              <w:t>: Steps for Labelling Sentences</w:t>
            </w:r>
            <w:bookmarkEnd w:id="51"/>
            <w:bookmarkEnd w:id="52"/>
          </w:p>
        </w:tc>
      </w:tr>
    </w:tbl>
    <w:p w14:paraId="05141076" w14:textId="6DC8363D" w:rsidR="00B71152" w:rsidRDefault="00B71152" w:rsidP="00C83227">
      <w:pPr>
        <w:pStyle w:val="ListParagraph"/>
        <w:spacing w:line="360" w:lineRule="auto"/>
        <w:rPr>
          <w:szCs w:val="24"/>
        </w:rPr>
      </w:pPr>
    </w:p>
    <w:p w14:paraId="4E04F51F" w14:textId="2240DCFB" w:rsidR="004A65F8" w:rsidRDefault="004A65F8" w:rsidP="004A65F8">
      <w:pPr>
        <w:pStyle w:val="ListParagraph"/>
        <w:keepNext/>
        <w:spacing w:line="360" w:lineRule="auto"/>
      </w:pPr>
    </w:p>
    <w:tbl>
      <w:tblPr>
        <w:tblStyle w:val="TableGrid"/>
        <w:tblW w:w="0" w:type="auto"/>
        <w:tblLook w:val="04A0" w:firstRow="1" w:lastRow="0" w:firstColumn="1" w:lastColumn="0" w:noHBand="0" w:noVBand="1"/>
      </w:tblPr>
      <w:tblGrid>
        <w:gridCol w:w="3351"/>
        <w:gridCol w:w="5710"/>
      </w:tblGrid>
      <w:tr w:rsidR="004A65F8" w14:paraId="396644BD" w14:textId="77777777" w:rsidTr="004A65F8">
        <w:tc>
          <w:tcPr>
            <w:tcW w:w="2972" w:type="dxa"/>
          </w:tcPr>
          <w:p w14:paraId="1ED31E19" w14:textId="77777777" w:rsidR="004A65F8" w:rsidRDefault="004A65F8" w:rsidP="004A65F8">
            <w:pPr>
              <w:pStyle w:val="ListParagraph"/>
              <w:keepNext/>
              <w:spacing w:line="360" w:lineRule="auto"/>
            </w:pPr>
            <w:r w:rsidRPr="004A65F8">
              <w:rPr>
                <w:noProof/>
              </w:rPr>
              <w:drawing>
                <wp:inline distT="0" distB="0" distL="0" distR="0" wp14:anchorId="77CFDC07" wp14:editId="7C38F2AC">
                  <wp:extent cx="1990740" cy="44910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0740" cy="4491070"/>
                          </a:xfrm>
                          <a:prstGeom prst="rect">
                            <a:avLst/>
                          </a:prstGeom>
                        </pic:spPr>
                      </pic:pic>
                    </a:graphicData>
                  </a:graphic>
                </wp:inline>
              </w:drawing>
            </w:r>
          </w:p>
          <w:p w14:paraId="0C43E8CA" w14:textId="1867E552" w:rsidR="004A65F8" w:rsidRDefault="004A65F8" w:rsidP="004A65F8">
            <w:pPr>
              <w:pStyle w:val="Caption"/>
            </w:pPr>
            <w:bookmarkStart w:id="53" w:name="_Toc44527073"/>
            <w:bookmarkStart w:id="54" w:name="_Toc48136477"/>
            <w:r>
              <w:t xml:space="preserve">Figure </w:t>
            </w:r>
            <w:r w:rsidR="001E486E">
              <w:fldChar w:fldCharType="begin"/>
            </w:r>
            <w:r w:rsidR="001E486E">
              <w:instrText xml:space="preserve"> SEQ Figure \* ARABIC </w:instrText>
            </w:r>
            <w:r w:rsidR="001E486E">
              <w:fldChar w:fldCharType="separate"/>
            </w:r>
            <w:r w:rsidR="00BC2FDF">
              <w:rPr>
                <w:noProof/>
              </w:rPr>
              <w:t>6</w:t>
            </w:r>
            <w:r w:rsidR="001E486E">
              <w:rPr>
                <w:noProof/>
              </w:rPr>
              <w:fldChar w:fldCharType="end"/>
            </w:r>
            <w:r>
              <w:rPr>
                <w:lang w:val="en-US"/>
              </w:rPr>
              <w:t>: Steps to Create Clean Sentences</w:t>
            </w:r>
            <w:bookmarkEnd w:id="53"/>
            <w:bookmarkEnd w:id="54"/>
          </w:p>
        </w:tc>
        <w:tc>
          <w:tcPr>
            <w:tcW w:w="6089" w:type="dxa"/>
          </w:tcPr>
          <w:p w14:paraId="1964EEA4" w14:textId="77777777" w:rsidR="004A65F8" w:rsidRDefault="004A65F8" w:rsidP="004A65F8">
            <w:pPr>
              <w:pStyle w:val="ListParagraph"/>
              <w:keepNext/>
              <w:spacing w:line="360" w:lineRule="auto"/>
            </w:pPr>
            <w:r w:rsidRPr="004A65F8">
              <w:rPr>
                <w:noProof/>
              </w:rPr>
              <w:drawing>
                <wp:inline distT="0" distB="0" distL="0" distR="0" wp14:anchorId="23C16E0C" wp14:editId="372069BD">
                  <wp:extent cx="3171769" cy="291221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80049" cy="2919815"/>
                          </a:xfrm>
                          <a:prstGeom prst="rect">
                            <a:avLst/>
                          </a:prstGeom>
                        </pic:spPr>
                      </pic:pic>
                    </a:graphicData>
                  </a:graphic>
                </wp:inline>
              </w:drawing>
            </w:r>
          </w:p>
          <w:p w14:paraId="24465637" w14:textId="1B8CD908" w:rsidR="004A65F8" w:rsidRDefault="004A65F8" w:rsidP="004A65F8">
            <w:pPr>
              <w:pStyle w:val="Caption"/>
            </w:pPr>
            <w:bookmarkStart w:id="55" w:name="_Toc44527074"/>
            <w:bookmarkStart w:id="56" w:name="_Toc48136478"/>
            <w:r>
              <w:t xml:space="preserve">Figure </w:t>
            </w:r>
            <w:r w:rsidR="001E486E">
              <w:fldChar w:fldCharType="begin"/>
            </w:r>
            <w:r w:rsidR="001E486E">
              <w:instrText xml:space="preserve"> SEQ Figure \* ARABIC </w:instrText>
            </w:r>
            <w:r w:rsidR="001E486E">
              <w:fldChar w:fldCharType="separate"/>
            </w:r>
            <w:r w:rsidR="00BC2FDF">
              <w:rPr>
                <w:noProof/>
              </w:rPr>
              <w:t>7</w:t>
            </w:r>
            <w:r w:rsidR="001E486E">
              <w:rPr>
                <w:noProof/>
              </w:rPr>
              <w:fldChar w:fldCharType="end"/>
            </w:r>
            <w:r>
              <w:rPr>
                <w:lang w:val="en-US"/>
              </w:rPr>
              <w:t>: Steps to Create Hashtags</w:t>
            </w:r>
            <w:bookmarkEnd w:id="55"/>
            <w:bookmarkEnd w:id="56"/>
          </w:p>
        </w:tc>
      </w:tr>
    </w:tbl>
    <w:p w14:paraId="2C79019B" w14:textId="72D6B2ED" w:rsidR="00B71152" w:rsidRDefault="00B71152" w:rsidP="00C83227">
      <w:pPr>
        <w:pStyle w:val="ListParagraph"/>
        <w:spacing w:line="360" w:lineRule="auto"/>
        <w:rPr>
          <w:szCs w:val="24"/>
        </w:rPr>
      </w:pPr>
    </w:p>
    <w:p w14:paraId="0555B34C" w14:textId="77777777" w:rsidR="00AF5A34" w:rsidRDefault="00AF5A34" w:rsidP="00C83227">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56CF4D84" w14:textId="04C49A07" w:rsidR="00202B72" w:rsidRPr="004A65F8" w:rsidRDefault="004A65F8" w:rsidP="00C83227">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0DF0B5E1" w14:textId="62BEF8BD" w:rsidR="0030349B" w:rsidRDefault="0030349B" w:rsidP="00C83227">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sidR="0089574F">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w:t>
      </w:r>
      <w:r w:rsidR="00C0383B">
        <w:rPr>
          <w:rFonts w:eastAsiaTheme="minorHAnsi" w:cs="Times New Roman"/>
          <w:szCs w:val="24"/>
          <w:lang w:val="en-US" w:eastAsia="en-US"/>
        </w:rPr>
        <w:t xml:space="preserve"> For example “Hospital administrators think</w:t>
      </w:r>
      <w:r w:rsidR="00A773C2">
        <w:rPr>
          <w:rFonts w:eastAsiaTheme="minorHAnsi" w:cs="Times New Roman"/>
          <w:szCs w:val="24"/>
          <w:lang w:val="en-US" w:eastAsia="en-US"/>
        </w:rPr>
        <w:t>s</w:t>
      </w:r>
      <w:r w:rsidR="00C0383B">
        <w:rPr>
          <w:rFonts w:eastAsiaTheme="minorHAnsi" w:cs="Times New Roman"/>
          <w:szCs w:val="24"/>
          <w:lang w:val="en-US" w:eastAsia="en-US"/>
        </w:rPr>
        <w:t xml:space="preserve"> I come to hospital </w:t>
      </w:r>
      <w:r w:rsidR="00AF5A34">
        <w:rPr>
          <w:rFonts w:eastAsiaTheme="minorHAnsi" w:cs="Times New Roman"/>
          <w:szCs w:val="24"/>
          <w:lang w:val="en-US" w:eastAsia="en-US"/>
        </w:rPr>
        <w:t xml:space="preserve">because </w:t>
      </w:r>
      <w:r w:rsidR="00C0383B">
        <w:rPr>
          <w:rFonts w:eastAsiaTheme="minorHAnsi" w:cs="Times New Roman"/>
          <w:szCs w:val="24"/>
          <w:lang w:val="en-US" w:eastAsia="en-US"/>
        </w:rPr>
        <w:t xml:space="preserve">I have lot of money </w:t>
      </w:r>
      <w:r w:rsidR="00AF5A34">
        <w:rPr>
          <w:rFonts w:eastAsiaTheme="minorHAnsi" w:cs="Times New Roman"/>
          <w:szCs w:val="24"/>
          <w:lang w:val="en-US" w:eastAsia="en-US"/>
        </w:rPr>
        <w:t>they have beautiful nurses to chat with</w:t>
      </w:r>
      <w:r w:rsidR="00C0383B">
        <w:rPr>
          <w:rFonts w:eastAsiaTheme="minorHAnsi" w:cs="Times New Roman"/>
          <w:szCs w:val="24"/>
          <w:lang w:val="en-US" w:eastAsia="en-US"/>
        </w:rPr>
        <w:t>”</w:t>
      </w:r>
      <w:r w:rsidR="00A773C2">
        <w:rPr>
          <w:rFonts w:eastAsiaTheme="minorHAnsi" w:cs="Times New Roman"/>
          <w:szCs w:val="24"/>
          <w:lang w:val="en-US" w:eastAsia="en-US"/>
        </w:rPr>
        <w:t xml:space="preserve"> (writing sarcasm in English to make </w:t>
      </w:r>
      <w:r w:rsidR="00C3171E">
        <w:rPr>
          <w:rFonts w:eastAsiaTheme="minorHAnsi" w:cs="Times New Roman"/>
          <w:szCs w:val="24"/>
          <w:lang w:val="en-US" w:eastAsia="en-US"/>
        </w:rPr>
        <w:t xml:space="preserve">sure </w:t>
      </w:r>
      <w:r w:rsidR="00A773C2">
        <w:rPr>
          <w:rFonts w:eastAsiaTheme="minorHAnsi" w:cs="Times New Roman"/>
          <w:szCs w:val="24"/>
          <w:lang w:val="en-US" w:eastAsia="en-US"/>
        </w:rPr>
        <w:t>more reader</w:t>
      </w:r>
      <w:r w:rsidR="00C3171E">
        <w:rPr>
          <w:rFonts w:eastAsiaTheme="minorHAnsi" w:cs="Times New Roman"/>
          <w:szCs w:val="24"/>
          <w:lang w:val="en-US" w:eastAsia="en-US"/>
        </w:rPr>
        <w:t>s</w:t>
      </w:r>
      <w:r w:rsidR="00A773C2">
        <w:rPr>
          <w:rFonts w:eastAsiaTheme="minorHAnsi" w:cs="Times New Roman"/>
          <w:szCs w:val="24"/>
          <w:lang w:val="en-US" w:eastAsia="en-US"/>
        </w:rPr>
        <w:t xml:space="preserve"> understand the impact of choice of evaluation metrics)</w:t>
      </w:r>
      <w:r w:rsidR="00C0383B">
        <w:rPr>
          <w:rFonts w:eastAsiaTheme="minorHAnsi" w:cs="Times New Roman"/>
          <w:szCs w:val="24"/>
          <w:lang w:val="en-US" w:eastAsia="en-US"/>
        </w:rPr>
        <w:t xml:space="preserve">. Healthcare domain, hospital administrators may be taking any sarcasm seriously and they do not want any sarcasm to be misclassified and they are </w:t>
      </w:r>
      <w:r w:rsidR="00A773C2">
        <w:rPr>
          <w:rFonts w:eastAsiaTheme="minorHAnsi" w:cs="Times New Roman"/>
          <w:szCs w:val="24"/>
          <w:lang w:val="en-US" w:eastAsia="en-US"/>
        </w:rPr>
        <w:t>ready for more</w:t>
      </w:r>
      <w:r w:rsidR="00C3171E">
        <w:rPr>
          <w:rFonts w:eastAsiaTheme="minorHAnsi" w:cs="Times New Roman"/>
          <w:szCs w:val="24"/>
          <w:lang w:val="en-US" w:eastAsia="en-US"/>
        </w:rPr>
        <w:t xml:space="preserve"> </w:t>
      </w:r>
      <w:r w:rsidR="00A773C2">
        <w:rPr>
          <w:rFonts w:eastAsiaTheme="minorHAnsi" w:cs="Times New Roman"/>
          <w:szCs w:val="24"/>
          <w:lang w:val="en-US" w:eastAsia="en-US"/>
        </w:rPr>
        <w:t>False</w:t>
      </w:r>
      <w:r w:rsidR="00C3171E">
        <w:rPr>
          <w:rFonts w:eastAsiaTheme="minorHAnsi" w:cs="Times New Roman"/>
          <w:szCs w:val="24"/>
          <w:lang w:val="en-US" w:eastAsia="en-US"/>
        </w:rPr>
        <w:t>-</w:t>
      </w:r>
      <w:r w:rsidR="00A773C2">
        <w:rPr>
          <w:rFonts w:eastAsiaTheme="minorHAnsi" w:cs="Times New Roman"/>
          <w:szCs w:val="24"/>
          <w:lang w:val="en-US" w:eastAsia="en-US"/>
        </w:rPr>
        <w:t xml:space="preserve">True. To illustrate the choice of metrics, </w:t>
      </w:r>
      <w:proofErr w:type="spellStart"/>
      <w:r w:rsidR="00A773C2">
        <w:rPr>
          <w:rFonts w:eastAsiaTheme="minorHAnsi" w:cs="Times New Roman"/>
          <w:szCs w:val="24"/>
          <w:lang w:val="en-US" w:eastAsia="en-US"/>
        </w:rPr>
        <w:t>lets</w:t>
      </w:r>
      <w:proofErr w:type="spellEnd"/>
      <w:r w:rsidR="00A773C2">
        <w:rPr>
          <w:rFonts w:eastAsiaTheme="minorHAnsi" w:cs="Times New Roman"/>
          <w:szCs w:val="24"/>
          <w:lang w:val="en-US" w:eastAsia="en-US"/>
        </w:rPr>
        <w:t xml:space="preserve"> assume there are 1000 sentences in the dataset,</w:t>
      </w:r>
      <w:r w:rsidR="00C3171E">
        <w:rPr>
          <w:rFonts w:eastAsiaTheme="minorHAnsi" w:cs="Times New Roman"/>
          <w:szCs w:val="24"/>
          <w:lang w:val="en-US" w:eastAsia="en-US"/>
        </w:rPr>
        <w:t xml:space="preserve"> </w:t>
      </w:r>
      <w:r w:rsidR="00A773C2">
        <w:rPr>
          <w:rFonts w:eastAsiaTheme="minorHAnsi" w:cs="Times New Roman"/>
          <w:szCs w:val="24"/>
          <w:lang w:val="en-US" w:eastAsia="en-US"/>
        </w:rPr>
        <w:t>1</w:t>
      </w:r>
      <w:r w:rsidR="006952EA">
        <w:rPr>
          <w:rFonts w:eastAsiaTheme="minorHAnsi" w:cs="Times New Roman"/>
          <w:szCs w:val="24"/>
          <w:lang w:val="en-US" w:eastAsia="en-US"/>
        </w:rPr>
        <w:t>50</w:t>
      </w:r>
      <w:r w:rsidR="00A773C2">
        <w:rPr>
          <w:rFonts w:eastAsiaTheme="minorHAnsi" w:cs="Times New Roman"/>
          <w:szCs w:val="24"/>
          <w:lang w:val="en-US" w:eastAsia="en-US"/>
        </w:rPr>
        <w:t xml:space="preserve"> are sarcasm and 8</w:t>
      </w:r>
      <w:r w:rsidR="006952EA">
        <w:rPr>
          <w:rFonts w:eastAsiaTheme="minorHAnsi" w:cs="Times New Roman"/>
          <w:szCs w:val="24"/>
          <w:lang w:val="en-US" w:eastAsia="en-US"/>
        </w:rPr>
        <w:t>50</w:t>
      </w:r>
      <w:r w:rsidR="00A773C2">
        <w:rPr>
          <w:rFonts w:eastAsiaTheme="minorHAnsi" w:cs="Times New Roman"/>
          <w:szCs w:val="24"/>
          <w:lang w:val="en-US" w:eastAsia="en-US"/>
        </w:rPr>
        <w:t xml:space="preserve"> are normal sentences. </w:t>
      </w:r>
      <w:proofErr w:type="gramStart"/>
      <w:r w:rsidR="006952EA">
        <w:rPr>
          <w:rFonts w:eastAsiaTheme="minorHAnsi" w:cs="Times New Roman"/>
          <w:szCs w:val="24"/>
          <w:lang w:val="en-US" w:eastAsia="en-US"/>
        </w:rPr>
        <w:t>Let’s</w:t>
      </w:r>
      <w:proofErr w:type="gramEnd"/>
      <w:r w:rsidR="006952EA">
        <w:rPr>
          <w:rFonts w:eastAsiaTheme="minorHAnsi" w:cs="Times New Roman"/>
          <w:szCs w:val="24"/>
          <w:lang w:val="en-US" w:eastAsia="en-US"/>
        </w:rPr>
        <w:t xml:space="preserve"> say </w:t>
      </w:r>
      <w:r w:rsidR="00A773C2">
        <w:rPr>
          <w:rFonts w:eastAsiaTheme="minorHAnsi" w:cs="Times New Roman"/>
          <w:szCs w:val="24"/>
          <w:lang w:val="en-US" w:eastAsia="en-US"/>
        </w:rPr>
        <w:t>Model1 predicts</w:t>
      </w:r>
      <w:r w:rsidR="006952EA">
        <w:rPr>
          <w:rFonts w:eastAsiaTheme="minorHAnsi" w:cs="Times New Roman"/>
          <w:szCs w:val="24"/>
          <w:lang w:val="en-US" w:eastAsia="en-US"/>
        </w:rPr>
        <w:t xml:space="preserve"> 110 are sarcasm and 890 normal and Model2 predicts 140 sarcasm and 860 normal </w:t>
      </w:r>
      <w:r w:rsidR="006952EA">
        <w:rPr>
          <w:rFonts w:eastAsiaTheme="minorHAnsi" w:cs="Times New Roman"/>
          <w:szCs w:val="24"/>
          <w:lang w:val="en-US" w:eastAsia="en-US"/>
        </w:rPr>
        <w:lastRenderedPageBreak/>
        <w:t xml:space="preserve">sentences. Accuracy of both the models is 90%. If we select Recall and F1 </w:t>
      </w:r>
      <w:proofErr w:type="gramStart"/>
      <w:r w:rsidR="006952EA">
        <w:rPr>
          <w:rFonts w:eastAsiaTheme="minorHAnsi" w:cs="Times New Roman"/>
          <w:szCs w:val="24"/>
          <w:lang w:val="en-US" w:eastAsia="en-US"/>
        </w:rPr>
        <w:t>score</w:t>
      </w:r>
      <w:proofErr w:type="gramEnd"/>
      <w:r w:rsidR="006952EA">
        <w:rPr>
          <w:rFonts w:eastAsiaTheme="minorHAnsi" w:cs="Times New Roman"/>
          <w:szCs w:val="24"/>
          <w:lang w:val="en-US" w:eastAsia="en-US"/>
        </w:rPr>
        <w:t xml:space="preserve"> then Model1 is better. If we select </w:t>
      </w:r>
      <w:proofErr w:type="gramStart"/>
      <w:r w:rsidR="006952EA">
        <w:rPr>
          <w:rFonts w:eastAsiaTheme="minorHAnsi" w:cs="Times New Roman"/>
          <w:szCs w:val="24"/>
          <w:lang w:val="en-US" w:eastAsia="en-US"/>
        </w:rPr>
        <w:t>precision</w:t>
      </w:r>
      <w:proofErr w:type="gramEnd"/>
      <w:r w:rsidR="006952EA">
        <w:rPr>
          <w:rFonts w:eastAsiaTheme="minorHAnsi" w:cs="Times New Roman"/>
          <w:szCs w:val="24"/>
          <w:lang w:val="en-US" w:eastAsia="en-US"/>
        </w:rPr>
        <w:t xml:space="preserve"> then Model2 is better. If we need to detect sarcasm in comment box of YouTube channel of some political </w:t>
      </w:r>
      <w:proofErr w:type="gramStart"/>
      <w:r w:rsidR="006952EA">
        <w:rPr>
          <w:rFonts w:eastAsiaTheme="minorHAnsi" w:cs="Times New Roman"/>
          <w:szCs w:val="24"/>
          <w:lang w:val="en-US" w:eastAsia="en-US"/>
        </w:rPr>
        <w:t>party</w:t>
      </w:r>
      <w:proofErr w:type="gramEnd"/>
      <w:r w:rsidR="006952EA">
        <w:rPr>
          <w:rFonts w:eastAsiaTheme="minorHAnsi" w:cs="Times New Roman"/>
          <w:szCs w:val="24"/>
          <w:lang w:val="en-US" w:eastAsia="en-US"/>
        </w:rPr>
        <w:t xml:space="preserve"> then we can go for Model1 which is giving recall of 73%. If we are dealing with some more serious product or service like healthcare, </w:t>
      </w:r>
      <w:r w:rsidR="00B411BA">
        <w:rPr>
          <w:rFonts w:eastAsiaTheme="minorHAnsi" w:cs="Times New Roman"/>
          <w:szCs w:val="24"/>
          <w:lang w:val="en-US" w:eastAsia="en-US"/>
        </w:rPr>
        <w:t>airlines</w:t>
      </w:r>
      <w:r w:rsidR="006952EA">
        <w:rPr>
          <w:rFonts w:eastAsiaTheme="minorHAnsi" w:cs="Times New Roman"/>
          <w:szCs w:val="24"/>
          <w:lang w:val="en-US" w:eastAsia="en-US"/>
        </w:rPr>
        <w:t xml:space="preserve"> service then we can go for Model2 which is giving </w:t>
      </w:r>
      <w:r w:rsidR="00B411BA">
        <w:rPr>
          <w:rFonts w:eastAsiaTheme="minorHAnsi" w:cs="Times New Roman"/>
          <w:szCs w:val="24"/>
          <w:lang w:val="en-US" w:eastAsia="en-US"/>
        </w:rPr>
        <w:t>Precision score of 63%.</w:t>
      </w:r>
    </w:p>
    <w:p w14:paraId="4FDEF198" w14:textId="77777777" w:rsidR="00B411BA" w:rsidRDefault="00A773C2" w:rsidP="00B411BA">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0F3A384E" wp14:editId="498A8585">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85" cy="1972310"/>
                    </a:xfrm>
                    <a:prstGeom prst="rect">
                      <a:avLst/>
                    </a:prstGeom>
                  </pic:spPr>
                </pic:pic>
              </a:graphicData>
            </a:graphic>
          </wp:inline>
        </w:drawing>
      </w:r>
    </w:p>
    <w:p w14:paraId="0A3C797D" w14:textId="03891902" w:rsidR="00A773C2" w:rsidRPr="0030349B" w:rsidRDefault="00B411BA" w:rsidP="00B411BA">
      <w:pPr>
        <w:pStyle w:val="Caption"/>
        <w:rPr>
          <w:rFonts w:eastAsiaTheme="minorHAnsi" w:cs="Times New Roman"/>
          <w:szCs w:val="24"/>
          <w:lang w:val="en-US" w:eastAsia="en-US"/>
        </w:rPr>
      </w:pPr>
      <w:bookmarkStart w:id="57" w:name="_Toc44527075"/>
      <w:bookmarkStart w:id="58" w:name="_Toc48136479"/>
      <w:r>
        <w:t xml:space="preserve">Figure </w:t>
      </w:r>
      <w:r w:rsidR="001E486E">
        <w:fldChar w:fldCharType="begin"/>
      </w:r>
      <w:r w:rsidR="001E486E">
        <w:instrText xml:space="preserve"> SEQ Figure \* ARABIC </w:instrText>
      </w:r>
      <w:r w:rsidR="001E486E">
        <w:fldChar w:fldCharType="separate"/>
      </w:r>
      <w:r w:rsidR="00BC2FDF">
        <w:rPr>
          <w:noProof/>
        </w:rPr>
        <w:t>8</w:t>
      </w:r>
      <w:r w:rsidR="001E486E">
        <w:rPr>
          <w:noProof/>
        </w:rPr>
        <w:fldChar w:fldCharType="end"/>
      </w:r>
      <w:r>
        <w:rPr>
          <w:lang w:val="en-US"/>
        </w:rPr>
        <w:t>: Model Selection based on Evaluation Metrics</w:t>
      </w:r>
      <w:bookmarkEnd w:id="57"/>
      <w:bookmarkEnd w:id="58"/>
    </w:p>
    <w:p w14:paraId="069D65EE" w14:textId="77777777" w:rsidR="00E554A6" w:rsidRDefault="00E554A6" w:rsidP="00C83227">
      <w:pPr>
        <w:pStyle w:val="ListParagraph"/>
        <w:spacing w:line="360" w:lineRule="auto"/>
        <w:rPr>
          <w:szCs w:val="24"/>
        </w:rPr>
      </w:pPr>
    </w:p>
    <w:p w14:paraId="5F5C1215" w14:textId="65874012" w:rsidR="00577D24" w:rsidRPr="00E95514" w:rsidRDefault="00E95514" w:rsidP="00E95514">
      <w:pPr>
        <w:rPr>
          <w:b/>
          <w:bCs/>
          <w:color w:val="0070C0"/>
          <w:sz w:val="28"/>
          <w:szCs w:val="22"/>
        </w:rPr>
      </w:pPr>
      <w:r>
        <w:rPr>
          <w:b/>
          <w:bCs/>
          <w:color w:val="0070C0"/>
          <w:sz w:val="28"/>
          <w:szCs w:val="22"/>
        </w:rPr>
        <w:t xml:space="preserve">8. </w:t>
      </w:r>
      <w:r w:rsidR="00577D24" w:rsidRPr="00E95514">
        <w:rPr>
          <w:b/>
          <w:bCs/>
          <w:color w:val="0070C0"/>
          <w:sz w:val="28"/>
          <w:szCs w:val="22"/>
        </w:rPr>
        <w:t>Expected Outcomes</w:t>
      </w:r>
    </w:p>
    <w:p w14:paraId="6A2E996D" w14:textId="27612CBC" w:rsidR="00577D24" w:rsidRDefault="001A3C47" w:rsidP="00941043">
      <w:pPr>
        <w:pStyle w:val="ListParagraph"/>
        <w:numPr>
          <w:ilvl w:val="0"/>
          <w:numId w:val="19"/>
        </w:numPr>
        <w:spacing w:line="360" w:lineRule="auto"/>
        <w:rPr>
          <w:szCs w:val="24"/>
        </w:rPr>
      </w:pPr>
      <w:r>
        <w:rPr>
          <w:szCs w:val="24"/>
        </w:rPr>
        <w:t>Tagged dataset of 2000 sentences</w:t>
      </w:r>
    </w:p>
    <w:p w14:paraId="55FDF732" w14:textId="23D5532D" w:rsidR="001A3C47" w:rsidRDefault="001A3C47" w:rsidP="00941043">
      <w:pPr>
        <w:pStyle w:val="ListParagraph"/>
        <w:numPr>
          <w:ilvl w:val="0"/>
          <w:numId w:val="19"/>
        </w:numPr>
        <w:spacing w:line="360" w:lineRule="auto"/>
        <w:rPr>
          <w:szCs w:val="24"/>
        </w:rPr>
      </w:pPr>
      <w:r>
        <w:rPr>
          <w:szCs w:val="24"/>
        </w:rPr>
        <w:t>A system to detect the sarcasm.</w:t>
      </w:r>
    </w:p>
    <w:p w14:paraId="49E4B632" w14:textId="4E835A75" w:rsidR="001A3C47" w:rsidRDefault="001A3C47" w:rsidP="00941043">
      <w:pPr>
        <w:pStyle w:val="ListParagraph"/>
        <w:numPr>
          <w:ilvl w:val="0"/>
          <w:numId w:val="19"/>
        </w:numPr>
        <w:spacing w:line="360" w:lineRule="auto"/>
        <w:rPr>
          <w:szCs w:val="24"/>
        </w:rPr>
      </w:pPr>
      <w:r>
        <w:rPr>
          <w:szCs w:val="24"/>
        </w:rPr>
        <w:t>Best practices for feature creation in Hinglish language NLP work</w:t>
      </w:r>
    </w:p>
    <w:p w14:paraId="18C0D6B9" w14:textId="77777777" w:rsidR="00577D24" w:rsidRDefault="00577D24" w:rsidP="00C83227">
      <w:pPr>
        <w:pStyle w:val="ListParagraph"/>
        <w:spacing w:line="360" w:lineRule="auto"/>
        <w:rPr>
          <w:szCs w:val="24"/>
        </w:rPr>
      </w:pPr>
    </w:p>
    <w:p w14:paraId="38FA2ECE" w14:textId="4C9D24C6" w:rsidR="00577D24" w:rsidRPr="00E95514" w:rsidRDefault="00E95514" w:rsidP="00E95514">
      <w:pPr>
        <w:rPr>
          <w:b/>
          <w:bCs/>
          <w:color w:val="0070C0"/>
          <w:sz w:val="28"/>
          <w:szCs w:val="22"/>
        </w:rPr>
      </w:pPr>
      <w:r>
        <w:rPr>
          <w:b/>
          <w:bCs/>
          <w:color w:val="0070C0"/>
          <w:sz w:val="28"/>
          <w:szCs w:val="22"/>
        </w:rPr>
        <w:t xml:space="preserve">9. </w:t>
      </w:r>
      <w:r w:rsidR="00577D24" w:rsidRPr="00E95514">
        <w:rPr>
          <w:b/>
          <w:bCs/>
          <w:color w:val="0070C0"/>
          <w:sz w:val="28"/>
          <w:szCs w:val="22"/>
        </w:rPr>
        <w:t>Requirements / resources</w:t>
      </w:r>
    </w:p>
    <w:p w14:paraId="5B112241" w14:textId="60410CD0" w:rsidR="00236E49" w:rsidRDefault="00236E49" w:rsidP="003C53BC">
      <w:r>
        <w:t>Hardware</w:t>
      </w:r>
    </w:p>
    <w:p w14:paraId="3A957495" w14:textId="603069AD" w:rsidR="00236E49" w:rsidRDefault="00236E49" w:rsidP="00941043">
      <w:pPr>
        <w:pStyle w:val="ListParagraph"/>
        <w:numPr>
          <w:ilvl w:val="0"/>
          <w:numId w:val="14"/>
        </w:numPr>
      </w:pPr>
      <w:r>
        <w:t>Laptop (already have)</w:t>
      </w:r>
    </w:p>
    <w:p w14:paraId="58DE04A8" w14:textId="77777777" w:rsidR="00236E49" w:rsidRDefault="00236E49" w:rsidP="003C53BC"/>
    <w:p w14:paraId="55B15BC4" w14:textId="296DD543" w:rsidR="00236E49" w:rsidRDefault="00236E49" w:rsidP="003C53BC">
      <w:r>
        <w:t>Software/Packages</w:t>
      </w:r>
    </w:p>
    <w:p w14:paraId="7930E640" w14:textId="5B0E9FE8" w:rsidR="00BE694D" w:rsidRDefault="00F07866" w:rsidP="00941043">
      <w:pPr>
        <w:pStyle w:val="ListParagraph"/>
        <w:numPr>
          <w:ilvl w:val="0"/>
          <w:numId w:val="13"/>
        </w:numPr>
        <w:spacing w:line="360" w:lineRule="auto"/>
      </w:pPr>
      <w:r>
        <w:t xml:space="preserve">Multilingual </w:t>
      </w:r>
      <w:r w:rsidR="00BE694D">
        <w:t>BERT</w:t>
      </w:r>
    </w:p>
    <w:p w14:paraId="61EAA317" w14:textId="1B213293" w:rsidR="00236E49" w:rsidRDefault="00236E49" w:rsidP="00941043">
      <w:pPr>
        <w:pStyle w:val="ListParagraph"/>
        <w:numPr>
          <w:ilvl w:val="0"/>
          <w:numId w:val="13"/>
        </w:numPr>
        <w:spacing w:line="360" w:lineRule="auto"/>
      </w:pPr>
      <w:r>
        <w:t xml:space="preserve">Google </w:t>
      </w:r>
      <w:proofErr w:type="spellStart"/>
      <w:r>
        <w:t>Colab</w:t>
      </w:r>
      <w:proofErr w:type="spellEnd"/>
      <w:r w:rsidR="00BE694D">
        <w:t xml:space="preserve"> (available)</w:t>
      </w:r>
    </w:p>
    <w:p w14:paraId="150F58DF" w14:textId="156C1C08" w:rsidR="00236E49" w:rsidRDefault="00236E49" w:rsidP="00941043">
      <w:pPr>
        <w:pStyle w:val="ListParagraph"/>
        <w:numPr>
          <w:ilvl w:val="0"/>
          <w:numId w:val="13"/>
        </w:numPr>
        <w:spacing w:line="360" w:lineRule="auto"/>
      </w:pPr>
      <w:r>
        <w:t>NLT</w:t>
      </w:r>
      <w:r w:rsidR="00BE694D">
        <w:t>K (available)</w:t>
      </w:r>
    </w:p>
    <w:p w14:paraId="037DC3DD" w14:textId="7A2666B4" w:rsidR="00E02293" w:rsidRDefault="00236E49" w:rsidP="00941043">
      <w:pPr>
        <w:pStyle w:val="ListParagraph"/>
        <w:numPr>
          <w:ilvl w:val="0"/>
          <w:numId w:val="13"/>
        </w:numPr>
        <w:spacing w:line="360" w:lineRule="auto"/>
      </w:pPr>
      <w:r>
        <w:t>scikit-learn.org</w:t>
      </w:r>
      <w:r w:rsidR="00BE694D">
        <w:t xml:space="preserve"> (available)</w:t>
      </w:r>
    </w:p>
    <w:p w14:paraId="2E3EFC5B" w14:textId="6BD7779B" w:rsidR="00133975" w:rsidRDefault="00133975" w:rsidP="00941043">
      <w:pPr>
        <w:pStyle w:val="ListParagraph"/>
        <w:numPr>
          <w:ilvl w:val="0"/>
          <w:numId w:val="13"/>
        </w:numPr>
        <w:spacing w:line="360" w:lineRule="auto"/>
      </w:pPr>
      <w:r>
        <w:t>seaborn (available)</w:t>
      </w:r>
    </w:p>
    <w:p w14:paraId="44146CAB" w14:textId="002DB1EA" w:rsidR="001A3C47" w:rsidRDefault="001A3C47" w:rsidP="00941043">
      <w:pPr>
        <w:pStyle w:val="ListParagraph"/>
        <w:numPr>
          <w:ilvl w:val="0"/>
          <w:numId w:val="13"/>
        </w:numPr>
        <w:spacing w:line="360" w:lineRule="auto"/>
      </w:pPr>
      <w:r>
        <w:t>matplotlib (available)</w:t>
      </w:r>
    </w:p>
    <w:p w14:paraId="42CB5C0B" w14:textId="77777777" w:rsidR="00BE694D" w:rsidRDefault="00BE694D" w:rsidP="00941043">
      <w:pPr>
        <w:pStyle w:val="ListParagraph"/>
        <w:numPr>
          <w:ilvl w:val="0"/>
          <w:numId w:val="13"/>
        </w:numPr>
        <w:spacing w:line="360" w:lineRule="auto"/>
      </w:pPr>
      <w:r>
        <w:t>Google Sheet (for creating dataset)</w:t>
      </w:r>
    </w:p>
    <w:p w14:paraId="0E96EBD7" w14:textId="77777777" w:rsidR="00BE694D" w:rsidRDefault="00BE694D" w:rsidP="00941043">
      <w:pPr>
        <w:pStyle w:val="ListParagraph"/>
        <w:numPr>
          <w:ilvl w:val="0"/>
          <w:numId w:val="13"/>
        </w:numPr>
        <w:spacing w:line="360" w:lineRule="auto"/>
      </w:pPr>
      <w:r>
        <w:t>Microsoft Word (available)</w:t>
      </w:r>
    </w:p>
    <w:p w14:paraId="44491585" w14:textId="20594B6F" w:rsidR="00BE694D" w:rsidRDefault="00BE694D" w:rsidP="00941043">
      <w:pPr>
        <w:pStyle w:val="ListParagraph"/>
        <w:numPr>
          <w:ilvl w:val="0"/>
          <w:numId w:val="13"/>
        </w:numPr>
        <w:spacing w:line="360" w:lineRule="auto"/>
      </w:pPr>
      <w:r>
        <w:t>Mendeley (available)</w:t>
      </w:r>
    </w:p>
    <w:p w14:paraId="1CAF91F5" w14:textId="379E5AC0" w:rsidR="00F07866" w:rsidRDefault="00F07866" w:rsidP="00941043">
      <w:pPr>
        <w:pStyle w:val="ListParagraph"/>
        <w:numPr>
          <w:ilvl w:val="0"/>
          <w:numId w:val="13"/>
        </w:numPr>
        <w:spacing w:line="360" w:lineRule="auto"/>
      </w:pPr>
      <w:r>
        <w:t xml:space="preserve">Hindi </w:t>
      </w:r>
      <w:proofErr w:type="spellStart"/>
      <w:r>
        <w:t>SentiWordnet</w:t>
      </w:r>
      <w:proofErr w:type="spellEnd"/>
    </w:p>
    <w:p w14:paraId="418BB9CA" w14:textId="28A15A0A" w:rsidR="00F07866" w:rsidRDefault="00F07866" w:rsidP="00941043">
      <w:pPr>
        <w:pStyle w:val="ListParagraph"/>
        <w:numPr>
          <w:ilvl w:val="0"/>
          <w:numId w:val="13"/>
        </w:numPr>
        <w:spacing w:line="360" w:lineRule="auto"/>
      </w:pPr>
      <w:r>
        <w:lastRenderedPageBreak/>
        <w:t>Indic Translation</w:t>
      </w:r>
    </w:p>
    <w:p w14:paraId="5107FEA9" w14:textId="77777777" w:rsidR="00DE1FD7" w:rsidRPr="00577D24" w:rsidRDefault="00DE1FD7" w:rsidP="00DE1FD7">
      <w:pPr>
        <w:spacing w:line="360" w:lineRule="auto"/>
      </w:pPr>
    </w:p>
    <w:p w14:paraId="38750343" w14:textId="788A0564" w:rsidR="0048232F" w:rsidRPr="00DE1FD7" w:rsidRDefault="00DE1FD7" w:rsidP="00DE1FD7">
      <w:pPr>
        <w:rPr>
          <w:b/>
          <w:bCs/>
          <w:color w:val="0070C0"/>
          <w:sz w:val="28"/>
          <w:szCs w:val="22"/>
        </w:rPr>
      </w:pPr>
      <w:r>
        <w:rPr>
          <w:b/>
          <w:bCs/>
          <w:color w:val="0070C0"/>
          <w:sz w:val="28"/>
          <w:szCs w:val="22"/>
        </w:rPr>
        <w:t xml:space="preserve">10. </w:t>
      </w:r>
      <w:r w:rsidR="0048232F" w:rsidRPr="00DE1FD7">
        <w:rPr>
          <w:b/>
          <w:bCs/>
          <w:color w:val="0070C0"/>
          <w:sz w:val="28"/>
          <w:szCs w:val="22"/>
        </w:rPr>
        <w:t>Research Plan</w:t>
      </w:r>
    </w:p>
    <w:p w14:paraId="3B8D9949" w14:textId="5E38DBFC" w:rsidR="000D5CD4" w:rsidRPr="00FD0ED5" w:rsidRDefault="00FD0ED5" w:rsidP="00FD0ED5">
      <w:pPr>
        <w:rPr>
          <w:b/>
          <w:bCs/>
          <w:color w:val="0070C0"/>
        </w:rPr>
      </w:pPr>
      <w:r>
        <w:rPr>
          <w:b/>
          <w:bCs/>
          <w:color w:val="0070C0"/>
        </w:rPr>
        <w:t xml:space="preserve">10.1 </w:t>
      </w:r>
      <w:r w:rsidR="000D5CD4" w:rsidRPr="00FD0ED5">
        <w:rPr>
          <w:b/>
          <w:bCs/>
          <w:color w:val="0070C0"/>
        </w:rPr>
        <w:t>Risks or contingency plan</w:t>
      </w:r>
    </w:p>
    <w:tbl>
      <w:tblPr>
        <w:tblStyle w:val="GridTable4"/>
        <w:tblW w:w="0" w:type="auto"/>
        <w:tblLook w:val="04A0" w:firstRow="1" w:lastRow="0" w:firstColumn="1" w:lastColumn="0" w:noHBand="0" w:noVBand="1"/>
      </w:tblPr>
      <w:tblGrid>
        <w:gridCol w:w="704"/>
        <w:gridCol w:w="8357"/>
      </w:tblGrid>
      <w:tr w:rsidR="000D5CD4" w14:paraId="2A4E1F57" w14:textId="77777777" w:rsidTr="00D36F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FCA5825" w14:textId="6D174125" w:rsidR="000D5CD4" w:rsidRDefault="000D5CD4" w:rsidP="000D5CD4">
            <w:r>
              <w:t>Risk #</w:t>
            </w:r>
          </w:p>
        </w:tc>
        <w:tc>
          <w:tcPr>
            <w:tcW w:w="8357" w:type="dxa"/>
          </w:tcPr>
          <w:p w14:paraId="30A44DEC" w14:textId="59E033C4" w:rsidR="000D5CD4" w:rsidRDefault="000D5CD4" w:rsidP="000D5CD4">
            <w:pPr>
              <w:cnfStyle w:val="100000000000" w:firstRow="1" w:lastRow="0" w:firstColumn="0" w:lastColumn="0" w:oddVBand="0" w:evenVBand="0" w:oddHBand="0" w:evenHBand="0" w:firstRowFirstColumn="0" w:firstRowLastColumn="0" w:lastRowFirstColumn="0" w:lastRowLastColumn="0"/>
            </w:pPr>
            <w:r>
              <w:t>Risk Name &amp; Response Plan</w:t>
            </w:r>
          </w:p>
        </w:tc>
      </w:tr>
      <w:tr w:rsidR="000D5CD4" w14:paraId="363FF7D6" w14:textId="77777777" w:rsidTr="00D36F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21526D2" w14:textId="142ACF33" w:rsidR="000D5CD4" w:rsidRDefault="000D5CD4" w:rsidP="000D5CD4">
            <w:r>
              <w:t>1</w:t>
            </w:r>
          </w:p>
        </w:tc>
        <w:tc>
          <w:tcPr>
            <w:tcW w:w="8357" w:type="dxa"/>
          </w:tcPr>
          <w:p w14:paraId="092EDA58" w14:textId="77777777" w:rsidR="000D5CD4" w:rsidRDefault="000D5CD4" w:rsidP="000D5CD4">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507F1470" w14:textId="7E7D48A2" w:rsidR="000D5CD4" w:rsidRDefault="000D5CD4" w:rsidP="00D36FE0">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If we are not able to find or build a suitable solution for translation then we will proceed</w:t>
            </w:r>
            <w:r w:rsidR="00D36FE0">
              <w:t xml:space="preserve"> without</w:t>
            </w:r>
            <w:r>
              <w:t xml:space="preserve"> transliteration</w:t>
            </w:r>
            <w:r w:rsidR="00D36FE0">
              <w:t xml:space="preserve"> or perform manual transliteration. </w:t>
            </w:r>
          </w:p>
        </w:tc>
      </w:tr>
      <w:tr w:rsidR="000D5CD4" w14:paraId="55FD543D" w14:textId="77777777" w:rsidTr="00D36FE0">
        <w:tc>
          <w:tcPr>
            <w:cnfStyle w:val="001000000000" w:firstRow="0" w:lastRow="0" w:firstColumn="1" w:lastColumn="0" w:oddVBand="0" w:evenVBand="0" w:oddHBand="0" w:evenHBand="0" w:firstRowFirstColumn="0" w:firstRowLastColumn="0" w:lastRowFirstColumn="0" w:lastRowLastColumn="0"/>
            <w:tcW w:w="704" w:type="dxa"/>
          </w:tcPr>
          <w:p w14:paraId="3E647988" w14:textId="729590C2" w:rsidR="000D5CD4" w:rsidRDefault="000D5CD4" w:rsidP="000D5CD4">
            <w:r>
              <w:t>2</w:t>
            </w:r>
          </w:p>
        </w:tc>
        <w:tc>
          <w:tcPr>
            <w:tcW w:w="8357" w:type="dxa"/>
          </w:tcPr>
          <w:p w14:paraId="3A5DD4C8" w14:textId="0892E589" w:rsidR="000D5CD4" w:rsidRPr="00D36FE0" w:rsidRDefault="00D36FE0" w:rsidP="000D5CD4">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2F972F46" w14:textId="4AD5AB32" w:rsidR="00D36FE0" w:rsidRPr="000D5CD4" w:rsidRDefault="00D36FE0"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D36FE0" w14:paraId="00CD4A53" w14:textId="77777777" w:rsidTr="00D36F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59C0B88B" w14:textId="067C7A69" w:rsidR="00D36FE0" w:rsidRDefault="00D36FE0" w:rsidP="000D5CD4">
            <w:r>
              <w:t>3</w:t>
            </w:r>
          </w:p>
        </w:tc>
        <w:tc>
          <w:tcPr>
            <w:tcW w:w="8357" w:type="dxa"/>
          </w:tcPr>
          <w:p w14:paraId="7B1CB562" w14:textId="77777777" w:rsidR="00D36FE0" w:rsidRDefault="00D36FE0" w:rsidP="000D5CD4">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w:t>
            </w:r>
            <w:r w:rsidR="00A778E4" w:rsidRPr="00A778E4">
              <w:t xml:space="preserve"> and we may not able to write context of all then sentences</w:t>
            </w:r>
          </w:p>
          <w:p w14:paraId="517496E2" w14:textId="34E4BBAC" w:rsidR="00A778E4" w:rsidRDefault="00A778E4" w:rsidP="000D5CD4">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A778E4" w14:paraId="09D8033E" w14:textId="77777777" w:rsidTr="00D36FE0">
        <w:tc>
          <w:tcPr>
            <w:cnfStyle w:val="001000000000" w:firstRow="0" w:lastRow="0" w:firstColumn="1" w:lastColumn="0" w:oddVBand="0" w:evenVBand="0" w:oddHBand="0" w:evenHBand="0" w:firstRowFirstColumn="0" w:firstRowLastColumn="0" w:lastRowFirstColumn="0" w:lastRowLastColumn="0"/>
            <w:tcW w:w="704" w:type="dxa"/>
          </w:tcPr>
          <w:p w14:paraId="500745F5" w14:textId="3F011C0B" w:rsidR="00A778E4" w:rsidRDefault="00A778E4" w:rsidP="000D5CD4">
            <w:r>
              <w:t>4</w:t>
            </w:r>
          </w:p>
        </w:tc>
        <w:tc>
          <w:tcPr>
            <w:tcW w:w="8357" w:type="dxa"/>
          </w:tcPr>
          <w:p w14:paraId="5149A454" w14:textId="013932D0" w:rsidR="00A778E4" w:rsidRDefault="00A778E4"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4213BA1F" w14:textId="4CEB735E" w:rsidR="00A778E4" w:rsidRDefault="00A778E4" w:rsidP="000D5CD4">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2FC23915" w14:textId="77777777" w:rsidR="000D5CD4" w:rsidRPr="000D5CD4" w:rsidRDefault="000D5CD4" w:rsidP="000D5CD4"/>
    <w:p w14:paraId="19963425" w14:textId="3D6102C0" w:rsidR="000D5CD4" w:rsidRPr="00FD0ED5" w:rsidRDefault="00FD0ED5" w:rsidP="00FD0ED5">
      <w:pPr>
        <w:rPr>
          <w:b/>
          <w:bCs/>
        </w:rPr>
      </w:pPr>
      <w:r>
        <w:rPr>
          <w:b/>
          <w:bCs/>
          <w:color w:val="0070C0"/>
        </w:rPr>
        <w:t xml:space="preserve">10.2 </w:t>
      </w:r>
      <w:r w:rsidR="000D5CD4" w:rsidRPr="00FD0ED5">
        <w:rPr>
          <w:b/>
          <w:bCs/>
          <w:color w:val="0070C0"/>
        </w:rPr>
        <w:t>Project Schedule</w:t>
      </w:r>
    </w:p>
    <w:p w14:paraId="1F2F1F78" w14:textId="6DD70CAB" w:rsidR="003C53BC" w:rsidRDefault="003C53BC" w:rsidP="003C53BC">
      <w:pPr>
        <w:pStyle w:val="Caption"/>
      </w:pPr>
      <w:r w:rsidRPr="003C53BC">
        <w:rPr>
          <w:noProof/>
        </w:rPr>
        <w:drawing>
          <wp:inline distT="0" distB="0" distL="0" distR="0" wp14:anchorId="6E0DE04C" wp14:editId="02097CDD">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085" cy="1936115"/>
                    </a:xfrm>
                    <a:prstGeom prst="rect">
                      <a:avLst/>
                    </a:prstGeom>
                  </pic:spPr>
                </pic:pic>
              </a:graphicData>
            </a:graphic>
          </wp:inline>
        </w:drawing>
      </w:r>
    </w:p>
    <w:p w14:paraId="7C0B042B" w14:textId="47612885" w:rsidR="003C53BC" w:rsidRDefault="003C53BC" w:rsidP="00DE1FD7">
      <w:pPr>
        <w:pStyle w:val="Caption"/>
        <w:rPr>
          <w:lang w:val="en-US"/>
        </w:rPr>
      </w:pPr>
      <w:bookmarkStart w:id="59" w:name="_Toc44527076"/>
      <w:bookmarkStart w:id="60" w:name="_Toc48136480"/>
      <w:r>
        <w:t xml:space="preserve">Figure </w:t>
      </w:r>
      <w:r w:rsidR="001E486E">
        <w:fldChar w:fldCharType="begin"/>
      </w:r>
      <w:r w:rsidR="001E486E">
        <w:instrText xml:space="preserve"> SEQ Figure \* ARABIC </w:instrText>
      </w:r>
      <w:r w:rsidR="001E486E">
        <w:fldChar w:fldCharType="separate"/>
      </w:r>
      <w:r w:rsidR="00BC2FDF">
        <w:rPr>
          <w:noProof/>
        </w:rPr>
        <w:t>9</w:t>
      </w:r>
      <w:r w:rsidR="001E486E">
        <w:rPr>
          <w:noProof/>
        </w:rPr>
        <w:fldChar w:fldCharType="end"/>
      </w:r>
      <w:r>
        <w:rPr>
          <w:lang w:val="en-US"/>
        </w:rPr>
        <w:t>: Project Schedule</w:t>
      </w:r>
      <w:bookmarkEnd w:id="59"/>
      <w:bookmarkEnd w:id="60"/>
    </w:p>
    <w:p w14:paraId="755C3F98" w14:textId="6F009CC8" w:rsidR="00DE1FD7" w:rsidRDefault="00DE1FD7" w:rsidP="00DE1FD7">
      <w:pPr>
        <w:rPr>
          <w:lang w:val="en-US"/>
        </w:rPr>
      </w:pPr>
    </w:p>
    <w:p w14:paraId="058B9A86" w14:textId="632A81CE" w:rsidR="00DE1FD7" w:rsidRPr="00DE1FD7" w:rsidRDefault="00DE1FD7" w:rsidP="00DE1FD7">
      <w:pPr>
        <w:pStyle w:val="Heading1"/>
        <w:numPr>
          <w:ilvl w:val="0"/>
          <w:numId w:val="0"/>
        </w:numPr>
        <w:ind w:left="357" w:hanging="357"/>
        <w:rPr>
          <w:lang w:val="en-US"/>
        </w:rPr>
      </w:pPr>
      <w:bookmarkStart w:id="61" w:name="_Toc48254536"/>
      <w:r w:rsidRPr="00DE1FD7">
        <w:rPr>
          <w:lang w:val="en-US"/>
        </w:rPr>
        <w:t>APPENDIX C: ETHICS FORMS</w:t>
      </w:r>
      <w:bookmarkEnd w:id="61"/>
    </w:p>
    <w:p w14:paraId="23E30F3C" w14:textId="77777777" w:rsidR="0048232F" w:rsidRDefault="0048232F" w:rsidP="00C83227">
      <w:pPr>
        <w:pStyle w:val="ListParagraph"/>
        <w:spacing w:line="360" w:lineRule="auto"/>
        <w:rPr>
          <w:szCs w:val="24"/>
        </w:rPr>
      </w:pPr>
    </w:p>
    <w:p w14:paraId="54385D05" w14:textId="460EE354" w:rsidR="006C22F0" w:rsidRDefault="006C22F0" w:rsidP="00C83227">
      <w:pPr>
        <w:pStyle w:val="ListParagraph"/>
        <w:spacing w:line="360" w:lineRule="auto"/>
        <w:rPr>
          <w:szCs w:val="24"/>
        </w:rPr>
      </w:pPr>
    </w:p>
    <w:p w14:paraId="11556B93" w14:textId="77777777" w:rsidR="00977B81" w:rsidRPr="0048232F" w:rsidRDefault="00977B81" w:rsidP="00C83227">
      <w:pPr>
        <w:pStyle w:val="ListParagraph"/>
        <w:spacing w:line="360" w:lineRule="auto"/>
        <w:rPr>
          <w:szCs w:val="24"/>
        </w:rPr>
      </w:pPr>
    </w:p>
    <w:p w14:paraId="2DABFFAB" w14:textId="77777777" w:rsidR="003C53BC" w:rsidRDefault="003C53BC">
      <w:pPr>
        <w:tabs>
          <w:tab w:val="clear" w:pos="720"/>
        </w:tabs>
        <w:overflowPunct/>
        <w:autoSpaceDE/>
        <w:autoSpaceDN/>
        <w:adjustRightInd/>
        <w:spacing w:after="160" w:line="259" w:lineRule="auto"/>
        <w:jc w:val="left"/>
        <w:textAlignment w:val="auto"/>
        <w:rPr>
          <w:b/>
          <w:bCs/>
        </w:rPr>
      </w:pPr>
      <w:r>
        <w:rPr>
          <w:b/>
          <w:bCs/>
        </w:rPr>
        <w:br w:type="page"/>
      </w:r>
    </w:p>
    <w:p w14:paraId="1920F910" w14:textId="0CEB84D3" w:rsidR="00C3171E" w:rsidRPr="00384B3B" w:rsidRDefault="00C3171E" w:rsidP="00C3171E">
      <w:pPr>
        <w:widowControl w:val="0"/>
        <w:spacing w:line="360" w:lineRule="auto"/>
        <w:rPr>
          <w:b/>
          <w:bCs/>
        </w:rPr>
      </w:pPr>
      <w:r w:rsidRPr="00384B3B">
        <w:rPr>
          <w:b/>
          <w:bCs/>
        </w:rPr>
        <w:lastRenderedPageBreak/>
        <w:t xml:space="preserve"> </w:t>
      </w:r>
    </w:p>
    <w:p w14:paraId="041DEFDA" w14:textId="1F5CA55B" w:rsidR="00406F1E" w:rsidRPr="00384B3B" w:rsidRDefault="00406F1E" w:rsidP="003C53BC">
      <w:pPr>
        <w:spacing w:line="360" w:lineRule="auto"/>
        <w:rPr>
          <w:b/>
          <w:bCs/>
        </w:rPr>
      </w:pPr>
    </w:p>
    <w:sectPr w:rsidR="00406F1E" w:rsidRPr="00384B3B" w:rsidSect="00472476">
      <w:footerReference w:type="default" r:id="rId19"/>
      <w:pgSz w:w="11906" w:h="16838" w:code="9"/>
      <w:pgMar w:top="1418" w:right="1134" w:bottom="1418" w:left="1701" w:header="709" w:footer="709"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750151" w14:textId="77777777" w:rsidR="00010400" w:rsidRDefault="00010400" w:rsidP="00472476">
      <w:pPr>
        <w:spacing w:line="240" w:lineRule="auto"/>
      </w:pPr>
      <w:r>
        <w:separator/>
      </w:r>
    </w:p>
  </w:endnote>
  <w:endnote w:type="continuationSeparator" w:id="0">
    <w:p w14:paraId="6761BCB5" w14:textId="77777777" w:rsidR="00010400" w:rsidRDefault="00010400"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NimbusMonL-Regu">
    <w:altName w:val="Calibri"/>
    <w:panose1 w:val="00000000000000000000"/>
    <w:charset w:val="00"/>
    <w:family w:val="auto"/>
    <w:notTrueType/>
    <w:pitch w:val="default"/>
    <w:sig w:usb0="00000003" w:usb1="00000000" w:usb2="00000000" w:usb3="00000000" w:csb0="00000001" w:csb1="00000000"/>
  </w:font>
  <w:font w:name="CMR1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2572318"/>
      <w:docPartObj>
        <w:docPartGallery w:val="Page Numbers (Bottom of Page)"/>
        <w:docPartUnique/>
      </w:docPartObj>
    </w:sdtPr>
    <w:sdtEndPr>
      <w:rPr>
        <w:noProof/>
      </w:rPr>
    </w:sdtEndPr>
    <w:sdtContent>
      <w:p w14:paraId="0ED7A33B" w14:textId="77777777" w:rsidR="007C2CE1" w:rsidRDefault="007C2CE1">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19DCB0E" w14:textId="77777777" w:rsidR="007C2CE1" w:rsidRDefault="007C2C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5A9099" w14:textId="77777777" w:rsidR="00010400" w:rsidRDefault="00010400" w:rsidP="00472476">
      <w:pPr>
        <w:spacing w:line="240" w:lineRule="auto"/>
      </w:pPr>
      <w:r>
        <w:separator/>
      </w:r>
    </w:p>
  </w:footnote>
  <w:footnote w:type="continuationSeparator" w:id="0">
    <w:p w14:paraId="2F19FB85" w14:textId="77777777" w:rsidR="00010400" w:rsidRDefault="00010400" w:rsidP="00472476">
      <w:pPr>
        <w:spacing w:line="240" w:lineRule="auto"/>
      </w:pPr>
      <w:r>
        <w:continuationSeparator/>
      </w:r>
    </w:p>
  </w:footnote>
  <w:footnote w:id="1">
    <w:p w14:paraId="05308414" w14:textId="77777777" w:rsidR="007C2CE1" w:rsidRPr="00492991" w:rsidRDefault="007C2CE1" w:rsidP="005B283D">
      <w:pPr>
        <w:rPr>
          <w:sz w:val="20"/>
        </w:rPr>
      </w:pPr>
      <w:r w:rsidRPr="00DA24F3">
        <w:rPr>
          <w:rStyle w:val="FootnoteReference"/>
        </w:rPr>
        <w:footnoteRef/>
      </w:r>
      <w:hyperlink r:id="rId1"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3147B8CD" w14:textId="77777777" w:rsidR="007C2CE1" w:rsidRPr="00492991" w:rsidRDefault="007C2CE1" w:rsidP="005B283D">
      <w:pPr>
        <w:rPr>
          <w:sz w:val="20"/>
          <w:lang w:val="en-US"/>
        </w:rPr>
      </w:pPr>
    </w:p>
  </w:footnote>
  <w:footnote w:id="2">
    <w:p w14:paraId="27895988" w14:textId="77777777" w:rsidR="007C2CE1" w:rsidRPr="00492991" w:rsidRDefault="007C2CE1" w:rsidP="005B283D">
      <w:pPr>
        <w:rPr>
          <w:sz w:val="20"/>
        </w:rPr>
      </w:pPr>
      <w:r w:rsidRPr="00DA24F3">
        <w:rPr>
          <w:rStyle w:val="FootnoteReference"/>
        </w:rPr>
        <w:footnoteRef/>
      </w:r>
      <w:hyperlink r:id="rId2"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5B3C6DB4" w14:textId="77777777" w:rsidR="007C2CE1" w:rsidRPr="00492991" w:rsidRDefault="007C2CE1" w:rsidP="005B283D">
      <w:pPr>
        <w:rPr>
          <w:sz w:val="20"/>
          <w:lang w:val="en-US"/>
        </w:rPr>
      </w:pPr>
    </w:p>
  </w:footnote>
  <w:footnote w:id="3">
    <w:p w14:paraId="38496E2E" w14:textId="77777777" w:rsidR="007C2CE1" w:rsidRPr="00C1409D" w:rsidRDefault="007C2CE1" w:rsidP="005B283D">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3"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414A1BD" w14:textId="77777777" w:rsidR="007C2CE1" w:rsidRDefault="007C2CE1" w:rsidP="005B283D">
      <w:pPr>
        <w:pStyle w:val="FootnoteText"/>
      </w:pPr>
    </w:p>
    <w:p w14:paraId="568DD75B" w14:textId="77777777" w:rsidR="007C2CE1" w:rsidRPr="00922C0B" w:rsidRDefault="007C2CE1" w:rsidP="005B283D">
      <w:pPr>
        <w:pStyle w:val="FootnoteText"/>
        <w:rPr>
          <w:lang w:val="en-US"/>
        </w:rPr>
      </w:pPr>
    </w:p>
  </w:footnote>
  <w:footnote w:id="4">
    <w:p w14:paraId="1A8B961A" w14:textId="77777777" w:rsidR="007C2CE1" w:rsidRPr="00C1409D" w:rsidRDefault="007C2CE1" w:rsidP="005B283D">
      <w:pPr>
        <w:pStyle w:val="FootnoteText"/>
        <w:rPr>
          <w:lang w:val="en-US"/>
        </w:rPr>
      </w:pPr>
      <w:r w:rsidRPr="00DA24F3">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780A2754" w14:textId="77777777" w:rsidR="007C2CE1" w:rsidRPr="009F092E" w:rsidRDefault="007C2CE1" w:rsidP="005B283D">
      <w:pPr>
        <w:spacing w:line="360" w:lineRule="auto"/>
        <w:rPr>
          <w:szCs w:val="24"/>
        </w:rPr>
      </w:pPr>
      <w:r w:rsidRPr="00DA24F3">
        <w:rPr>
          <w:rStyle w:val="FootnoteReference"/>
        </w:rPr>
        <w:footnoteRef/>
      </w:r>
      <w:r>
        <w:t xml:space="preserve"> </w:t>
      </w:r>
      <w:hyperlink r:id="rId5" w:history="1">
        <w:r w:rsidRPr="00666B7A">
          <w:rPr>
            <w:rStyle w:val="Hyperlink"/>
            <w:sz w:val="20"/>
          </w:rPr>
          <w:t>https://www.merriam-webster.com/dictionary/sarcasm</w:t>
        </w:r>
      </w:hyperlink>
      <w:r>
        <w:rPr>
          <w:szCs w:val="24"/>
        </w:rPr>
        <w:t xml:space="preserve"> </w:t>
      </w:r>
    </w:p>
  </w:footnote>
  <w:footnote w:id="6">
    <w:p w14:paraId="3893B116" w14:textId="77777777" w:rsidR="007C2CE1" w:rsidRPr="005E5355" w:rsidRDefault="007C2CE1" w:rsidP="005B283D">
      <w:pPr>
        <w:pStyle w:val="FootnoteText"/>
        <w:rPr>
          <w:lang w:val="en-US"/>
        </w:rPr>
      </w:pPr>
      <w:r w:rsidRPr="00DA24F3">
        <w:rPr>
          <w:rStyle w:val="FootnoteReference"/>
        </w:rPr>
        <w:footnoteRef/>
      </w:r>
      <w:r>
        <w:t xml:space="preserve"> </w:t>
      </w:r>
      <w:hyperlink r:id="rId6" w:history="1">
        <w:r w:rsidRPr="005E5355">
          <w:t>https://www.lexico.com/en/definition/synonym</w:t>
        </w:r>
      </w:hyperlink>
      <w:r w:rsidRPr="005E5355">
        <w:t>.</w:t>
      </w:r>
    </w:p>
  </w:footnote>
  <w:footnote w:id="7">
    <w:p w14:paraId="14FD5E4E" w14:textId="77777777" w:rsidR="007C2CE1" w:rsidRPr="009F5C33" w:rsidRDefault="007C2CE1" w:rsidP="005B283D">
      <w:pPr>
        <w:pStyle w:val="FootnoteText"/>
        <w:jc w:val="left"/>
        <w:rPr>
          <w:sz w:val="24"/>
          <w:szCs w:val="24"/>
          <w:lang w:val="en-US"/>
        </w:rPr>
      </w:pPr>
      <w:r w:rsidRPr="00DA24F3">
        <w:rPr>
          <w:rStyle w:val="FootnoteReference"/>
        </w:rPr>
        <w:footnoteRef/>
      </w:r>
      <w:r>
        <w:t xml:space="preserve"> </w:t>
      </w:r>
      <w:hyperlink r:id="rId7" w:history="1">
        <w:r w:rsidRPr="00666B7A">
          <w:rPr>
            <w:rStyle w:val="Hyperlink"/>
          </w:rPr>
          <w:t>https://www.worldatlas.com/articles/the-world-s-most-popular-writing-scripts.html</w:t>
        </w:r>
      </w:hyperlink>
      <w:r w:rsidRPr="00666B7A">
        <w:t xml:space="preserve">  Accessed on 23-Jun-20</w:t>
      </w:r>
    </w:p>
  </w:footnote>
  <w:footnote w:id="8">
    <w:p w14:paraId="57178A7C" w14:textId="77777777" w:rsidR="007C2CE1" w:rsidRPr="00987364" w:rsidRDefault="007C2CE1" w:rsidP="005B283D">
      <w:pPr>
        <w:pStyle w:val="FootnoteText"/>
        <w:rPr>
          <w:rFonts w:cstheme="minorBidi"/>
          <w:szCs w:val="18"/>
          <w:cs/>
          <w:lang w:bidi="hi-IN"/>
        </w:rPr>
      </w:pPr>
      <w:r w:rsidRPr="00DA24F3">
        <w:rPr>
          <w:rStyle w:val="FootnoteReference"/>
        </w:rPr>
        <w:footnoteRef/>
      </w:r>
      <w:r>
        <w:t xml:space="preserve"> </w:t>
      </w:r>
      <w:hyperlink r:id="rId8" w:history="1">
        <w:r>
          <w:rPr>
            <w:rStyle w:val="Hyperlink"/>
          </w:rPr>
          <w:t>https://en.wikipedia.org/wiki/International_Alphabet_of_Sanskrit_Transliteration</w:t>
        </w:r>
      </w:hyperlink>
    </w:p>
  </w:footnote>
  <w:footnote w:id="9">
    <w:p w14:paraId="6AF79E87" w14:textId="77777777" w:rsidR="007C2CE1" w:rsidRPr="00666B7A" w:rsidRDefault="007C2CE1" w:rsidP="00516CC0">
      <w:pPr>
        <w:rPr>
          <w:sz w:val="20"/>
        </w:rPr>
      </w:pPr>
      <w:r w:rsidRPr="00DA24F3">
        <w:rPr>
          <w:rStyle w:val="FootnoteReference"/>
        </w:rPr>
        <w:footnoteRef/>
      </w:r>
      <w:r w:rsidRPr="00666B7A">
        <w:rPr>
          <w:sz w:val="20"/>
        </w:rPr>
        <w:t xml:space="preserve"> </w:t>
      </w:r>
      <w:hyperlink r:id="rId9"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388994E2" w14:textId="77777777" w:rsidR="007C2CE1" w:rsidRPr="00666B7A" w:rsidRDefault="007C2CE1" w:rsidP="00516CC0">
      <w:pPr>
        <w:pStyle w:val="FootnoteText"/>
        <w:rPr>
          <w:lang w:val="en-US"/>
        </w:rPr>
      </w:pPr>
    </w:p>
  </w:footnote>
  <w:footnote w:id="10">
    <w:p w14:paraId="1121750D" w14:textId="77777777" w:rsidR="007C2CE1" w:rsidRPr="00666B7A" w:rsidRDefault="007C2CE1" w:rsidP="00516CC0">
      <w:pPr>
        <w:rPr>
          <w:sz w:val="20"/>
        </w:rPr>
      </w:pPr>
      <w:r w:rsidRPr="00DA24F3">
        <w:rPr>
          <w:rStyle w:val="FootnoteReference"/>
        </w:rPr>
        <w:footnoteRef/>
      </w:r>
      <w:r w:rsidRPr="00666B7A">
        <w:rPr>
          <w:sz w:val="20"/>
        </w:rPr>
        <w:t xml:space="preserve"> </w:t>
      </w:r>
      <w:hyperlink r:id="rId10"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4B942A1F" w14:textId="77777777" w:rsidR="007C2CE1" w:rsidRPr="00666B7A" w:rsidRDefault="007C2CE1" w:rsidP="00516CC0">
      <w:pPr>
        <w:pStyle w:val="FootnoteText"/>
        <w:rPr>
          <w:lang w:val="en-US"/>
        </w:rPr>
      </w:pPr>
    </w:p>
  </w:footnote>
  <w:footnote w:id="11">
    <w:p w14:paraId="0E20BC29" w14:textId="77777777" w:rsidR="007C2CE1" w:rsidRPr="009D07CE" w:rsidRDefault="007C2CE1" w:rsidP="00516CC0">
      <w:pPr>
        <w:rPr>
          <w:lang w:val="en-US"/>
        </w:rPr>
      </w:pPr>
      <w:r w:rsidRPr="00DA24F3">
        <w:rPr>
          <w:rStyle w:val="FootnoteReference"/>
        </w:rPr>
        <w:footnoteRef/>
      </w:r>
      <w:r w:rsidRPr="00666B7A">
        <w:rPr>
          <w:sz w:val="20"/>
        </w:rPr>
        <w:t xml:space="preserve"> </w:t>
      </w:r>
      <w:hyperlink r:id="rId11"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2">
    <w:p w14:paraId="18DF1CA8" w14:textId="77777777" w:rsidR="007C2CE1" w:rsidRPr="005F168F" w:rsidRDefault="007C2CE1" w:rsidP="00516CC0">
      <w:pPr>
        <w:pStyle w:val="FootnoteText"/>
        <w:rPr>
          <w:lang w:val="en-US"/>
        </w:rPr>
      </w:pPr>
      <w:r w:rsidRPr="00DA24F3">
        <w:rPr>
          <w:rStyle w:val="FootnoteReference"/>
        </w:rPr>
        <w:footnoteRef/>
      </w:r>
      <w:r>
        <w:t xml:space="preserve"> </w:t>
      </w:r>
      <w:hyperlink r:id="rId12"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3">
    <w:p w14:paraId="30E4E846" w14:textId="48DEBE43" w:rsidR="007C2CE1" w:rsidRPr="00492991" w:rsidRDefault="007C2CE1" w:rsidP="0091527D">
      <w:pPr>
        <w:rPr>
          <w:sz w:val="20"/>
        </w:rPr>
      </w:pPr>
      <w:r w:rsidRPr="00DA24F3">
        <w:rPr>
          <w:rStyle w:val="FootnoteReference"/>
        </w:rPr>
        <w:footnoteRef/>
      </w:r>
      <w:hyperlink r:id="rId13"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55F305DD" w14:textId="77777777" w:rsidR="007C2CE1" w:rsidRPr="00492991" w:rsidRDefault="007C2CE1" w:rsidP="0091527D">
      <w:pPr>
        <w:rPr>
          <w:sz w:val="20"/>
          <w:lang w:val="en-US"/>
        </w:rPr>
      </w:pPr>
    </w:p>
  </w:footnote>
  <w:footnote w:id="14">
    <w:p w14:paraId="6FDDD93E" w14:textId="4376F79B" w:rsidR="007C2CE1" w:rsidRPr="00492991" w:rsidRDefault="007C2CE1" w:rsidP="0091527D">
      <w:pPr>
        <w:rPr>
          <w:sz w:val="20"/>
        </w:rPr>
      </w:pPr>
      <w:r w:rsidRPr="00DA24F3">
        <w:rPr>
          <w:rStyle w:val="FootnoteReference"/>
        </w:rPr>
        <w:footnoteRef/>
      </w:r>
      <w:hyperlink r:id="rId14"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15D51949" w14:textId="77777777" w:rsidR="007C2CE1" w:rsidRPr="00492991" w:rsidRDefault="007C2CE1" w:rsidP="0091527D">
      <w:pPr>
        <w:rPr>
          <w:sz w:val="20"/>
          <w:lang w:val="en-US"/>
        </w:rPr>
      </w:pPr>
    </w:p>
  </w:footnote>
  <w:footnote w:id="15">
    <w:p w14:paraId="7328D19E" w14:textId="078EAE5E" w:rsidR="007C2CE1" w:rsidRPr="00C1409D" w:rsidRDefault="007C2CE1" w:rsidP="00922C0B">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Roman but Latin is also used simultaneously. </w:t>
      </w:r>
      <w:hyperlink r:id="rId15"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6C9A9B5D" w14:textId="7FFE87A4" w:rsidR="007C2CE1" w:rsidRDefault="007C2CE1">
      <w:pPr>
        <w:pStyle w:val="FootnoteText"/>
      </w:pPr>
    </w:p>
    <w:p w14:paraId="3ABB4A63" w14:textId="77777777" w:rsidR="007C2CE1" w:rsidRPr="00922C0B" w:rsidRDefault="007C2CE1">
      <w:pPr>
        <w:pStyle w:val="FootnoteText"/>
        <w:rPr>
          <w:lang w:val="en-US"/>
        </w:rPr>
      </w:pPr>
    </w:p>
  </w:footnote>
  <w:footnote w:id="16">
    <w:p w14:paraId="17661A1A" w14:textId="77777777" w:rsidR="007C2CE1" w:rsidRPr="00C1409D" w:rsidRDefault="007C2CE1" w:rsidP="004A14FF">
      <w:pPr>
        <w:pStyle w:val="FootnoteText"/>
        <w:rPr>
          <w:lang w:val="en-US"/>
        </w:rPr>
      </w:pPr>
      <w:r w:rsidRPr="00DA24F3">
        <w:rPr>
          <w:rStyle w:val="FootnoteReference"/>
        </w:rPr>
        <w:footnoteRef/>
      </w:r>
      <w:r>
        <w:t xml:space="preserve"> </w:t>
      </w:r>
      <w:hyperlink r:id="rId16" w:history="1">
        <w:r>
          <w:rPr>
            <w:rStyle w:val="Hyperlink"/>
          </w:rPr>
          <w:t>https://en.wikipedia.org/wiki/Hinglish</w:t>
        </w:r>
      </w:hyperlink>
      <w:r>
        <w:t xml:space="preserve"> </w:t>
      </w:r>
      <w:r w:rsidRPr="00492991">
        <w:t>(</w:t>
      </w:r>
      <w:r>
        <w:t xml:space="preserve">Accessed </w:t>
      </w:r>
      <w:r w:rsidRPr="00492991">
        <w:t>24-Jun-20)</w:t>
      </w:r>
    </w:p>
  </w:footnote>
  <w:footnote w:id="17">
    <w:p w14:paraId="384E3036" w14:textId="4671226C" w:rsidR="007C2CE1" w:rsidRPr="009F092E" w:rsidRDefault="007C2CE1" w:rsidP="009F092E">
      <w:pPr>
        <w:spacing w:line="360" w:lineRule="auto"/>
        <w:rPr>
          <w:szCs w:val="24"/>
        </w:rPr>
      </w:pPr>
      <w:r w:rsidRPr="00DA24F3">
        <w:rPr>
          <w:rStyle w:val="FootnoteReference"/>
        </w:rPr>
        <w:footnoteRef/>
      </w:r>
      <w:r>
        <w:t xml:space="preserve"> </w:t>
      </w:r>
      <w:hyperlink r:id="rId17" w:history="1">
        <w:r w:rsidRPr="00666B7A">
          <w:rPr>
            <w:rStyle w:val="Hyperlink"/>
            <w:sz w:val="20"/>
          </w:rPr>
          <w:t>https://www.merriam-webster.com/dictionary/sarcasm</w:t>
        </w:r>
      </w:hyperlink>
      <w:r>
        <w:rPr>
          <w:szCs w:val="24"/>
        </w:rPr>
        <w:t xml:space="preserve"> </w:t>
      </w:r>
    </w:p>
  </w:footnote>
  <w:footnote w:id="18">
    <w:p w14:paraId="21FAC8CD" w14:textId="77777777" w:rsidR="007C2CE1" w:rsidRPr="005E5355" w:rsidRDefault="007C2CE1" w:rsidP="009F5C33">
      <w:pPr>
        <w:pStyle w:val="FootnoteText"/>
        <w:rPr>
          <w:lang w:val="en-US"/>
        </w:rPr>
      </w:pPr>
      <w:r w:rsidRPr="00DA24F3">
        <w:rPr>
          <w:rStyle w:val="FootnoteReference"/>
        </w:rPr>
        <w:footnoteRef/>
      </w:r>
      <w:r>
        <w:t xml:space="preserve"> </w:t>
      </w:r>
      <w:hyperlink r:id="rId18" w:history="1">
        <w:r w:rsidRPr="005E5355">
          <w:t>https://www.lexico.com/en/definition/synonym</w:t>
        </w:r>
      </w:hyperlink>
      <w:r w:rsidRPr="005E5355">
        <w:t>.</w:t>
      </w:r>
    </w:p>
  </w:footnote>
  <w:footnote w:id="19">
    <w:p w14:paraId="259C356D" w14:textId="453BE082" w:rsidR="007C2CE1" w:rsidRPr="009F5C33" w:rsidRDefault="007C2CE1" w:rsidP="009F5C33">
      <w:pPr>
        <w:pStyle w:val="FootnoteText"/>
        <w:jc w:val="left"/>
        <w:rPr>
          <w:sz w:val="24"/>
          <w:szCs w:val="24"/>
          <w:lang w:val="en-US"/>
        </w:rPr>
      </w:pPr>
      <w:r w:rsidRPr="00DA24F3">
        <w:rPr>
          <w:rStyle w:val="FootnoteReference"/>
        </w:rPr>
        <w:footnoteRef/>
      </w:r>
      <w:r>
        <w:t xml:space="preserve"> </w:t>
      </w:r>
      <w:hyperlink r:id="rId19" w:history="1">
        <w:r w:rsidRPr="00666B7A">
          <w:rPr>
            <w:rStyle w:val="Hyperlink"/>
          </w:rPr>
          <w:t>https://www.worldatlas.com/articles/the-world-s-most-popular-writing-scripts.html</w:t>
        </w:r>
      </w:hyperlink>
      <w:r w:rsidRPr="00666B7A">
        <w:t xml:space="preserve">  Accessed on 23-Jun-20</w:t>
      </w:r>
    </w:p>
  </w:footnote>
  <w:footnote w:id="20">
    <w:p w14:paraId="71D3BF28" w14:textId="65BC4929" w:rsidR="007C2CE1" w:rsidRPr="00987364" w:rsidRDefault="007C2CE1">
      <w:pPr>
        <w:pStyle w:val="FootnoteText"/>
        <w:rPr>
          <w:rFonts w:cstheme="minorBidi"/>
          <w:szCs w:val="18"/>
          <w:cs/>
          <w:lang w:bidi="hi-IN"/>
        </w:rPr>
      </w:pPr>
      <w:r w:rsidRPr="00DA24F3">
        <w:rPr>
          <w:rStyle w:val="FootnoteReference"/>
        </w:rPr>
        <w:footnoteRef/>
      </w:r>
      <w:r>
        <w:t xml:space="preserve"> </w:t>
      </w:r>
      <w:hyperlink r:id="rId20" w:history="1">
        <w:r>
          <w:rPr>
            <w:rStyle w:val="Hyperlink"/>
          </w:rPr>
          <w:t>https://en.wikipedia.org/wiki/International_Alphabet_of_Sanskrit_Transliteration</w:t>
        </w:r>
      </w:hyperlink>
    </w:p>
  </w:footnote>
  <w:footnote w:id="21">
    <w:p w14:paraId="425C0FC1" w14:textId="77777777" w:rsidR="007C2CE1" w:rsidRPr="00666B7A" w:rsidRDefault="007C2CE1" w:rsidP="00666B7A">
      <w:pPr>
        <w:rPr>
          <w:sz w:val="20"/>
        </w:rPr>
      </w:pPr>
      <w:r w:rsidRPr="00DA24F3">
        <w:rPr>
          <w:rStyle w:val="FootnoteReference"/>
        </w:rPr>
        <w:footnoteRef/>
      </w:r>
      <w:r w:rsidRPr="00666B7A">
        <w:rPr>
          <w:sz w:val="20"/>
        </w:rPr>
        <w:t xml:space="preserve"> </w:t>
      </w:r>
      <w:hyperlink r:id="rId21"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68EC4CA0" w14:textId="58136D4E" w:rsidR="007C2CE1" w:rsidRPr="00666B7A" w:rsidRDefault="007C2CE1">
      <w:pPr>
        <w:pStyle w:val="FootnoteText"/>
        <w:rPr>
          <w:lang w:val="en-US"/>
        </w:rPr>
      </w:pPr>
    </w:p>
  </w:footnote>
  <w:footnote w:id="22">
    <w:p w14:paraId="12E35E87" w14:textId="77777777" w:rsidR="007C2CE1" w:rsidRPr="00666B7A" w:rsidRDefault="007C2CE1" w:rsidP="00666B7A">
      <w:pPr>
        <w:rPr>
          <w:sz w:val="20"/>
        </w:rPr>
      </w:pPr>
      <w:r w:rsidRPr="00DA24F3">
        <w:rPr>
          <w:rStyle w:val="FootnoteReference"/>
        </w:rPr>
        <w:footnoteRef/>
      </w:r>
      <w:r w:rsidRPr="00666B7A">
        <w:rPr>
          <w:sz w:val="20"/>
        </w:rPr>
        <w:t xml:space="preserve"> </w:t>
      </w:r>
      <w:hyperlink r:id="rId22"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08DB869D" w14:textId="6A9BCA2F" w:rsidR="007C2CE1" w:rsidRPr="00666B7A" w:rsidRDefault="007C2CE1">
      <w:pPr>
        <w:pStyle w:val="FootnoteText"/>
        <w:rPr>
          <w:lang w:val="en-US"/>
        </w:rPr>
      </w:pPr>
    </w:p>
  </w:footnote>
  <w:footnote w:id="23">
    <w:p w14:paraId="3E129C39" w14:textId="1EDEB834" w:rsidR="007C2CE1" w:rsidRPr="009D07CE" w:rsidRDefault="007C2CE1" w:rsidP="00666B7A">
      <w:pPr>
        <w:rPr>
          <w:lang w:val="en-US"/>
        </w:rPr>
      </w:pPr>
      <w:r w:rsidRPr="00DA24F3">
        <w:rPr>
          <w:rStyle w:val="FootnoteReference"/>
        </w:rPr>
        <w:footnoteRef/>
      </w:r>
      <w:r w:rsidRPr="00666B7A">
        <w:rPr>
          <w:sz w:val="20"/>
        </w:rPr>
        <w:t xml:space="preserve"> </w:t>
      </w:r>
      <w:hyperlink r:id="rId23"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24">
    <w:p w14:paraId="4A464022" w14:textId="1D70EEEE" w:rsidR="007C2CE1" w:rsidRPr="005F168F" w:rsidRDefault="007C2CE1">
      <w:pPr>
        <w:pStyle w:val="FootnoteText"/>
        <w:rPr>
          <w:lang w:val="en-US"/>
        </w:rPr>
      </w:pPr>
      <w:r w:rsidRPr="00DA24F3">
        <w:rPr>
          <w:rStyle w:val="FootnoteReference"/>
        </w:rPr>
        <w:footnoteRef/>
      </w:r>
      <w:r>
        <w:t xml:space="preserve"> </w:t>
      </w:r>
      <w:hyperlink r:id="rId24"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25">
    <w:p w14:paraId="53278F59" w14:textId="6C4B01FE" w:rsidR="007C2CE1" w:rsidRPr="00CC4532" w:rsidRDefault="007C2CE1">
      <w:pPr>
        <w:pStyle w:val="FootnoteText"/>
        <w:rPr>
          <w:lang w:val="en-US"/>
        </w:rPr>
      </w:pPr>
      <w:r w:rsidRPr="00DA24F3">
        <w:rPr>
          <w:rStyle w:val="FootnoteReference"/>
        </w:rPr>
        <w:footnoteRef/>
      </w:r>
      <w:r>
        <w:t xml:space="preserve"> </w:t>
      </w:r>
      <w:hyperlink r:id="rId25"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1F7"/>
    <w:multiLevelType w:val="multilevel"/>
    <w:tmpl w:val="81B8117E"/>
    <w:lvl w:ilvl="0">
      <w:start w:val="1"/>
      <w:numFmt w:val="decimal"/>
      <w:pStyle w:val="Heading1"/>
      <w:lvlText w:val="%1."/>
      <w:lvlJc w:val="left"/>
      <w:pPr>
        <w:ind w:left="363" w:hanging="360"/>
      </w:pPr>
      <w:rPr>
        <w:rFonts w:hint="default"/>
      </w:rPr>
    </w:lvl>
    <w:lvl w:ilvl="1">
      <w:start w:val="1"/>
      <w:numFmt w:val="decimal"/>
      <w:isLgl/>
      <w:lvlText w:val="%1.%2"/>
      <w:lvlJc w:val="left"/>
      <w:pPr>
        <w:ind w:left="723" w:hanging="72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443" w:hanging="144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803" w:hanging="1800"/>
      </w:pPr>
      <w:rPr>
        <w:rFonts w:hint="default"/>
      </w:rPr>
    </w:lvl>
  </w:abstractNum>
  <w:abstractNum w:abstractNumId="1" w15:restartNumberingAfterBreak="0">
    <w:nsid w:val="0A866329"/>
    <w:multiLevelType w:val="multilevel"/>
    <w:tmpl w:val="BC8CCF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7D6EA2"/>
    <w:multiLevelType w:val="hybridMultilevel"/>
    <w:tmpl w:val="1DD246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318F6"/>
    <w:multiLevelType w:val="hybridMultilevel"/>
    <w:tmpl w:val="9F82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425E2"/>
    <w:multiLevelType w:val="hybridMultilevel"/>
    <w:tmpl w:val="0A687D2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2D4594"/>
    <w:multiLevelType w:val="hybridMultilevel"/>
    <w:tmpl w:val="1456A8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32085D"/>
    <w:multiLevelType w:val="hybridMultilevel"/>
    <w:tmpl w:val="30BC1EC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2323CB"/>
    <w:multiLevelType w:val="hybridMultilevel"/>
    <w:tmpl w:val="D8086C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C497F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8"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6764FC1"/>
    <w:multiLevelType w:val="hybridMultilevel"/>
    <w:tmpl w:val="C4D0EE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946E3"/>
    <w:multiLevelType w:val="hybridMultilevel"/>
    <w:tmpl w:val="4E8CB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02A1F4C"/>
    <w:multiLevelType w:val="hybridMultilevel"/>
    <w:tmpl w:val="D5141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2D83187"/>
    <w:multiLevelType w:val="hybridMultilevel"/>
    <w:tmpl w:val="23920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4B3628"/>
    <w:multiLevelType w:val="hybridMultilevel"/>
    <w:tmpl w:val="D0B6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50F12E2"/>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10"/>
  </w:num>
  <w:num w:numId="3">
    <w:abstractNumId w:val="18"/>
  </w:num>
  <w:num w:numId="4">
    <w:abstractNumId w:val="25"/>
  </w:num>
  <w:num w:numId="5">
    <w:abstractNumId w:val="21"/>
  </w:num>
  <w:num w:numId="6">
    <w:abstractNumId w:val="9"/>
  </w:num>
  <w:num w:numId="7">
    <w:abstractNumId w:val="8"/>
  </w:num>
  <w:num w:numId="8">
    <w:abstractNumId w:val="0"/>
  </w:num>
  <w:num w:numId="9">
    <w:abstractNumId w:val="14"/>
  </w:num>
  <w:num w:numId="10">
    <w:abstractNumId w:val="31"/>
  </w:num>
  <w:num w:numId="11">
    <w:abstractNumId w:val="20"/>
  </w:num>
  <w:num w:numId="12">
    <w:abstractNumId w:val="27"/>
  </w:num>
  <w:num w:numId="13">
    <w:abstractNumId w:val="12"/>
  </w:num>
  <w:num w:numId="14">
    <w:abstractNumId w:val="2"/>
  </w:num>
  <w:num w:numId="15">
    <w:abstractNumId w:val="5"/>
  </w:num>
  <w:num w:numId="16">
    <w:abstractNumId w:val="26"/>
  </w:num>
  <w:num w:numId="17">
    <w:abstractNumId w:val="15"/>
  </w:num>
  <w:num w:numId="18">
    <w:abstractNumId w:val="29"/>
  </w:num>
  <w:num w:numId="19">
    <w:abstractNumId w:val="4"/>
  </w:num>
  <w:num w:numId="20">
    <w:abstractNumId w:val="6"/>
  </w:num>
  <w:num w:numId="21">
    <w:abstractNumId w:val="30"/>
  </w:num>
  <w:num w:numId="22">
    <w:abstractNumId w:val="3"/>
  </w:num>
  <w:num w:numId="23">
    <w:abstractNumId w:val="19"/>
  </w:num>
  <w:num w:numId="24">
    <w:abstractNumId w:val="11"/>
  </w:num>
  <w:num w:numId="25">
    <w:abstractNumId w:val="32"/>
  </w:num>
  <w:num w:numId="26">
    <w:abstractNumId w:val="13"/>
  </w:num>
  <w:num w:numId="27">
    <w:abstractNumId w:val="23"/>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 w:numId="30">
    <w:abstractNumId w:val="22"/>
  </w:num>
  <w:num w:numId="31">
    <w:abstractNumId w:val="28"/>
  </w:num>
  <w:num w:numId="32">
    <w:abstractNumId w:val="7"/>
  </w:num>
  <w:num w:numId="33">
    <w:abstractNumId w:val="1"/>
  </w:num>
  <w:num w:numId="34">
    <w:abstractNumId w:val="1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6886"/>
    <w:rsid w:val="00010400"/>
    <w:rsid w:val="00024743"/>
    <w:rsid w:val="0003356D"/>
    <w:rsid w:val="00037B8C"/>
    <w:rsid w:val="00053FED"/>
    <w:rsid w:val="00063FD6"/>
    <w:rsid w:val="00064A31"/>
    <w:rsid w:val="00081B93"/>
    <w:rsid w:val="000B008C"/>
    <w:rsid w:val="000C6236"/>
    <w:rsid w:val="000D5CD4"/>
    <w:rsid w:val="000E4361"/>
    <w:rsid w:val="000E44E1"/>
    <w:rsid w:val="000F4118"/>
    <w:rsid w:val="000F53A8"/>
    <w:rsid w:val="00124DF3"/>
    <w:rsid w:val="00126918"/>
    <w:rsid w:val="00133975"/>
    <w:rsid w:val="001563F0"/>
    <w:rsid w:val="0015714A"/>
    <w:rsid w:val="00164B63"/>
    <w:rsid w:val="00186FA2"/>
    <w:rsid w:val="00195BF4"/>
    <w:rsid w:val="00196235"/>
    <w:rsid w:val="001A3C47"/>
    <w:rsid w:val="001B5880"/>
    <w:rsid w:val="001E3E97"/>
    <w:rsid w:val="001E486E"/>
    <w:rsid w:val="001E66BB"/>
    <w:rsid w:val="001F2C33"/>
    <w:rsid w:val="001F3DAC"/>
    <w:rsid w:val="00202B72"/>
    <w:rsid w:val="002056EF"/>
    <w:rsid w:val="002107FE"/>
    <w:rsid w:val="00222A24"/>
    <w:rsid w:val="00224453"/>
    <w:rsid w:val="002245AA"/>
    <w:rsid w:val="00236E49"/>
    <w:rsid w:val="00237AB9"/>
    <w:rsid w:val="00237CFE"/>
    <w:rsid w:val="0024236D"/>
    <w:rsid w:val="00247A17"/>
    <w:rsid w:val="00251D21"/>
    <w:rsid w:val="00286835"/>
    <w:rsid w:val="002A0B85"/>
    <w:rsid w:val="002A19A7"/>
    <w:rsid w:val="002C467B"/>
    <w:rsid w:val="002C5E23"/>
    <w:rsid w:val="002D4FFC"/>
    <w:rsid w:val="002E35B0"/>
    <w:rsid w:val="002F2D28"/>
    <w:rsid w:val="002F6371"/>
    <w:rsid w:val="002F697C"/>
    <w:rsid w:val="0030349B"/>
    <w:rsid w:val="00335452"/>
    <w:rsid w:val="00337046"/>
    <w:rsid w:val="00337A49"/>
    <w:rsid w:val="00346E7B"/>
    <w:rsid w:val="003605D8"/>
    <w:rsid w:val="003612BD"/>
    <w:rsid w:val="00382C4D"/>
    <w:rsid w:val="003849AF"/>
    <w:rsid w:val="00384B3B"/>
    <w:rsid w:val="003958D0"/>
    <w:rsid w:val="003A5622"/>
    <w:rsid w:val="003C53BC"/>
    <w:rsid w:val="003C7DFD"/>
    <w:rsid w:val="003D6CD0"/>
    <w:rsid w:val="003F014D"/>
    <w:rsid w:val="003F0C26"/>
    <w:rsid w:val="00402F2A"/>
    <w:rsid w:val="004054C4"/>
    <w:rsid w:val="00406F1E"/>
    <w:rsid w:val="00407774"/>
    <w:rsid w:val="0041310D"/>
    <w:rsid w:val="00424A2C"/>
    <w:rsid w:val="00424BA6"/>
    <w:rsid w:val="00434D96"/>
    <w:rsid w:val="004454FB"/>
    <w:rsid w:val="00463161"/>
    <w:rsid w:val="004646EF"/>
    <w:rsid w:val="00472476"/>
    <w:rsid w:val="0048232F"/>
    <w:rsid w:val="00484C00"/>
    <w:rsid w:val="00491E47"/>
    <w:rsid w:val="00492991"/>
    <w:rsid w:val="004939A1"/>
    <w:rsid w:val="00496FC3"/>
    <w:rsid w:val="004A14FF"/>
    <w:rsid w:val="004A2B85"/>
    <w:rsid w:val="004A65F8"/>
    <w:rsid w:val="004B0EA9"/>
    <w:rsid w:val="004C6E73"/>
    <w:rsid w:val="004D12CC"/>
    <w:rsid w:val="004D2546"/>
    <w:rsid w:val="004E4AF5"/>
    <w:rsid w:val="004E6A42"/>
    <w:rsid w:val="004F5DAE"/>
    <w:rsid w:val="00516CC0"/>
    <w:rsid w:val="00520AA9"/>
    <w:rsid w:val="005215A3"/>
    <w:rsid w:val="0055387D"/>
    <w:rsid w:val="005652FB"/>
    <w:rsid w:val="00577D24"/>
    <w:rsid w:val="0058381E"/>
    <w:rsid w:val="00587B94"/>
    <w:rsid w:val="005A22B8"/>
    <w:rsid w:val="005B283D"/>
    <w:rsid w:val="005C6127"/>
    <w:rsid w:val="005D153D"/>
    <w:rsid w:val="005D49FA"/>
    <w:rsid w:val="005D523F"/>
    <w:rsid w:val="005E5355"/>
    <w:rsid w:val="005F168F"/>
    <w:rsid w:val="005F5F90"/>
    <w:rsid w:val="00604E19"/>
    <w:rsid w:val="00626D1C"/>
    <w:rsid w:val="00634C01"/>
    <w:rsid w:val="006378E5"/>
    <w:rsid w:val="006601F8"/>
    <w:rsid w:val="00666B7A"/>
    <w:rsid w:val="00667D9B"/>
    <w:rsid w:val="00677D4D"/>
    <w:rsid w:val="00682120"/>
    <w:rsid w:val="006832CB"/>
    <w:rsid w:val="00684AB7"/>
    <w:rsid w:val="00687DDF"/>
    <w:rsid w:val="0069014F"/>
    <w:rsid w:val="006952EA"/>
    <w:rsid w:val="006A1324"/>
    <w:rsid w:val="006A2ACA"/>
    <w:rsid w:val="006A5716"/>
    <w:rsid w:val="006B08E6"/>
    <w:rsid w:val="006B4567"/>
    <w:rsid w:val="006C22F0"/>
    <w:rsid w:val="006C234E"/>
    <w:rsid w:val="006E7DE2"/>
    <w:rsid w:val="00710881"/>
    <w:rsid w:val="00711A76"/>
    <w:rsid w:val="00716179"/>
    <w:rsid w:val="007317A6"/>
    <w:rsid w:val="00740515"/>
    <w:rsid w:val="00744156"/>
    <w:rsid w:val="00745F6D"/>
    <w:rsid w:val="00761D2A"/>
    <w:rsid w:val="00764B06"/>
    <w:rsid w:val="007758EB"/>
    <w:rsid w:val="007A23C7"/>
    <w:rsid w:val="007A2405"/>
    <w:rsid w:val="007B3BD1"/>
    <w:rsid w:val="007C2CE1"/>
    <w:rsid w:val="007C31B8"/>
    <w:rsid w:val="007C76B5"/>
    <w:rsid w:val="007D51DB"/>
    <w:rsid w:val="007D70E6"/>
    <w:rsid w:val="00800797"/>
    <w:rsid w:val="008113CE"/>
    <w:rsid w:val="00812783"/>
    <w:rsid w:val="00826EFF"/>
    <w:rsid w:val="00840CBA"/>
    <w:rsid w:val="008448FC"/>
    <w:rsid w:val="00846A96"/>
    <w:rsid w:val="008534C3"/>
    <w:rsid w:val="00856AEB"/>
    <w:rsid w:val="00867970"/>
    <w:rsid w:val="00887D14"/>
    <w:rsid w:val="0089574F"/>
    <w:rsid w:val="008B5C12"/>
    <w:rsid w:val="008D7723"/>
    <w:rsid w:val="00901A88"/>
    <w:rsid w:val="0091527D"/>
    <w:rsid w:val="00917337"/>
    <w:rsid w:val="00922C0B"/>
    <w:rsid w:val="00926C0F"/>
    <w:rsid w:val="00941043"/>
    <w:rsid w:val="00942B76"/>
    <w:rsid w:val="00952558"/>
    <w:rsid w:val="0096499D"/>
    <w:rsid w:val="0096771F"/>
    <w:rsid w:val="009734DE"/>
    <w:rsid w:val="0097440E"/>
    <w:rsid w:val="00977B81"/>
    <w:rsid w:val="0098152E"/>
    <w:rsid w:val="00987364"/>
    <w:rsid w:val="00993246"/>
    <w:rsid w:val="009D07CE"/>
    <w:rsid w:val="009D74A6"/>
    <w:rsid w:val="009F092E"/>
    <w:rsid w:val="009F287D"/>
    <w:rsid w:val="009F5C33"/>
    <w:rsid w:val="00A21567"/>
    <w:rsid w:val="00A30A4B"/>
    <w:rsid w:val="00A3217E"/>
    <w:rsid w:val="00A55552"/>
    <w:rsid w:val="00A71CA3"/>
    <w:rsid w:val="00A773C2"/>
    <w:rsid w:val="00A778E4"/>
    <w:rsid w:val="00A819B4"/>
    <w:rsid w:val="00AB15E2"/>
    <w:rsid w:val="00AC6E2D"/>
    <w:rsid w:val="00AD7954"/>
    <w:rsid w:val="00AE182B"/>
    <w:rsid w:val="00AE41EA"/>
    <w:rsid w:val="00AF453A"/>
    <w:rsid w:val="00AF5A34"/>
    <w:rsid w:val="00AF7CA3"/>
    <w:rsid w:val="00B03B42"/>
    <w:rsid w:val="00B411BA"/>
    <w:rsid w:val="00B6134D"/>
    <w:rsid w:val="00B705D2"/>
    <w:rsid w:val="00B71152"/>
    <w:rsid w:val="00B86F4D"/>
    <w:rsid w:val="00B915B1"/>
    <w:rsid w:val="00BA0F90"/>
    <w:rsid w:val="00BA6FBB"/>
    <w:rsid w:val="00BB20D3"/>
    <w:rsid w:val="00BC2FDF"/>
    <w:rsid w:val="00BD0697"/>
    <w:rsid w:val="00BD58DC"/>
    <w:rsid w:val="00BD638F"/>
    <w:rsid w:val="00BD7223"/>
    <w:rsid w:val="00BE694D"/>
    <w:rsid w:val="00BF59D3"/>
    <w:rsid w:val="00C01BDC"/>
    <w:rsid w:val="00C0383B"/>
    <w:rsid w:val="00C04181"/>
    <w:rsid w:val="00C06933"/>
    <w:rsid w:val="00C1409D"/>
    <w:rsid w:val="00C3171E"/>
    <w:rsid w:val="00C47554"/>
    <w:rsid w:val="00C52549"/>
    <w:rsid w:val="00C72206"/>
    <w:rsid w:val="00C74C38"/>
    <w:rsid w:val="00C83227"/>
    <w:rsid w:val="00C83DDA"/>
    <w:rsid w:val="00C92D2E"/>
    <w:rsid w:val="00CB0878"/>
    <w:rsid w:val="00CC3277"/>
    <w:rsid w:val="00CC40C3"/>
    <w:rsid w:val="00CC4532"/>
    <w:rsid w:val="00CC74DD"/>
    <w:rsid w:val="00CD0C3C"/>
    <w:rsid w:val="00CD59F2"/>
    <w:rsid w:val="00CE75F1"/>
    <w:rsid w:val="00CF1258"/>
    <w:rsid w:val="00CF495F"/>
    <w:rsid w:val="00D020EA"/>
    <w:rsid w:val="00D02BCE"/>
    <w:rsid w:val="00D151E9"/>
    <w:rsid w:val="00D1646B"/>
    <w:rsid w:val="00D31D6A"/>
    <w:rsid w:val="00D36FE0"/>
    <w:rsid w:val="00D64AB9"/>
    <w:rsid w:val="00DA24F3"/>
    <w:rsid w:val="00DC6BE0"/>
    <w:rsid w:val="00DD036D"/>
    <w:rsid w:val="00DD54AE"/>
    <w:rsid w:val="00DE1FD7"/>
    <w:rsid w:val="00DE5D7B"/>
    <w:rsid w:val="00DF368E"/>
    <w:rsid w:val="00E02293"/>
    <w:rsid w:val="00E07D52"/>
    <w:rsid w:val="00E15A53"/>
    <w:rsid w:val="00E429E9"/>
    <w:rsid w:val="00E53B70"/>
    <w:rsid w:val="00E554A6"/>
    <w:rsid w:val="00E57631"/>
    <w:rsid w:val="00E71D66"/>
    <w:rsid w:val="00E72D62"/>
    <w:rsid w:val="00E90F4A"/>
    <w:rsid w:val="00E95514"/>
    <w:rsid w:val="00EA559E"/>
    <w:rsid w:val="00EB15B7"/>
    <w:rsid w:val="00EC0430"/>
    <w:rsid w:val="00ED4A42"/>
    <w:rsid w:val="00EE77CD"/>
    <w:rsid w:val="00EF703E"/>
    <w:rsid w:val="00F0682A"/>
    <w:rsid w:val="00F07866"/>
    <w:rsid w:val="00F10B34"/>
    <w:rsid w:val="00F11F32"/>
    <w:rsid w:val="00F40A40"/>
    <w:rsid w:val="00F45609"/>
    <w:rsid w:val="00F51ED0"/>
    <w:rsid w:val="00F52108"/>
    <w:rsid w:val="00F5215B"/>
    <w:rsid w:val="00F63993"/>
    <w:rsid w:val="00F64003"/>
    <w:rsid w:val="00F81E3D"/>
    <w:rsid w:val="00FA55BB"/>
    <w:rsid w:val="00FD0655"/>
    <w:rsid w:val="00FD0ED5"/>
    <w:rsid w:val="00FD2267"/>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8C8EB20A-D2F4-4CF8-9FAA-8BEE020C7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6CC0"/>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numPr>
        <w:numId w:val="8"/>
      </w:numPr>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0682A"/>
    <w:pPr>
      <w:keepNext/>
      <w:keepLines/>
      <w:numPr>
        <w:ilvl w:val="2"/>
        <w:numId w:val="32"/>
      </w:numPr>
      <w:spacing w:before="40"/>
      <w:ind w:hanging="1224"/>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after="100"/>
    </w:p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spacing w:after="100"/>
      <w:ind w:left="200"/>
    </w:pPr>
  </w:style>
  <w:style w:type="character" w:customStyle="1" w:styleId="Heading3Char">
    <w:name w:val="Heading 3 Char"/>
    <w:basedOn w:val="DefaultParagraphFont"/>
    <w:link w:val="Heading3"/>
    <w:uiPriority w:val="9"/>
    <w:rsid w:val="00F0682A"/>
    <w:rPr>
      <w:rFonts w:ascii="Times New Roman" w:eastAsiaTheme="majorEastAsia" w:hAnsi="Times New Roman" w:cstheme="majorBidi"/>
      <w:b/>
      <w:sz w:val="24"/>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16"/>
      </w:numPr>
    </w:pPr>
  </w:style>
  <w:style w:type="numbering" w:customStyle="1" w:styleId="Style2">
    <w:name w:val="Style2"/>
    <w:uiPriority w:val="99"/>
    <w:rsid w:val="0069014F"/>
    <w:pPr>
      <w:numPr>
        <w:numId w:val="17"/>
      </w:numPr>
    </w:pPr>
  </w:style>
  <w:style w:type="numbering" w:customStyle="1" w:styleId="Style3">
    <w:name w:val="Style3"/>
    <w:uiPriority w:val="99"/>
    <w:rsid w:val="000D5CD4"/>
    <w:pPr>
      <w:numPr>
        <w:numId w:val="20"/>
      </w:numPr>
    </w:pPr>
  </w:style>
  <w:style w:type="numbering" w:customStyle="1" w:styleId="Style4">
    <w:name w:val="Style4"/>
    <w:uiPriority w:val="99"/>
    <w:rsid w:val="000D5CD4"/>
    <w:pPr>
      <w:numPr>
        <w:numId w:val="21"/>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23"/>
      </w:numPr>
    </w:pPr>
  </w:style>
  <w:style w:type="numbering" w:customStyle="1" w:styleId="Style6">
    <w:name w:val="Style6"/>
    <w:uiPriority w:val="99"/>
    <w:rsid w:val="000F4118"/>
    <w:pPr>
      <w:numPr>
        <w:numId w:val="24"/>
      </w:numPr>
    </w:pPr>
  </w:style>
  <w:style w:type="numbering" w:customStyle="1" w:styleId="Style7">
    <w:name w:val="Style7"/>
    <w:uiPriority w:val="99"/>
    <w:rsid w:val="00A778E4"/>
    <w:pPr>
      <w:numPr>
        <w:numId w:val="25"/>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 w:type="numbering" w:customStyle="1" w:styleId="Style8">
    <w:name w:val="Style8"/>
    <w:uiPriority w:val="99"/>
    <w:rsid w:val="007A23C7"/>
    <w:pPr>
      <w:numPr>
        <w:numId w:val="27"/>
      </w:numPr>
    </w:pPr>
  </w:style>
  <w:style w:type="paragraph" w:styleId="TOC3">
    <w:name w:val="toc 3"/>
    <w:basedOn w:val="Normal"/>
    <w:next w:val="Normal"/>
    <w:autoRedefine/>
    <w:uiPriority w:val="39"/>
    <w:unhideWhenUsed/>
    <w:rsid w:val="007A23C7"/>
    <w:pPr>
      <w:tabs>
        <w:tab w:val="clear" w:pos="720"/>
      </w:tabs>
      <w:spacing w:after="100"/>
      <w:ind w:left="480"/>
    </w:pPr>
  </w:style>
  <w:style w:type="character" w:styleId="EndnoteReference">
    <w:name w:val="endnote reference"/>
    <w:basedOn w:val="DefaultParagraphFont"/>
    <w:uiPriority w:val="99"/>
    <w:semiHidden/>
    <w:unhideWhenUsed/>
    <w:rsid w:val="00DA24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1224024966">
      <w:bodyDiv w:val="1"/>
      <w:marLeft w:val="0"/>
      <w:marRight w:val="0"/>
      <w:marTop w:val="0"/>
      <w:marBottom w:val="0"/>
      <w:divBdr>
        <w:top w:val="none" w:sz="0" w:space="0" w:color="auto"/>
        <w:left w:val="none" w:sz="0" w:space="0" w:color="auto"/>
        <w:bottom w:val="none" w:sz="0" w:space="0" w:color="auto"/>
        <w:right w:val="none" w:sz="0" w:space="0" w:color="auto"/>
      </w:divBdr>
      <w:divsChild>
        <w:div w:id="1826697613">
          <w:marLeft w:val="0"/>
          <w:marRight w:val="0"/>
          <w:marTop w:val="0"/>
          <w:marBottom w:val="0"/>
          <w:divBdr>
            <w:top w:val="none" w:sz="0" w:space="0" w:color="auto"/>
            <w:left w:val="none" w:sz="0" w:space="0" w:color="auto"/>
            <w:bottom w:val="none" w:sz="0" w:space="0" w:color="auto"/>
            <w:right w:val="none" w:sz="0" w:space="0" w:color="auto"/>
          </w:divBdr>
        </w:div>
        <w:div w:id="2009677230">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lexico.com/en/definition/synonym"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lexico.com/en/definition/synony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International_Alphabet_of_Sanskrit_Transliteration" TargetMode="External"/><Relationship Id="rId13" Type="http://schemas.openxmlformats.org/officeDocument/2006/relationships/hyperlink" Target="https://en.wikipedia.org/wiki/Telecommunications_in_India" TargetMode="External"/><Relationship Id="rId18" Type="http://schemas.openxmlformats.org/officeDocument/2006/relationships/hyperlink" Target="https://www.lexico.com/en/definition/synonym" TargetMode="External"/><Relationship Id="rId3" Type="http://schemas.openxmlformats.org/officeDocument/2006/relationships/hyperlink" Target="https://www.quora.com/Why-is-the-language-of-the-ancient-Romans-called-Latin-and-not-Roman" TargetMode="External"/><Relationship Id="rId21" Type="http://schemas.openxmlformats.org/officeDocument/2006/relationships/hyperlink" Target="https://blog.lingoda.com/en/most-spoken-languages-in-the-world-in-2020" TargetMode="External"/><Relationship Id="rId7" Type="http://schemas.openxmlformats.org/officeDocument/2006/relationships/hyperlink" Target="https://www.worldatlas.com/articles/the-world-s-most-popular-writing-scripts.html" TargetMode="External"/><Relationship Id="rId12" Type="http://schemas.openxmlformats.org/officeDocument/2006/relationships/hyperlink" Target="https://en.wikipedia.org/wiki/Sholay" TargetMode="External"/><Relationship Id="rId17" Type="http://schemas.openxmlformats.org/officeDocument/2006/relationships/hyperlink" Target="https://www.merriam-webster.com/dictionary/sarcasm" TargetMode="External"/><Relationship Id="rId25" Type="http://schemas.openxmlformats.org/officeDocument/2006/relationships/hyperlink" Target="https://github.com/rkp768/hindi-pos-tagger/tree/master/News%20and%20tweets" TargetMode="External"/><Relationship Id="rId2" Type="http://schemas.openxmlformats.org/officeDocument/2006/relationships/hyperlink" Target="https://en.wikipedia.org/wiki/Internet_in_India" TargetMode="External"/><Relationship Id="rId16" Type="http://schemas.openxmlformats.org/officeDocument/2006/relationships/hyperlink" Target="https://en.wikipedia.org/wiki/Hinglish" TargetMode="External"/><Relationship Id="rId20" Type="http://schemas.openxmlformats.org/officeDocument/2006/relationships/hyperlink" Target="https://en.wikipedia.org/wiki/International_Alphabet_of_Sanskrit_Transliteration" TargetMode="External"/><Relationship Id="rId1" Type="http://schemas.openxmlformats.org/officeDocument/2006/relationships/hyperlink" Target="https://en.wikipedia.org/wiki/Telecommunications_in_India" TargetMode="External"/><Relationship Id="rId6" Type="http://schemas.openxmlformats.org/officeDocument/2006/relationships/hyperlink" Target="https://www.lexico.com/en/definition/synonym" TargetMode="External"/><Relationship Id="rId11" Type="http://schemas.openxmlformats.org/officeDocument/2006/relationships/hyperlink" Target="https://en.wikipedia.org/wiki/Urdu" TargetMode="External"/><Relationship Id="rId24" Type="http://schemas.openxmlformats.org/officeDocument/2006/relationships/hyperlink" Target="https://en.wikipedia.org/wiki/Sholay" TargetMode="External"/><Relationship Id="rId5" Type="http://schemas.openxmlformats.org/officeDocument/2006/relationships/hyperlink" Target="https://www.merriam-webster.com/dictionary/sarcasm" TargetMode="External"/><Relationship Id="rId15" Type="http://schemas.openxmlformats.org/officeDocument/2006/relationships/hyperlink" Target="https://www.quora.com/Why-is-the-language-of-the-ancient-Romans-called-Latin-and-not-Roman" TargetMode="External"/><Relationship Id="rId23" Type="http://schemas.openxmlformats.org/officeDocument/2006/relationships/hyperlink" Target="https://en.wikipedia.org/wiki/Urdu" TargetMode="External"/><Relationship Id="rId10" Type="http://schemas.openxmlformats.org/officeDocument/2006/relationships/hyperlink" Target="https://www.babbel.com/en/magazine/the-10-most-spoken-languages-in-the-world" TargetMode="External"/><Relationship Id="rId19" Type="http://schemas.openxmlformats.org/officeDocument/2006/relationships/hyperlink" Target="https://www.worldatlas.com/articles/the-world-s-most-popular-writing-scripts.html" TargetMode="External"/><Relationship Id="rId4" Type="http://schemas.openxmlformats.org/officeDocument/2006/relationships/hyperlink" Target="https://en.wikipedia.org/wiki/Hinglish" TargetMode="External"/><Relationship Id="rId9" Type="http://schemas.openxmlformats.org/officeDocument/2006/relationships/hyperlink" Target="https://blog.lingoda.com/en/most-spoken-languages-in-the-world-in-2020" TargetMode="External"/><Relationship Id="rId14" Type="http://schemas.openxmlformats.org/officeDocument/2006/relationships/hyperlink" Target="https://en.wikipedia.org/wiki/Internet_in_India" TargetMode="External"/><Relationship Id="rId22" Type="http://schemas.openxmlformats.org/officeDocument/2006/relationships/hyperlink" Target="https://www.babbel.com/en/magazine/the-10-most-spoken-languages-in-the-wor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5</TotalTime>
  <Pages>58</Pages>
  <Words>21782</Words>
  <Characters>124159</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45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33</cp:revision>
  <cp:lastPrinted>2020-07-02T06:42:00Z</cp:lastPrinted>
  <dcterms:created xsi:type="dcterms:W3CDTF">2019-10-11T12:54:00Z</dcterms:created>
  <dcterms:modified xsi:type="dcterms:W3CDTF">2020-08-1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